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9E3FB66" w14:textId="3F2EDACD" w:rsidR="008E6F40" w:rsidRPr="00AF2135" w:rsidRDefault="001655EF" w:rsidP="006538EB">
      <w:pPr>
        <w:spacing w:line="480" w:lineRule="auto"/>
      </w:pPr>
      <w:proofErr w:type="spellStart"/>
      <w:r w:rsidRPr="00AF2135">
        <w:t>mspms</w:t>
      </w:r>
      <w:proofErr w:type="spellEnd"/>
      <w:r w:rsidRPr="00AF2135">
        <w:t xml:space="preserve">: a R package and graphical interface for the processing and analysis of </w:t>
      </w:r>
      <w:ins w:id="0" w:author="O'Donoghue, Anthony" w:date="2024-08-17T12:49:00Z" w16du:dateUtc="2024-08-17T19:49:00Z">
        <w:r w:rsidR="005D3558" w:rsidRPr="00AF2135">
          <w:t xml:space="preserve">multiplex </w:t>
        </w:r>
        <w:r w:rsidR="00C04DA5">
          <w:t xml:space="preserve">protease </w:t>
        </w:r>
        <w:r w:rsidR="005D3558" w:rsidRPr="00AF2135">
          <w:t xml:space="preserve">substrate profiling </w:t>
        </w:r>
      </w:ins>
      <w:ins w:id="1" w:author="O'Donoghue, Anthony" w:date="2024-08-17T12:48:00Z" w16du:dateUtc="2024-08-17T19:48:00Z">
        <w:r w:rsidR="007C07C8">
          <w:t>data</w:t>
        </w:r>
      </w:ins>
      <w:del w:id="2" w:author="O'Donoghue, Anthony" w:date="2024-08-17T12:49:00Z" w16du:dateUtc="2024-08-17T19:49:00Z">
        <w:r w:rsidRPr="00AF2135" w:rsidDel="005D3558">
          <w:delText xml:space="preserve">multiplex substrate profiling </w:delText>
        </w:r>
        <w:r w:rsidRPr="00AF2135" w:rsidDel="00C04DA5">
          <w:delText>by mass spectrometry for proteases (MSP-MS) data</w:delText>
        </w:r>
      </w:del>
      <w:r w:rsidRPr="00AF2135">
        <w:t xml:space="preserve">. </w:t>
      </w:r>
    </w:p>
    <w:p w14:paraId="7E2AAC66" w14:textId="74EFEC04" w:rsidR="008E6F40" w:rsidRPr="00AF2135" w:rsidRDefault="008E6F40" w:rsidP="00E92335">
      <w:pPr>
        <w:spacing w:line="480" w:lineRule="auto"/>
      </w:pPr>
      <w:r w:rsidRPr="00AF2135">
        <w:t>Charlie Bayne</w:t>
      </w:r>
      <w:r w:rsidRPr="00AF2135">
        <w:rPr>
          <w:vertAlign w:val="superscript"/>
        </w:rPr>
        <w:t>1,2,3</w:t>
      </w:r>
      <w:r w:rsidRPr="00AF2135">
        <w:t xml:space="preserve">, </w:t>
      </w:r>
      <w:r w:rsidR="007408CF" w:rsidRPr="00AF2135">
        <w:t>Brianna Hurysz</w:t>
      </w:r>
      <w:r w:rsidR="0006218D" w:rsidRPr="00AF2135">
        <w:rPr>
          <w:vertAlign w:val="superscript"/>
        </w:rPr>
        <w:t>1,2,3</w:t>
      </w:r>
      <w:r w:rsidR="007408CF" w:rsidRPr="00AF2135">
        <w:t xml:space="preserve">, </w:t>
      </w:r>
      <w:r w:rsidRPr="00AF2135">
        <w:t xml:space="preserve">David </w:t>
      </w:r>
      <w:r w:rsidR="006538EB">
        <w:t>J</w:t>
      </w:r>
      <w:r w:rsidR="004D034A">
        <w:t>.</w:t>
      </w:r>
      <w:r w:rsidR="006538EB">
        <w:t xml:space="preserve"> </w:t>
      </w:r>
      <w:r w:rsidRPr="00AF2135">
        <w:t>Gonzalez</w:t>
      </w:r>
      <w:r w:rsidRPr="00AF2135">
        <w:rPr>
          <w:vertAlign w:val="superscript"/>
        </w:rPr>
        <w:t>2,3,</w:t>
      </w:r>
      <w:r w:rsidR="000842CC">
        <w:rPr>
          <w:vertAlign w:val="superscript"/>
        </w:rPr>
        <w:t>4</w:t>
      </w:r>
      <w:r w:rsidRPr="00AF2135">
        <w:t>, Anthony O'Donoghue</w:t>
      </w:r>
      <w:r w:rsidR="0006218D" w:rsidRPr="00AF2135">
        <w:rPr>
          <w:vertAlign w:val="superscript"/>
        </w:rPr>
        <w:t>2,</w:t>
      </w:r>
      <w:ins w:id="3" w:author="Brianna M Hurysz" w:date="2024-08-19T12:08:00Z" w16du:dateUtc="2024-08-19T19:08:00Z">
        <w:r w:rsidR="009F77F8">
          <w:rPr>
            <w:vertAlign w:val="superscript"/>
          </w:rPr>
          <w:t>3</w:t>
        </w:r>
      </w:ins>
    </w:p>
    <w:p w14:paraId="7317CBCC" w14:textId="77777777" w:rsidR="008E6F40" w:rsidRPr="00AF2135" w:rsidRDefault="008E6F40" w:rsidP="00E92335">
      <w:pPr>
        <w:spacing w:line="480" w:lineRule="auto"/>
        <w:rPr>
          <w:rFonts w:cs="Arial"/>
        </w:rPr>
      </w:pPr>
      <w:r w:rsidRPr="00AF2135">
        <w:rPr>
          <w:rFonts w:cs="Arial"/>
        </w:rPr>
        <w:t>Institutions:</w:t>
      </w:r>
    </w:p>
    <w:p w14:paraId="72F23BBB" w14:textId="77777777" w:rsidR="008E6F40" w:rsidRPr="00AF2135" w:rsidRDefault="008E6F40" w:rsidP="00E92335">
      <w:pPr>
        <w:spacing w:line="480" w:lineRule="auto"/>
        <w:rPr>
          <w:rFonts w:cs="Arial"/>
        </w:rPr>
      </w:pPr>
      <w:r w:rsidRPr="00AF2135">
        <w:rPr>
          <w:rFonts w:cs="Arial"/>
          <w:vertAlign w:val="superscript"/>
        </w:rPr>
        <w:t>1</w:t>
      </w:r>
      <w:r w:rsidRPr="00AF2135">
        <w:rPr>
          <w:rFonts w:cs="Arial"/>
        </w:rPr>
        <w:t>Biomedical Sciences Graduate Program, UC San Diego, La Jolla, California 92093, USA.</w:t>
      </w:r>
    </w:p>
    <w:p w14:paraId="51EA610E" w14:textId="77777777" w:rsidR="008E6F40" w:rsidRPr="00AF2135" w:rsidRDefault="008E6F40" w:rsidP="00E92335">
      <w:pPr>
        <w:spacing w:line="480" w:lineRule="auto"/>
        <w:rPr>
          <w:rFonts w:cs="Arial"/>
        </w:rPr>
      </w:pPr>
      <w:r w:rsidRPr="00AF2135">
        <w:rPr>
          <w:rFonts w:cs="Arial"/>
          <w:vertAlign w:val="superscript"/>
        </w:rPr>
        <w:t>2</w:t>
      </w:r>
      <w:r w:rsidRPr="00AF2135">
        <w:rPr>
          <w:rFonts w:cs="Arial"/>
        </w:rPr>
        <w:t>Department of Pharmacology, University of California San Diego, La Jolla, California 92093, USA</w:t>
      </w:r>
    </w:p>
    <w:p w14:paraId="279A341F" w14:textId="77777777" w:rsidR="008E6F40" w:rsidRPr="00AF2135" w:rsidRDefault="008E6F40" w:rsidP="00E92335">
      <w:pPr>
        <w:spacing w:line="480" w:lineRule="auto"/>
        <w:rPr>
          <w:rFonts w:cs="Arial"/>
        </w:rPr>
      </w:pPr>
      <w:r w:rsidRPr="00AF2135">
        <w:rPr>
          <w:rFonts w:cs="Arial"/>
          <w:vertAlign w:val="superscript"/>
        </w:rPr>
        <w:t>3</w:t>
      </w:r>
      <w:r w:rsidRPr="00AF2135">
        <w:rPr>
          <w:rFonts w:cs="Arial"/>
        </w:rPr>
        <w:t>Skaggs School of Pharmacy and Pharmaceutical Sciences, University of California San Diego, La Jolla, California, USA</w:t>
      </w:r>
    </w:p>
    <w:p w14:paraId="66A9DE95" w14:textId="52487CDC" w:rsidR="008E6F40" w:rsidRPr="00AF2135" w:rsidRDefault="0006218D" w:rsidP="00E92335">
      <w:pPr>
        <w:spacing w:line="480" w:lineRule="auto"/>
        <w:rPr>
          <w:rFonts w:cs="Arial"/>
        </w:rPr>
      </w:pPr>
      <w:r w:rsidRPr="00AF2135">
        <w:rPr>
          <w:rFonts w:cs="Arial"/>
          <w:vertAlign w:val="superscript"/>
        </w:rPr>
        <w:t>4</w:t>
      </w:r>
      <w:r w:rsidR="008E6F40" w:rsidRPr="00AF2135">
        <w:rPr>
          <w:rFonts w:cs="Arial"/>
        </w:rPr>
        <w:t>Center for Microbiome Innovation, University of California at San Diego, La Jolla, California 92093, USA</w:t>
      </w:r>
    </w:p>
    <w:p w14:paraId="041219DE" w14:textId="77777777" w:rsidR="009975B8" w:rsidRDefault="009975B8" w:rsidP="00E92335">
      <w:pPr>
        <w:spacing w:line="480" w:lineRule="auto"/>
      </w:pPr>
    </w:p>
    <w:p w14:paraId="6AE164C5" w14:textId="569B2C1B" w:rsidR="00E04EEF" w:rsidRPr="00E92335" w:rsidRDefault="001655EF" w:rsidP="00E92335">
      <w:pPr>
        <w:spacing w:line="480" w:lineRule="auto"/>
        <w:rPr>
          <w:sz w:val="32"/>
          <w:szCs w:val="32"/>
        </w:rPr>
      </w:pPr>
      <w:r w:rsidRPr="00AF2135">
        <w:rPr>
          <w:sz w:val="32"/>
          <w:szCs w:val="32"/>
        </w:rPr>
        <w:t xml:space="preserve">Abstract: </w:t>
      </w:r>
    </w:p>
    <w:p w14:paraId="3BE1BAD0" w14:textId="3295A070" w:rsidR="001655EF" w:rsidRDefault="00717ECB" w:rsidP="00E92335">
      <w:pPr>
        <w:spacing w:line="480" w:lineRule="auto"/>
      </w:pPr>
      <w:r>
        <w:t xml:space="preserve">Multiplex Substrate Profiling by Mass Spectrometry (MSP-MS) is a </w:t>
      </w:r>
      <w:del w:id="4" w:author="O'Donoghue, Anthony" w:date="2024-08-17T13:02:00Z" w16du:dateUtc="2024-08-17T20:02:00Z">
        <w:r w:rsidDel="00D7098F">
          <w:delText xml:space="preserve">powerful </w:delText>
        </w:r>
      </w:del>
      <w:ins w:id="5" w:author="O'Donoghue, Anthony" w:date="2024-08-17T13:02:00Z" w16du:dateUtc="2024-08-17T20:02:00Z">
        <w:r w:rsidR="00D7098F">
          <w:t xml:space="preserve">robust </w:t>
        </w:r>
      </w:ins>
      <w:r>
        <w:t xml:space="preserve">method </w:t>
      </w:r>
      <w:del w:id="6" w:author="O'Donoghue, Anthony" w:date="2024-08-17T13:02:00Z" w16du:dateUtc="2024-08-17T20:02:00Z">
        <w:r w:rsidDel="0064512C">
          <w:delText xml:space="preserve">used to </w:delText>
        </w:r>
      </w:del>
      <w:ins w:id="7" w:author="O'Donoghue, Anthony" w:date="2024-08-17T13:02:00Z" w16du:dateUtc="2024-08-17T20:02:00Z">
        <w:r w:rsidR="0064512C">
          <w:t xml:space="preserve">for </w:t>
        </w:r>
      </w:ins>
      <w:del w:id="8" w:author="O'Donoghue, Anthony" w:date="2024-08-17T13:02:00Z" w16du:dateUtc="2024-08-17T20:02:00Z">
        <w:r w:rsidDel="0064512C">
          <w:delText xml:space="preserve">determine </w:delText>
        </w:r>
      </w:del>
      <w:ins w:id="9" w:author="O'Donoghue, Anthony" w:date="2024-08-17T13:02:00Z" w16du:dateUtc="2024-08-17T20:02:00Z">
        <w:r w:rsidR="0064512C">
          <w:t xml:space="preserve">determining </w:t>
        </w:r>
      </w:ins>
      <w:r>
        <w:t xml:space="preserve">the substrate specificity of </w:t>
      </w:r>
      <w:del w:id="10" w:author="O'Donoghue, Anthony" w:date="2024-08-17T12:50:00Z" w16du:dateUtc="2024-08-17T19:50:00Z">
        <w:r w:rsidDel="00113FB6">
          <w:delText>proteases</w:delText>
        </w:r>
      </w:del>
      <w:ins w:id="11" w:author="O'Donoghue, Anthony" w:date="2024-08-17T12:50:00Z" w16du:dateUtc="2024-08-17T19:50:00Z">
        <w:r w:rsidR="00113FB6">
          <w:t>proteolytic enzymes</w:t>
        </w:r>
      </w:ins>
      <w:r>
        <w:t xml:space="preserve">. </w:t>
      </w:r>
      <w:ins w:id="12" w:author="O'Donoghue, Anthony" w:date="2024-08-17T13:02:00Z" w16du:dateUtc="2024-08-17T20:02:00Z">
        <w:r w:rsidR="0064512C">
          <w:t>It is a valuable tool for researche</w:t>
        </w:r>
      </w:ins>
      <w:ins w:id="13" w:author="O'Donoghue, Anthony" w:date="2024-08-17T13:04:00Z" w16du:dateUtc="2024-08-17T20:04:00Z">
        <w:r w:rsidR="006D691F">
          <w:t>rs</w:t>
        </w:r>
      </w:ins>
      <w:ins w:id="14" w:author="O'Donoghue, Anthony" w:date="2024-08-17T13:02:00Z" w16du:dateUtc="2024-08-17T20:02:00Z">
        <w:r w:rsidR="0064512C">
          <w:t xml:space="preserve"> studying proteases</w:t>
        </w:r>
      </w:ins>
      <w:ins w:id="15" w:author="O'Donoghue, Anthony" w:date="2024-08-17T13:04:00Z" w16du:dateUtc="2024-08-17T20:04:00Z">
        <w:r w:rsidR="00C97CFD">
          <w:t>,</w:t>
        </w:r>
      </w:ins>
      <w:ins w:id="16" w:author="O'Donoghue, Anthony" w:date="2024-08-17T13:02:00Z" w16du:dateUtc="2024-08-17T20:02:00Z">
        <w:r w:rsidR="0064512C">
          <w:t xml:space="preserve"> enabling </w:t>
        </w:r>
        <w:r w:rsidR="00004A5C">
          <w:t>t</w:t>
        </w:r>
      </w:ins>
      <w:ins w:id="17" w:author="O'Donoghue, Anthony" w:date="2024-08-17T13:03:00Z" w16du:dateUtc="2024-08-17T20:03:00Z">
        <w:r w:rsidR="00004A5C">
          <w:t xml:space="preserve">he </w:t>
        </w:r>
      </w:ins>
      <w:del w:id="18" w:author="O'Donoghue, Anthony" w:date="2024-08-17T13:02:00Z" w16du:dateUtc="2024-08-17T20:02:00Z">
        <w:r w:rsidR="006D1F23" w:rsidDel="0064512C">
          <w:delText xml:space="preserve">This </w:delText>
        </w:r>
        <w:r w:rsidDel="0064512C">
          <w:delText xml:space="preserve">method </w:delText>
        </w:r>
        <w:r w:rsidR="006D1F23" w:rsidDel="0064512C">
          <w:delText xml:space="preserve">is of interest </w:delText>
        </w:r>
      </w:del>
      <w:del w:id="19" w:author="O'Donoghue, Anthony" w:date="2024-08-17T12:51:00Z" w16du:dateUtc="2024-08-17T19:51:00Z">
        <w:r w:rsidR="006D1F23" w:rsidDel="007823FA">
          <w:delText xml:space="preserve">for </w:delText>
        </w:r>
        <w:r w:rsidR="006D1F23" w:rsidDel="00E32B25">
          <w:delText>many groups interested in the</w:delText>
        </w:r>
      </w:del>
      <w:del w:id="20" w:author="O'Donoghue, Anthony" w:date="2024-08-17T13:02:00Z" w16du:dateUtc="2024-08-17T20:02:00Z">
        <w:r w:rsidR="006D1F23" w:rsidDel="0064512C">
          <w:delText xml:space="preserve"> study </w:delText>
        </w:r>
      </w:del>
      <w:del w:id="21" w:author="O'Donoghue, Anthony" w:date="2024-08-17T12:52:00Z" w16du:dateUtc="2024-08-17T19:52:00Z">
        <w:r w:rsidR="006D1F23" w:rsidDel="00E32B25">
          <w:delText xml:space="preserve">of </w:delText>
        </w:r>
      </w:del>
      <w:del w:id="22" w:author="O'Donoghue, Anthony" w:date="2024-08-17T13:02:00Z" w16du:dateUtc="2024-08-17T20:02:00Z">
        <w:r w:rsidR="006D1F23" w:rsidDel="0064512C">
          <w:delText xml:space="preserve">proteases </w:delText>
        </w:r>
      </w:del>
      <w:ins w:id="23" w:author="O'Donoghue, Anthony" w:date="2024-08-17T12:53:00Z" w16du:dateUtc="2024-08-17T19:53:00Z">
        <w:r w:rsidR="00830E43">
          <w:t>design</w:t>
        </w:r>
      </w:ins>
      <w:ins w:id="24" w:author="O'Donoghue, Anthony" w:date="2024-08-17T12:54:00Z" w16du:dateUtc="2024-08-17T19:54:00Z">
        <w:r w:rsidR="006965D9">
          <w:t xml:space="preserve"> </w:t>
        </w:r>
      </w:ins>
      <w:ins w:id="25" w:author="O'Donoghue, Anthony" w:date="2024-08-17T13:03:00Z" w16du:dateUtc="2024-08-17T20:03:00Z">
        <w:r w:rsidR="00004A5C">
          <w:t xml:space="preserve">of novel </w:t>
        </w:r>
      </w:ins>
      <w:ins w:id="26" w:author="O'Donoghue, Anthony" w:date="2024-08-17T12:54:00Z" w16du:dateUtc="2024-08-17T19:54:00Z">
        <w:r w:rsidR="006965D9">
          <w:t xml:space="preserve">reporter </w:t>
        </w:r>
      </w:ins>
      <w:ins w:id="27" w:author="O'Donoghue, Anthony" w:date="2024-08-17T12:55:00Z" w16du:dateUtc="2024-08-17T19:55:00Z">
        <w:r w:rsidR="001E22CA">
          <w:t>substrates, inhibitors</w:t>
        </w:r>
      </w:ins>
      <w:ins w:id="28" w:author="O'Donoghue, Anthony" w:date="2024-08-17T12:53:00Z" w16du:dateUtc="2024-08-17T19:53:00Z">
        <w:r w:rsidR="00830E43">
          <w:t>, diagnostics</w:t>
        </w:r>
      </w:ins>
      <w:ins w:id="29" w:author="O'Donoghue, Anthony" w:date="2024-08-17T12:54:00Z" w16du:dateUtc="2024-08-17T19:54:00Z">
        <w:r w:rsidR="006965D9">
          <w:t xml:space="preserve"> or</w:t>
        </w:r>
      </w:ins>
      <w:ins w:id="30" w:author="O'Donoghue, Anthony" w:date="2024-08-17T12:53:00Z" w16du:dateUtc="2024-08-17T19:53:00Z">
        <w:r w:rsidR="006965D9">
          <w:t xml:space="preserve"> </w:t>
        </w:r>
        <w:r w:rsidR="00830E43">
          <w:t>protease-activ</w:t>
        </w:r>
        <w:r w:rsidR="006965D9">
          <w:t>ated therapeutics</w:t>
        </w:r>
      </w:ins>
      <w:ins w:id="31" w:author="O'Donoghue, Anthony" w:date="2024-08-17T12:54:00Z" w16du:dateUtc="2024-08-17T19:54:00Z">
        <w:r w:rsidR="00CE3393">
          <w:t>. In addition, MSP-MS has been</w:t>
        </w:r>
      </w:ins>
      <w:ins w:id="32" w:author="O'Donoghue, Anthony" w:date="2024-08-17T12:55:00Z" w16du:dateUtc="2024-08-17T19:55:00Z">
        <w:r w:rsidR="005C1D19">
          <w:t xml:space="preserve"> used to discover new en</w:t>
        </w:r>
      </w:ins>
      <w:ins w:id="33" w:author="O'Donoghue, Anthony" w:date="2024-08-17T12:56:00Z" w16du:dateUtc="2024-08-17T19:56:00Z">
        <w:r w:rsidR="005C1D19">
          <w:t xml:space="preserve">zyme activities in complex biological samples. </w:t>
        </w:r>
      </w:ins>
      <w:ins w:id="34" w:author="O'Donoghue, Anthony" w:date="2024-08-17T12:54:00Z" w16du:dateUtc="2024-08-17T19:54:00Z">
        <w:r w:rsidR="00CE3393">
          <w:t xml:space="preserve"> </w:t>
        </w:r>
      </w:ins>
      <w:ins w:id="35" w:author="O'Donoghue, Anthony" w:date="2024-08-17T13:05:00Z" w16du:dateUtc="2024-08-17T20:05:00Z">
        <w:r w:rsidR="000E5197" w:rsidRPr="000E5197">
          <w:t>However, analyzing the resulting mass spectrometry data is a complex process involving multiple steps, often presenting challenges for researchers without strong programming skills</w:t>
        </w:r>
        <w:r w:rsidR="00A45C4E">
          <w:t xml:space="preserve">. </w:t>
        </w:r>
      </w:ins>
      <w:ins w:id="36" w:author="O'Donoghue, Anthony" w:date="2024-08-17T12:53:00Z" w16du:dateUtc="2024-08-17T19:53:00Z">
        <w:r w:rsidR="006965D9">
          <w:t xml:space="preserve"> </w:t>
        </w:r>
      </w:ins>
      <w:ins w:id="37" w:author="O'Donoghue, Anthony" w:date="2024-08-17T13:06:00Z" w16du:dateUtc="2024-08-17T20:06:00Z">
        <w:r w:rsidR="00656983">
          <w:t>T</w:t>
        </w:r>
        <w:r w:rsidR="00656983" w:rsidRPr="00656983">
          <w:t xml:space="preserve">o address this, we developed the </w:t>
        </w:r>
        <w:proofErr w:type="spellStart"/>
        <w:r w:rsidR="00656983" w:rsidRPr="00656983">
          <w:t>mspms</w:t>
        </w:r>
        <w:proofErr w:type="spellEnd"/>
        <w:r w:rsidR="00656983" w:rsidRPr="00656983">
          <w:t xml:space="preserve"> R package, complemented by a user-friendly graphical interface. This software facilitates efficient and reproducible MSP-MS data analysis, adhering to best </w:t>
        </w:r>
        <w:r w:rsidR="00656983" w:rsidRPr="00656983">
          <w:lastRenderedPageBreak/>
          <w:t>practices. Here, we demonstrate its application by characterizing the sequence specificity of four well-studied cathepsin proteases. Our results validate the package's ability to accurately determine expected sequence specificities while offering enhanced capabilities compared to previous MSP-MS analysis tools.</w:t>
        </w:r>
        <w:r w:rsidR="00656983">
          <w:t xml:space="preserve"> </w:t>
        </w:r>
      </w:ins>
      <w:del w:id="38" w:author="O'Donoghue, Anthony" w:date="2024-08-17T12:53:00Z" w16du:dateUtc="2024-08-17T19:53:00Z">
        <w:r w:rsidR="006D1F23" w:rsidDel="006E1D3B">
          <w:delText xml:space="preserve">and </w:delText>
        </w:r>
      </w:del>
      <w:del w:id="39" w:author="O'Donoghue, Anthony" w:date="2024-08-17T12:56:00Z" w16du:dateUtc="2024-08-17T19:56:00Z">
        <w:r w:rsidR="006D1F23" w:rsidDel="005C1D19">
          <w:delText xml:space="preserve">their role as regulators of many biological pathways </w:delText>
        </w:r>
        <w:r w:rsidR="000175EC" w:rsidDel="005C1D19">
          <w:delText>whether applied to the</w:delText>
        </w:r>
        <w:r w:rsidR="006D1F23" w:rsidDel="005C1D19">
          <w:delText xml:space="preserve"> study of disease states,</w:delText>
        </w:r>
        <w:r w:rsidR="000175EC" w:rsidDel="005C1D19">
          <w:delText xml:space="preserve"> the</w:delText>
        </w:r>
        <w:r w:rsidR="006D1F23" w:rsidDel="005C1D19">
          <w:delText xml:space="preserve"> development of diagnostic and prognostic tests, generation of tool compounds, </w:delText>
        </w:r>
        <w:r w:rsidR="000175EC" w:rsidDel="005C1D19">
          <w:delText>or</w:delText>
        </w:r>
        <w:r w:rsidR="006D1F23" w:rsidDel="005C1D19">
          <w:delText xml:space="preserve"> rational design of protease targeting therapeutics. </w:delText>
        </w:r>
      </w:del>
      <w:del w:id="40" w:author="O'Donoghue, Anthony" w:date="2024-08-17T13:06:00Z" w16du:dateUtc="2024-08-17T20:06:00Z">
        <w:r w:rsidR="005351BA" w:rsidDel="00656983">
          <w:delText xml:space="preserve">Analysis of </w:delText>
        </w:r>
        <w:r w:rsidR="006D1F23" w:rsidDel="00656983">
          <w:delText>the</w:delText>
        </w:r>
        <w:r w:rsidR="005351BA" w:rsidDel="00656983">
          <w:delText xml:space="preserve"> MS based data</w:delText>
        </w:r>
        <w:r w:rsidR="006D1F23" w:rsidDel="00656983">
          <w:delText xml:space="preserve"> produced by </w:delText>
        </w:r>
      </w:del>
      <w:del w:id="41" w:author="O'Donoghue, Anthony" w:date="2024-08-17T12:56:00Z" w16du:dateUtc="2024-08-17T19:56:00Z">
        <w:r w:rsidR="006D1F23" w:rsidDel="005C1D19">
          <w:delText>MSP-MS</w:delText>
        </w:r>
        <w:r w:rsidR="005351BA" w:rsidDel="005C1D19">
          <w:delText xml:space="preserve"> </w:delText>
        </w:r>
      </w:del>
      <w:del w:id="42" w:author="O'Donoghue, Anthony" w:date="2024-08-17T13:06:00Z" w16du:dateUtc="2024-08-17T20:06:00Z">
        <w:r w:rsidR="005351BA" w:rsidDel="00656983">
          <w:delText xml:space="preserve">is a multistep process involving </w:delText>
        </w:r>
        <w:r w:rsidR="00E04EEF" w:rsidDel="00656983">
          <w:delText xml:space="preserve">detection and quantification of peptides, </w:delText>
        </w:r>
        <w:r w:rsidR="005351BA" w:rsidDel="00656983">
          <w:delText xml:space="preserve">normalization, outlier detection, imputation, </w:delText>
        </w:r>
        <w:r w:rsidR="000760FC" w:rsidDel="00656983">
          <w:delText xml:space="preserve">cleavage </w:delText>
        </w:r>
      </w:del>
      <w:del w:id="43" w:author="O'Donoghue, Anthony" w:date="2024-08-17T12:57:00Z" w16du:dateUtc="2024-08-17T19:57:00Z">
        <w:r w:rsidR="000760FC" w:rsidDel="006D75E6">
          <w:delText xml:space="preserve">sequence </w:delText>
        </w:r>
      </w:del>
      <w:del w:id="44" w:author="O'Donoghue, Anthony" w:date="2024-08-17T13:06:00Z" w16du:dateUtc="2024-08-17T20:06:00Z">
        <w:r w:rsidR="000760FC" w:rsidDel="00656983">
          <w:delText>identification</w:delText>
        </w:r>
        <w:r w:rsidR="00C7002C" w:rsidDel="00656983">
          <w:delText>, statistic</w:delText>
        </w:r>
      </w:del>
      <w:del w:id="45" w:author="O'Donoghue, Anthony" w:date="2024-08-17T12:57:00Z" w16du:dateUtc="2024-08-17T19:57:00Z">
        <w:r w:rsidR="00C7002C" w:rsidDel="006D75E6">
          <w:delText>s</w:delText>
        </w:r>
      </w:del>
      <w:del w:id="46" w:author="O'Donoghue, Anthony" w:date="2024-08-17T13:06:00Z" w16du:dateUtc="2024-08-17T20:06:00Z">
        <w:r w:rsidR="00C7002C" w:rsidDel="00656983">
          <w:delText>, and data visualization</w:delText>
        </w:r>
      </w:del>
      <w:del w:id="47" w:author="O'Donoghue, Anthony" w:date="2024-08-17T12:57:00Z" w16du:dateUtc="2024-08-17T19:57:00Z">
        <w:r w:rsidR="00C7002C" w:rsidDel="006D75E6">
          <w:delText>s</w:delText>
        </w:r>
      </w:del>
      <w:del w:id="48" w:author="O'Donoghue, Anthony" w:date="2024-08-17T13:06:00Z" w16du:dateUtc="2024-08-17T20:06:00Z">
        <w:r w:rsidR="005351BA" w:rsidDel="00656983">
          <w:delText xml:space="preserve">. </w:delText>
        </w:r>
        <w:r w:rsidR="00E04EEF" w:rsidDel="00656983">
          <w:delText xml:space="preserve">This process </w:delText>
        </w:r>
        <w:r w:rsidR="005351BA" w:rsidDel="00656983">
          <w:delText xml:space="preserve">can be challenging, especially for </w:delText>
        </w:r>
      </w:del>
      <w:del w:id="49" w:author="O'Donoghue, Anthony" w:date="2024-08-17T12:57:00Z" w16du:dateUtc="2024-08-17T19:57:00Z">
        <w:r w:rsidR="005351BA" w:rsidDel="00F4397C">
          <w:delText xml:space="preserve">biologists/ </w:delText>
        </w:r>
        <w:r w:rsidR="000760FC" w:rsidDel="00F4397C">
          <w:delText xml:space="preserve">mass </w:delText>
        </w:r>
        <w:r w:rsidR="00C40DD3" w:rsidRPr="00C40DD3" w:rsidDel="00F4397C">
          <w:delText>spectrometrist</w:delText>
        </w:r>
        <w:r w:rsidR="00C40DD3" w:rsidDel="00F4397C">
          <w:delText>s</w:delText>
        </w:r>
      </w:del>
      <w:del w:id="50" w:author="O'Donoghue, Anthony" w:date="2024-08-17T13:06:00Z" w16du:dateUtc="2024-08-17T20:06:00Z">
        <w:r w:rsidR="00C40DD3" w:rsidDel="00656983">
          <w:delText xml:space="preserve"> </w:delText>
        </w:r>
        <w:r w:rsidR="005351BA" w:rsidDel="00656983">
          <w:delText>with limited programming</w:delText>
        </w:r>
        <w:r w:rsidR="000760FC" w:rsidDel="00656983">
          <w:delText xml:space="preserve"> </w:delText>
        </w:r>
        <w:r w:rsidR="006D1F23" w:rsidDel="00656983">
          <w:delText>experience.</w:delText>
        </w:r>
        <w:r w:rsidDel="00656983">
          <w:delText xml:space="preserve"> </w:delText>
        </w:r>
        <w:r w:rsidR="005351BA" w:rsidDel="00656983">
          <w:delText xml:space="preserve">To overcome these </w:delText>
        </w:r>
      </w:del>
      <w:del w:id="51" w:author="O'Donoghue, Anthony" w:date="2024-08-17T12:57:00Z" w16du:dateUtc="2024-08-17T19:57:00Z">
        <w:r w:rsidR="005351BA" w:rsidDel="00F4397C">
          <w:delText>issues</w:delText>
        </w:r>
      </w:del>
      <w:del w:id="52" w:author="O'Donoghue, Anthony" w:date="2024-08-17T13:06:00Z" w16du:dateUtc="2024-08-17T20:06:00Z">
        <w:r w:rsidR="005351BA" w:rsidDel="00656983">
          <w:delText xml:space="preserve">, we </w:delText>
        </w:r>
      </w:del>
      <w:del w:id="53" w:author="O'Donoghue, Anthony" w:date="2024-08-17T12:58:00Z" w16du:dateUtc="2024-08-17T19:58:00Z">
        <w:r w:rsidR="005351BA" w:rsidDel="00E40C63">
          <w:delText xml:space="preserve">provide </w:delText>
        </w:r>
      </w:del>
      <w:del w:id="54" w:author="O'Donoghue, Anthony" w:date="2024-08-17T13:06:00Z" w16du:dateUtc="2024-08-17T20:06:00Z">
        <w:r w:rsidR="005351BA" w:rsidDel="00656983">
          <w:delText xml:space="preserve">the mspms R package </w:delText>
        </w:r>
      </w:del>
      <w:del w:id="55" w:author="O'Donoghue, Anthony" w:date="2024-08-17T12:59:00Z" w16du:dateUtc="2024-08-17T19:59:00Z">
        <w:r w:rsidR="005351BA" w:rsidDel="00E315D1">
          <w:delText>alongside a</w:delText>
        </w:r>
      </w:del>
      <w:del w:id="56" w:author="O'Donoghue, Anthony" w:date="2024-08-17T13:06:00Z" w16du:dateUtc="2024-08-17T20:06:00Z">
        <w:r w:rsidR="005351BA" w:rsidDel="00656983">
          <w:delText xml:space="preserve"> companion graphic user interface</w:delText>
        </w:r>
        <w:r w:rsidR="002C62AD" w:rsidDel="00656983">
          <w:delText xml:space="preserve"> </w:delText>
        </w:r>
        <w:r w:rsidR="002C62AD" w:rsidRPr="000E764F" w:rsidDel="00656983">
          <w:rPr>
            <w:strike/>
            <w:rPrChange w:id="57" w:author="O'Donoghue, Anthony" w:date="2024-08-17T12:59:00Z" w16du:dateUtc="2024-08-17T19:59:00Z">
              <w:rPr/>
            </w:rPrChange>
          </w:rPr>
          <w:delText xml:space="preserve">hosted at </w:delText>
        </w:r>
        <w:commentRangeStart w:id="58"/>
        <w:r w:rsidR="002C62AD" w:rsidRPr="000E764F" w:rsidDel="00656983">
          <w:rPr>
            <w:strike/>
            <w:rPrChange w:id="59" w:author="O'Donoghue, Anthony" w:date="2024-08-17T12:59:00Z" w16du:dateUtc="2024-08-17T19:59:00Z">
              <w:rPr/>
            </w:rPrChange>
          </w:rPr>
          <w:delText>https://gonzalezlab.shinyapps.io/mspms_shiny/</w:delText>
        </w:r>
      </w:del>
      <w:del w:id="60" w:author="O'Donoghue, Anthony" w:date="2024-08-17T12:59:00Z" w16du:dateUtc="2024-08-17T19:59:00Z">
        <w:r w:rsidR="005351BA" w:rsidRPr="000E764F" w:rsidDel="00E315D1">
          <w:rPr>
            <w:strike/>
            <w:rPrChange w:id="61" w:author="O'Donoghue, Anthony" w:date="2024-08-17T12:59:00Z" w16du:dateUtc="2024-08-17T19:59:00Z">
              <w:rPr/>
            </w:rPrChange>
          </w:rPr>
          <w:delText xml:space="preserve"> </w:delText>
        </w:r>
      </w:del>
      <w:commentRangeEnd w:id="58"/>
      <w:del w:id="62" w:author="O'Donoghue, Anthony" w:date="2024-08-17T13:06:00Z" w16du:dateUtc="2024-08-17T20:06:00Z">
        <w:r w:rsidR="000E764F" w:rsidRPr="000E764F" w:rsidDel="00656983">
          <w:rPr>
            <w:rStyle w:val="CommentReference"/>
            <w:strike/>
            <w:rPrChange w:id="63" w:author="O'Donoghue, Anthony" w:date="2024-08-17T12:59:00Z" w16du:dateUtc="2024-08-17T19:59:00Z">
              <w:rPr>
                <w:rStyle w:val="CommentReference"/>
              </w:rPr>
            </w:rPrChange>
          </w:rPr>
          <w:commentReference w:id="58"/>
        </w:r>
      </w:del>
      <w:del w:id="64" w:author="O'Donoghue, Anthony" w:date="2024-08-17T12:59:00Z" w16du:dateUtc="2024-08-17T19:59:00Z">
        <w:r w:rsidR="005351BA" w:rsidRPr="000E764F" w:rsidDel="00E315D1">
          <w:rPr>
            <w:strike/>
            <w:rPrChange w:id="65" w:author="O'Donoghue, Anthony" w:date="2024-08-17T12:59:00Z" w16du:dateUtc="2024-08-17T19:59:00Z">
              <w:rPr/>
            </w:rPrChange>
          </w:rPr>
          <w:delText xml:space="preserve">to facilitate the analysis of MSP-MS data </w:delText>
        </w:r>
        <w:r w:rsidR="00E04EEF" w:rsidRPr="000E764F" w:rsidDel="00E315D1">
          <w:rPr>
            <w:strike/>
            <w:rPrChange w:id="66" w:author="O'Donoghue, Anthony" w:date="2024-08-17T12:59:00Z" w16du:dateUtc="2024-08-17T19:59:00Z">
              <w:rPr/>
            </w:rPrChange>
          </w:rPr>
          <w:delText>utilizing</w:delText>
        </w:r>
        <w:r w:rsidR="005351BA" w:rsidRPr="000E764F" w:rsidDel="00E315D1">
          <w:rPr>
            <w:strike/>
            <w:rPrChange w:id="67" w:author="O'Donoghue, Anthony" w:date="2024-08-17T12:59:00Z" w16du:dateUtc="2024-08-17T19:59:00Z">
              <w:rPr/>
            </w:rPrChange>
          </w:rPr>
          <w:delText xml:space="preserve"> good software</w:delText>
        </w:r>
        <w:r w:rsidR="002C62AD" w:rsidRPr="000E764F" w:rsidDel="00E315D1">
          <w:rPr>
            <w:strike/>
            <w:rPrChange w:id="68" w:author="O'Donoghue, Anthony" w:date="2024-08-17T12:59:00Z" w16du:dateUtc="2024-08-17T19:59:00Z">
              <w:rPr/>
            </w:rPrChange>
          </w:rPr>
          <w:delText>/data analysis</w:delText>
        </w:r>
        <w:r w:rsidR="005351BA" w:rsidRPr="000E764F" w:rsidDel="00E315D1">
          <w:rPr>
            <w:strike/>
            <w:rPrChange w:id="69" w:author="O'Donoghue, Anthony" w:date="2024-08-17T12:59:00Z" w16du:dateUtc="2024-08-17T19:59:00Z">
              <w:rPr/>
            </w:rPrChange>
          </w:rPr>
          <w:delText xml:space="preserve"> practices</w:delText>
        </w:r>
      </w:del>
      <w:del w:id="70" w:author="O'Donoghue, Anthony" w:date="2024-08-17T13:06:00Z" w16du:dateUtc="2024-08-17T20:06:00Z">
        <w:r w:rsidR="005351BA" w:rsidRPr="000E764F" w:rsidDel="00656983">
          <w:rPr>
            <w:strike/>
            <w:rPrChange w:id="71" w:author="O'Donoghue, Anthony" w:date="2024-08-17T12:59:00Z" w16du:dateUtc="2024-08-17T19:59:00Z">
              <w:rPr/>
            </w:rPrChange>
          </w:rPr>
          <w:delText>.</w:delText>
        </w:r>
        <w:r w:rsidR="005351BA" w:rsidDel="00656983">
          <w:delText xml:space="preserve"> </w:delText>
        </w:r>
        <w:r w:rsidR="00183761" w:rsidDel="00656983">
          <w:delText xml:space="preserve">Here we show </w:delText>
        </w:r>
        <w:r w:rsidR="008F593C" w:rsidDel="00656983">
          <w:delText xml:space="preserve">the application of </w:delText>
        </w:r>
      </w:del>
      <w:del w:id="72" w:author="O'Donoghue, Anthony" w:date="2024-08-17T13:00:00Z" w16du:dateUtc="2024-08-17T20:00:00Z">
        <w:r w:rsidR="0025347A" w:rsidDel="000E764F">
          <w:delText xml:space="preserve">the </w:delText>
        </w:r>
        <w:r w:rsidR="00183761" w:rsidDel="000E764F">
          <w:delText>mspms</w:delText>
        </w:r>
      </w:del>
      <w:del w:id="73" w:author="O'Donoghue, Anthony" w:date="2024-08-17T13:06:00Z" w16du:dateUtc="2024-08-17T20:06:00Z">
        <w:r w:rsidR="00183761" w:rsidDel="00656983">
          <w:delText xml:space="preserve"> </w:delText>
        </w:r>
        <w:r w:rsidR="0025347A" w:rsidDel="00656983">
          <w:delText xml:space="preserve">R package </w:delText>
        </w:r>
        <w:r w:rsidR="00C020D9" w:rsidDel="00656983">
          <w:delText>t</w:delText>
        </w:r>
        <w:r w:rsidR="008F593C" w:rsidDel="00656983">
          <w:delText>o</w:delText>
        </w:r>
        <w:r w:rsidR="0025347A" w:rsidDel="00656983">
          <w:delText xml:space="preserve"> determine the sequences specificity of </w:delText>
        </w:r>
        <w:r w:rsidR="00556757" w:rsidDel="00656983">
          <w:delText>4</w:delText>
        </w:r>
        <w:r w:rsidR="0025347A" w:rsidDel="00656983">
          <w:delText xml:space="preserve"> well-studied </w:delText>
        </w:r>
        <w:r w:rsidR="00E92335" w:rsidDel="00656983">
          <w:delText>cathepsin</w:delText>
        </w:r>
      </w:del>
      <w:del w:id="74" w:author="O'Donoghue, Anthony" w:date="2024-08-17T13:00:00Z" w16du:dateUtc="2024-08-17T20:00:00Z">
        <w:r w:rsidR="00E92335" w:rsidDel="000E764F">
          <w:delText>s</w:delText>
        </w:r>
      </w:del>
      <w:del w:id="75" w:author="O'Donoghue, Anthony" w:date="2024-08-17T13:06:00Z" w16du:dateUtc="2024-08-17T20:06:00Z">
        <w:r w:rsidR="0025347A" w:rsidDel="00656983">
          <w:delText xml:space="preserve"> using the MSP-MS method. We show that </w:delText>
        </w:r>
      </w:del>
      <w:del w:id="76" w:author="O'Donoghue, Anthony" w:date="2024-08-17T13:00:00Z" w16du:dateUtc="2024-08-17T20:00:00Z">
        <w:r w:rsidR="00F7673D" w:rsidDel="00FB471A">
          <w:delText>a</w:delText>
        </w:r>
        <w:r w:rsidR="0025347A" w:rsidDel="00FB471A">
          <w:delText xml:space="preserve"> mspms </w:delText>
        </w:r>
        <w:r w:rsidR="00F7673D" w:rsidDel="00FB471A">
          <w:delText xml:space="preserve">based </w:delText>
        </w:r>
      </w:del>
      <w:del w:id="77" w:author="O'Donoghue, Anthony" w:date="2024-08-17T13:06:00Z" w16du:dateUtc="2024-08-17T20:06:00Z">
        <w:r w:rsidR="00F7673D" w:rsidDel="00656983">
          <w:delText xml:space="preserve">analysis </w:delText>
        </w:r>
      </w:del>
      <w:del w:id="78" w:author="O'Donoghue, Anthony" w:date="2024-08-17T13:00:00Z" w16du:dateUtc="2024-08-17T20:00:00Z">
        <w:r w:rsidR="0025347A" w:rsidDel="00FB471A">
          <w:delText>is able to</w:delText>
        </w:r>
      </w:del>
      <w:del w:id="79" w:author="O'Donoghue, Anthony" w:date="2024-08-17T13:06:00Z" w16du:dateUtc="2024-08-17T20:06:00Z">
        <w:r w:rsidR="0025347A" w:rsidDel="00656983">
          <w:delText xml:space="preserve"> uncover expected sequence specificities</w:delText>
        </w:r>
        <w:r w:rsidR="00F7673D" w:rsidDel="00656983">
          <w:delText xml:space="preserve">, facilitates reproducible research, and </w:delText>
        </w:r>
        <w:r w:rsidR="0006218D" w:rsidDel="00656983">
          <w:delText>has expanded capabilities</w:delText>
        </w:r>
        <w:r w:rsidR="00F7673D" w:rsidDel="00656983">
          <w:delText xml:space="preserve"> relative to previous MSP-MS analysis tools</w:delText>
        </w:r>
        <w:r w:rsidR="0006218D" w:rsidDel="00656983">
          <w:delText>.</w:delText>
        </w:r>
      </w:del>
    </w:p>
    <w:p w14:paraId="13CBA19D" w14:textId="77777777" w:rsidR="00DD5FB1" w:rsidRDefault="00DD5FB1" w:rsidP="00E92335">
      <w:pPr>
        <w:spacing w:line="480" w:lineRule="auto"/>
      </w:pPr>
    </w:p>
    <w:p w14:paraId="2CD51517" w14:textId="19F7F50F" w:rsidR="00273727" w:rsidRPr="00E92335" w:rsidRDefault="001655EF" w:rsidP="00E92335">
      <w:pPr>
        <w:spacing w:line="480" w:lineRule="auto"/>
        <w:rPr>
          <w:sz w:val="32"/>
          <w:szCs w:val="32"/>
        </w:rPr>
      </w:pPr>
      <w:r w:rsidRPr="00616263">
        <w:rPr>
          <w:sz w:val="32"/>
          <w:szCs w:val="32"/>
        </w:rPr>
        <w:t>Introduction:</w:t>
      </w:r>
    </w:p>
    <w:p w14:paraId="2752EFC8" w14:textId="2D56E61B" w:rsidR="00616263" w:rsidRDefault="00E04EEF" w:rsidP="00E92335">
      <w:pPr>
        <w:spacing w:line="480" w:lineRule="auto"/>
      </w:pPr>
      <w:r>
        <w:t>M</w:t>
      </w:r>
      <w:r w:rsidRPr="001655EF">
        <w:t>ultiplex substrate profiling by mass spectrometry for proteases</w:t>
      </w:r>
      <w:r>
        <w:t xml:space="preserve"> (MSP-MS) </w:t>
      </w:r>
      <w:r w:rsidR="00273727">
        <w:t>is a method for determining protease substrate specificity</w:t>
      </w:r>
      <w:r w:rsidR="00AF4975">
        <w:fldChar w:fldCharType="begin"/>
      </w:r>
      <w:r w:rsidR="00AF4975">
        <w:instrText xml:space="preserve"> ADDIN ZOTERO_ITEM CSL_CITATION {"citationID":"kklVJ6eX","properties":{"formattedCitation":"\\super 1\\nosupersub{}","plainCitation":"1","noteIndex":0},"citationItems":[{"id":6431,"uris":["http://zotero.org/users/6494753/items/UCVF3TLH"],"itemData":{"id":6431,"type":"article-journal","container-title":"Nature Methods","DOI":"10.1038/nmeth.2182","ISSN":"1548-7091, 1548-7105","issue":"11","journalAbbreviation":"Nat Methods","language":"en","license":"http://www.springer.com/tdm","page":"1095-1100","source":"DOI.org (Crossref)","title":"Global identification of peptidase specificity by multiplex substrate profiling","volume":"9","author":[{"family":"O'Donoghue","given":"Anthony J"},{"family":"Eroy-Reveles","given":"A Alegra"},{"family":"Knudsen","given":"Giselle M"},{"family":"Ingram","given":"Jessica"},{"family":"Zhou","given":"Min"},{"family":"Statnekov","given":"Jacob B"},{"family":"Greninger","given":"Alexander L"},{"family":"Hostetter","given":"Daniel R"},{"family":"Qu","given":"Gang"},{"family":"Maltby","given":"David A"},{"family":"Anderson","given":"Marc O"},{"family":"DeRisi","given":"Joseph L"},{"family":"McKerrow","given":"James H"},{"family":"Burlingame","given":"Alma L"},{"family":"Craik","given":"Charles S"}],"issued":{"date-parts":[["2012",11]]}}}],"schema":"https://github.com/citation-style-language/schema/raw/master/csl-citation.json"} </w:instrText>
      </w:r>
      <w:r w:rsidR="00AF4975">
        <w:fldChar w:fldCharType="separate"/>
      </w:r>
      <w:r w:rsidR="00AF4975" w:rsidRPr="00AF4975">
        <w:rPr>
          <w:rFonts w:ascii="Aptos" w:cs="Times New Roman"/>
          <w:vertAlign w:val="superscript"/>
        </w:rPr>
        <w:t>1</w:t>
      </w:r>
      <w:r w:rsidR="00AF4975">
        <w:fldChar w:fldCharType="end"/>
      </w:r>
      <w:r w:rsidR="00273727">
        <w:t xml:space="preserve">. </w:t>
      </w:r>
      <w:ins w:id="80" w:author="O'Donoghue, Anthony" w:date="2024-08-17T13:08:00Z" w16du:dateUtc="2024-08-17T20:08:00Z">
        <w:r w:rsidR="00184F8E">
          <w:t xml:space="preserve">It involves incubating </w:t>
        </w:r>
      </w:ins>
      <w:del w:id="81" w:author="O'Donoghue, Anthony" w:date="2024-08-17T13:08:00Z" w16du:dateUtc="2024-08-17T20:08:00Z">
        <w:r w:rsidR="00273727" w:rsidDel="00184F8E">
          <w:delText xml:space="preserve">This method works by utilizing </w:delText>
        </w:r>
      </w:del>
      <w:r w:rsidR="00273727">
        <w:t xml:space="preserve">a rationally designed </w:t>
      </w:r>
      <w:ins w:id="82" w:author="O'Donoghue, Anthony" w:date="2024-08-17T13:08:00Z" w16du:dateUtc="2024-08-17T20:08:00Z">
        <w:r w:rsidR="00215DF6">
          <w:t xml:space="preserve">peptide </w:t>
        </w:r>
      </w:ins>
      <w:r w:rsidR="00273727">
        <w:t>library</w:t>
      </w:r>
      <w:del w:id="83" w:author="O'Donoghue, Anthony" w:date="2024-08-17T13:08:00Z" w16du:dateUtc="2024-08-17T20:08:00Z">
        <w:r w:rsidR="00273727" w:rsidDel="00215DF6">
          <w:delText xml:space="preserve"> </w:delText>
        </w:r>
      </w:del>
      <w:ins w:id="84" w:author="O'Donoghue, Anthony" w:date="2024-08-17T13:09:00Z" w16du:dateUtc="2024-08-17T20:09:00Z">
        <w:r w:rsidR="00215DF6">
          <w:t xml:space="preserve"> </w:t>
        </w:r>
      </w:ins>
      <w:del w:id="85" w:author="O'Donoghue, Anthony" w:date="2024-08-17T13:08:00Z" w16du:dateUtc="2024-08-17T20:08:00Z">
        <w:r w:rsidR="00273727" w:rsidDel="00215DF6">
          <w:delText>of peptide sequences</w:delText>
        </w:r>
      </w:del>
      <w:del w:id="86" w:author="O'Donoghue, Anthony" w:date="2024-08-17T13:09:00Z" w16du:dateUtc="2024-08-17T20:09:00Z">
        <w:r w:rsidR="00273727" w:rsidDel="00215DF6">
          <w:delText xml:space="preserve">, </w:delText>
        </w:r>
        <w:r w:rsidR="00616263" w:rsidDel="00215DF6">
          <w:delText>incubating</w:delText>
        </w:r>
        <w:r w:rsidR="00273727" w:rsidDel="00215DF6">
          <w:delText xml:space="preserve"> them </w:delText>
        </w:r>
      </w:del>
      <w:r w:rsidR="00AE2C5C">
        <w:t>with</w:t>
      </w:r>
      <w:r w:rsidR="00273727">
        <w:t xml:space="preserve"> a protease</w:t>
      </w:r>
      <w:r w:rsidR="00AE2C5C">
        <w:t xml:space="preserve"> directly or a </w:t>
      </w:r>
      <w:r w:rsidR="00273727">
        <w:t>protease</w:t>
      </w:r>
      <w:r w:rsidR="00AE2C5C">
        <w:t>-containing biological sample</w:t>
      </w:r>
      <w:ins w:id="87" w:author="O'Donoghue, Anthony" w:date="2024-08-17T13:09:00Z" w16du:dateUtc="2024-08-17T20:09:00Z">
        <w:r w:rsidR="00F27C85">
          <w:t xml:space="preserve"> under defined conditions (e.g. i</w:t>
        </w:r>
      </w:ins>
      <w:ins w:id="88" w:author="O'Donoghue, Anthony" w:date="2024-08-17T13:10:00Z" w16du:dateUtc="2024-08-17T20:10:00Z">
        <w:r w:rsidR="00F27C85">
          <w:t>n the presence and absence of a protease inhibitor)</w:t>
        </w:r>
      </w:ins>
      <w:ins w:id="89" w:author="O'Donoghue, Anthony" w:date="2024-08-17T13:09:00Z" w16du:dateUtc="2024-08-17T20:09:00Z">
        <w:r w:rsidR="00215DF6">
          <w:t xml:space="preserve">. </w:t>
        </w:r>
      </w:ins>
      <w:del w:id="90" w:author="O'Donoghue, Anthony" w:date="2024-08-17T13:09:00Z" w16du:dateUtc="2024-08-17T20:09:00Z">
        <w:r w:rsidR="00273727" w:rsidDel="00215DF6">
          <w:delText>,</w:delText>
        </w:r>
      </w:del>
      <w:r w:rsidR="00616263">
        <w:t xml:space="preserve"> </w:t>
      </w:r>
      <w:ins w:id="91" w:author="O'Donoghue, Anthony" w:date="2024-08-17T13:10:00Z" w16du:dateUtc="2024-08-17T20:10:00Z">
        <w:r w:rsidR="00F712C2">
          <w:t>T</w:t>
        </w:r>
        <w:r w:rsidR="00F712C2" w:rsidRPr="00F712C2">
          <w:t>he resulting cleaved peptides are then identified and quantified using mass spectrometry to reveal the enzyme's substrate preferences</w:t>
        </w:r>
        <w:r w:rsidR="00F27C85">
          <w:t xml:space="preserve"> </w:t>
        </w:r>
      </w:ins>
      <w:del w:id="92" w:author="O'Donoghue, Anthony" w:date="2024-08-17T13:10:00Z" w16du:dateUtc="2024-08-17T20:10:00Z">
        <w:r w:rsidR="00616263" w:rsidDel="00F27C85">
          <w:delText xml:space="preserve">treating with </w:delText>
        </w:r>
        <w:r w:rsidR="00C7002C" w:rsidDel="00F27C85">
          <w:delText>any desired</w:delText>
        </w:r>
        <w:r w:rsidR="00616263" w:rsidDel="00F27C85">
          <w:delText xml:space="preserve"> experimental condition</w:delText>
        </w:r>
        <w:r w:rsidR="00C7002C" w:rsidDel="00F27C85">
          <w:delText>s</w:delText>
        </w:r>
        <w:r w:rsidR="00AE2C5C" w:rsidDel="00F27C85">
          <w:delText xml:space="preserve"> (e.g. inhibitor addition, buffer pH variations, etc.)</w:delText>
        </w:r>
        <w:r w:rsidR="00616263" w:rsidDel="00F27C85">
          <w:delText>,</w:delText>
        </w:r>
        <w:r w:rsidR="00273727" w:rsidDel="00F27C85">
          <w:delText xml:space="preserve"> and </w:delText>
        </w:r>
        <w:r w:rsidR="00C7002C" w:rsidDel="00F27C85">
          <w:delText>then</w:delText>
        </w:r>
        <w:r w:rsidR="00273727" w:rsidDel="00F27C85">
          <w:delText xml:space="preserve"> detecting and </w:delText>
        </w:r>
        <w:r w:rsidR="00616263" w:rsidDel="00F27C85">
          <w:delText>quantifying</w:delText>
        </w:r>
        <w:r w:rsidR="00273727" w:rsidDel="00F27C85">
          <w:delText xml:space="preserve"> the </w:delText>
        </w:r>
        <w:r w:rsidR="00616263" w:rsidDel="00F27C85">
          <w:delText>cleaved peptides</w:delText>
        </w:r>
        <w:r w:rsidR="00E16F89" w:rsidDel="00F27C85">
          <w:delText xml:space="preserve"> through mass spectrometry</w:delText>
        </w:r>
        <w:r w:rsidR="00531BD0" w:rsidDel="00F27C85">
          <w:delText xml:space="preserve"> </w:delText>
        </w:r>
      </w:del>
      <w:r w:rsidR="00C7002C">
        <w:fldChar w:fldCharType="begin"/>
      </w:r>
      <w:r w:rsidR="00AF4975">
        <w:instrText xml:space="preserve"> ADDIN ZOTERO_ITEM CSL_CITATION {"citationID":"tF4RQ9ua","properties":{"formattedCitation":"\\super 2\\nosupersub{}","plainCitation":"2","noteIndex":0},"citationItems":[{"id":6172,"uris":["http://zotero.org/users/6494753/items/2RH4AU5T"],"itemData":{"id":6172,"type":"chapter","abstract":"Proteolysis is a central regulator of many biological pathways and the study of proteases has had a significant impact on our understanding of both native biology and disease. Proteases are key regulators of infectious disease and misregulated proteolysis in humans contributes to a variety of maladies, including cardiovascular disease, neurodegeneration, inflammatory diseases, and cancer. Central to understanding a protease’s biological role, is characterizing its substrate specificity. This chapter will facilitate the characterization of individual proteases and complex, heterogeneous proteolytic mixtures and provide examples of the breadth of applications that leverage the characterization of misregulated proteolysis. Here we present the protocol of Multiplex Substrate Profiling by Mass Spectrometry (MSP-MS), a functional assay that quantitatively characterizes proteolysis using a synthetic library of physiochemically diverse, model peptide substrates, and mass spectrometry. We present a detailed protocol as well as examples of the use of MSP-MS for the study of disease states, for the development of diagnostic and prognostic tests, for the generation of tool compounds, and for the development of proteasetargeted drugs.","container-title":"Methods in Enzymology","ISBN":"978-0-443-18592-2","language":"en","license":"https://www.elsevier.com/tdm/userlicense/1.0/","note":"DOI: 10.1016/bs.mie.2022.09.009","page":"375-411","publisher":"Elsevier","source":"DOI.org (Crossref)","title":"Multiplex substrate profiling by mass spectrometry for proteases","URL":"https://linkinghub.elsevier.com/retrieve/pii/S0076687922003901","volume":"682","author":[{"family":"Rohweder","given":"Peter J."},{"family":"Jiang","given":"Zhenze"},{"family":"Hurysz","given":"Brianna M."},{"family":"O’Donoghue","given":"Anthony J."},{"family":"Craik","given":"Charles S."}],"accessed":{"date-parts":[["2024",4,17]]},"issued":{"date-parts":[["2023"]]}}}],"schema":"https://github.com/citation-style-language/schema/raw/master/csl-citation.json"} </w:instrText>
      </w:r>
      <w:r w:rsidR="00C7002C">
        <w:fldChar w:fldCharType="separate"/>
      </w:r>
      <w:r w:rsidR="00AF4975" w:rsidRPr="00AF4975">
        <w:rPr>
          <w:rFonts w:ascii="Aptos" w:cs="Times New Roman"/>
          <w:vertAlign w:val="superscript"/>
        </w:rPr>
        <w:t>2</w:t>
      </w:r>
      <w:r w:rsidR="00C7002C">
        <w:fldChar w:fldCharType="end"/>
      </w:r>
      <w:r w:rsidR="00616263">
        <w:t xml:space="preserve">. </w:t>
      </w:r>
    </w:p>
    <w:p w14:paraId="5894DF9D" w14:textId="77777777" w:rsidR="00616263" w:rsidRPr="00273727" w:rsidRDefault="00616263" w:rsidP="00E92335">
      <w:pPr>
        <w:spacing w:line="480" w:lineRule="auto"/>
        <w:rPr>
          <w:b/>
          <w:bCs/>
        </w:rPr>
      </w:pPr>
    </w:p>
    <w:p w14:paraId="55F7B431" w14:textId="46AE74D5" w:rsidR="00273727" w:rsidRDefault="00203808" w:rsidP="00E92335">
      <w:pPr>
        <w:spacing w:line="480" w:lineRule="auto"/>
      </w:pPr>
      <w:r>
        <w:t xml:space="preserve">MSP-MS is </w:t>
      </w:r>
      <w:ins w:id="93" w:author="O'Donoghue, Anthony" w:date="2024-08-17T13:21:00Z" w16du:dateUtc="2024-08-17T20:21:00Z">
        <w:r w:rsidR="00D55916">
          <w:t xml:space="preserve">a versatile </w:t>
        </w:r>
        <w:r w:rsidR="00C543E4">
          <w:t xml:space="preserve">technique accessible to a broad range </w:t>
        </w:r>
      </w:ins>
      <w:del w:id="94" w:author="O'Donoghue, Anthony" w:date="2024-08-17T13:21:00Z" w16du:dateUtc="2024-08-17T20:21:00Z">
        <w:r w:rsidDel="00C543E4">
          <w:delText xml:space="preserve">applicable to a wide group </w:delText>
        </w:r>
      </w:del>
      <w:r>
        <w:t xml:space="preserve">of researchers </w:t>
      </w:r>
      <w:ins w:id="95" w:author="O'Donoghue, Anthony" w:date="2024-08-17T13:22:00Z" w16du:dateUtc="2024-08-17T20:22:00Z">
        <w:r w:rsidR="00C543E4">
          <w:t xml:space="preserve">due to </w:t>
        </w:r>
        <w:r w:rsidR="006A0DA1">
          <w:t xml:space="preserve">its minimal requirements: </w:t>
        </w:r>
      </w:ins>
      <w:del w:id="96" w:author="O'Donoghue, Anthony" w:date="2024-08-17T13:22:00Z" w16du:dateUtc="2024-08-17T20:22:00Z">
        <w:r w:rsidDel="00C543E4">
          <w:delText xml:space="preserve">as it only </w:delText>
        </w:r>
        <w:r w:rsidDel="006A0DA1">
          <w:delText xml:space="preserve">requires </w:delText>
        </w:r>
      </w:del>
      <w:r>
        <w:t xml:space="preserve">a </w:t>
      </w:r>
      <w:del w:id="97" w:author="O'Donoghue, Anthony" w:date="2024-08-17T13:11:00Z" w16du:dateUtc="2024-08-17T20:11:00Z">
        <w:r w:rsidDel="001E550E">
          <w:delText>synthetically create</w:delText>
        </w:r>
      </w:del>
      <w:ins w:id="98" w:author="O'Donoghue, Anthony" w:date="2024-08-17T13:11:00Z" w16du:dateUtc="2024-08-17T20:11:00Z">
        <w:r w:rsidR="001E550E">
          <w:t>synthetic</w:t>
        </w:r>
      </w:ins>
      <w:del w:id="99" w:author="O'Donoghue, Anthony" w:date="2024-08-17T13:11:00Z" w16du:dateUtc="2024-08-17T20:11:00Z">
        <w:r w:rsidDel="001E550E">
          <w:delText>d</w:delText>
        </w:r>
      </w:del>
      <w:r>
        <w:t xml:space="preserve"> peptide library, </w:t>
      </w:r>
      <w:ins w:id="100" w:author="O'Donoghue, Anthony" w:date="2024-08-17T13:10:00Z" w16du:dateUtc="2024-08-17T20:10:00Z">
        <w:r w:rsidR="00F712C2">
          <w:t xml:space="preserve">a </w:t>
        </w:r>
      </w:ins>
      <w:r>
        <w:t>mass spectrometer, and</w:t>
      </w:r>
      <w:ins w:id="101" w:author="O'Donoghue, Anthony" w:date="2024-08-17T13:22:00Z" w16du:dateUtc="2024-08-17T20:22:00Z">
        <w:r w:rsidR="006A0DA1">
          <w:t xml:space="preserve"> a protease</w:t>
        </w:r>
        <w:r w:rsidR="002071E6">
          <w:t>-containing</w:t>
        </w:r>
      </w:ins>
      <w:r>
        <w:t xml:space="preserve"> sample</w:t>
      </w:r>
      <w:del w:id="102" w:author="O'Donoghue, Anthony" w:date="2024-08-17T13:22:00Z" w16du:dateUtc="2024-08-17T20:22:00Z">
        <w:r w:rsidDel="002071E6">
          <w:delText>s containing protease(s) to perform</w:delText>
        </w:r>
      </w:del>
      <w:r>
        <w:t xml:space="preserve">. </w:t>
      </w:r>
      <w:r w:rsidR="00273727">
        <w:t>While</w:t>
      </w:r>
      <w:r w:rsidR="00E16F89">
        <w:t xml:space="preserve"> </w:t>
      </w:r>
      <w:ins w:id="103" w:author="O'Donoghue, Anthony" w:date="2024-08-17T13:23:00Z" w16du:dateUtc="2024-08-17T20:23:00Z">
        <w:r w:rsidR="002071E6">
          <w:t xml:space="preserve">conceptually </w:t>
        </w:r>
      </w:ins>
      <w:del w:id="104" w:author="O'Donoghue, Anthony" w:date="2024-08-17T13:23:00Z" w16du:dateUtc="2024-08-17T20:23:00Z">
        <w:r w:rsidR="00273727" w:rsidDel="002071E6">
          <w:delText xml:space="preserve">relatively </w:delText>
        </w:r>
      </w:del>
      <w:r w:rsidR="0070128B">
        <w:t>straightforward</w:t>
      </w:r>
      <w:del w:id="105" w:author="O'Donoghue, Anthony" w:date="2024-08-17T13:23:00Z" w16du:dateUtc="2024-08-17T20:23:00Z">
        <w:r w:rsidR="00E16F89" w:rsidDel="002071E6">
          <w:delText xml:space="preserve"> conceptually</w:delText>
        </w:r>
      </w:del>
      <w:r w:rsidR="00E16F89">
        <w:t>, MSP-MS</w:t>
      </w:r>
      <w:r w:rsidR="00273727">
        <w:t xml:space="preserve"> </w:t>
      </w:r>
      <w:del w:id="106" w:author="O'Donoghue, Anthony" w:date="2024-08-17T13:23:00Z" w16du:dateUtc="2024-08-17T20:23:00Z">
        <w:r w:rsidR="00273727" w:rsidDel="00FB58AD">
          <w:delText xml:space="preserve">produces </w:delText>
        </w:r>
      </w:del>
      <w:ins w:id="107" w:author="O'Donoghue, Anthony" w:date="2024-08-17T13:23:00Z" w16du:dateUtc="2024-08-17T20:23:00Z">
        <w:r w:rsidR="00FB58AD">
          <w:t xml:space="preserve">generates complex, </w:t>
        </w:r>
      </w:ins>
      <w:r w:rsidR="00273727">
        <w:t>high dimensional data</w:t>
      </w:r>
      <w:ins w:id="108" w:author="O'Donoghue, Anthony" w:date="2024-08-17T13:23:00Z" w16du:dateUtc="2024-08-17T20:23:00Z">
        <w:r w:rsidR="006C7074">
          <w:t>sets</w:t>
        </w:r>
      </w:ins>
      <w:r w:rsidR="00273727">
        <w:t xml:space="preserve"> that</w:t>
      </w:r>
      <w:ins w:id="109" w:author="O'Donoghue, Anthony" w:date="2024-08-17T13:24:00Z" w16du:dateUtc="2024-08-17T20:24:00Z">
        <w:r w:rsidR="006C7074">
          <w:t xml:space="preserve"> pose significant analytical challenges for</w:t>
        </w:r>
      </w:ins>
      <w:del w:id="110" w:author="O'Donoghue, Anthony" w:date="2024-08-17T13:24:00Z" w16du:dateUtc="2024-08-17T20:24:00Z">
        <w:r w:rsidR="00273727" w:rsidDel="006C7074">
          <w:delText xml:space="preserve"> </w:delText>
        </w:r>
        <w:r w:rsidR="00C7002C" w:rsidDel="006C7074">
          <w:delText>can be very</w:delText>
        </w:r>
        <w:r w:rsidR="00273727" w:rsidDel="006C7074">
          <w:delText xml:space="preserve"> challenging </w:delText>
        </w:r>
        <w:r w:rsidR="00273727" w:rsidDel="00190C83">
          <w:delText>for</w:delText>
        </w:r>
      </w:del>
      <w:r w:rsidR="00C7002C">
        <w:t xml:space="preserve"> </w:t>
      </w:r>
      <w:r w:rsidR="00616263">
        <w:t>bio</w:t>
      </w:r>
      <w:ins w:id="111" w:author="O'Donoghue, Anthony" w:date="2024-08-17T13:24:00Z" w16du:dateUtc="2024-08-17T20:24:00Z">
        <w:r w:rsidR="00190C83">
          <w:t>chemists</w:t>
        </w:r>
      </w:ins>
      <w:del w:id="112" w:author="O'Donoghue, Anthony" w:date="2024-08-17T13:24:00Z" w16du:dateUtc="2024-08-17T20:24:00Z">
        <w:r w:rsidR="00616263" w:rsidDel="00190C83">
          <w:delText>logists</w:delText>
        </w:r>
      </w:del>
      <w:r w:rsidR="00616263">
        <w:t xml:space="preserve"> </w:t>
      </w:r>
      <w:del w:id="113" w:author="O'Donoghue, Anthony" w:date="2024-08-17T13:25:00Z" w16du:dateUtc="2024-08-17T20:25:00Z">
        <w:r w:rsidR="00616263" w:rsidDel="006961C6">
          <w:delText xml:space="preserve">or mass spectrometrists </w:delText>
        </w:r>
      </w:del>
      <w:r w:rsidR="00616263">
        <w:t xml:space="preserve">to analyze. </w:t>
      </w:r>
      <w:ins w:id="114" w:author="O'Donoghue, Anthony" w:date="2024-08-17T13:25:00Z" w16du:dateUtc="2024-08-17T20:25:00Z">
        <w:r w:rsidR="006961C6" w:rsidRPr="006961C6">
          <w:t>Rigorous data analysis is essential for accurate interpretation and involves multiple steps</w:t>
        </w:r>
        <w:r w:rsidR="006961C6">
          <w:t xml:space="preserve">. </w:t>
        </w:r>
        <w:r w:rsidR="00464613">
          <w:t xml:space="preserve">These include data </w:t>
        </w:r>
      </w:ins>
      <w:del w:id="115" w:author="O'Donoghue, Anthony" w:date="2024-08-17T13:26:00Z" w16du:dateUtc="2024-08-17T20:26:00Z">
        <w:r w:rsidR="00B60376" w:rsidDel="00464613">
          <w:delText xml:space="preserve">Adequate interpretation of the MSP-MS data requires several steps. </w:delText>
        </w:r>
        <w:r w:rsidR="00203F2F" w:rsidDel="00464613">
          <w:delText>Data exported from proteomics software must</w:delText>
        </w:r>
        <w:r w:rsidR="00B60376" w:rsidDel="00464613">
          <w:delText xml:space="preserve"> be </w:delText>
        </w:r>
      </w:del>
      <w:r w:rsidR="00203F2F">
        <w:t>preprocess</w:t>
      </w:r>
      <w:del w:id="116" w:author="O'Donoghue, Anthony" w:date="2024-08-17T13:26:00Z" w16du:dateUtc="2024-08-17T20:26:00Z">
        <w:r w:rsidR="00203F2F" w:rsidDel="00464613">
          <w:delText>ed</w:delText>
        </w:r>
      </w:del>
      <w:ins w:id="117" w:author="O'Donoghue, Anthony" w:date="2024-08-17T13:26:00Z" w16du:dateUtc="2024-08-17T20:26:00Z">
        <w:r w:rsidR="00464613">
          <w:t xml:space="preserve">ing, quality control, </w:t>
        </w:r>
      </w:ins>
      <w:del w:id="118" w:author="O'Donoghue, Anthony" w:date="2024-08-17T13:26:00Z" w16du:dateUtc="2024-08-17T20:26:00Z">
        <w:r w:rsidR="00203F2F" w:rsidDel="00464613">
          <w:delText xml:space="preserve"> into a </w:delText>
        </w:r>
        <w:r w:rsidR="00AB1426" w:rsidDel="00464613">
          <w:delText>standardized</w:delText>
        </w:r>
        <w:r w:rsidR="00203F2F" w:rsidDel="00464613">
          <w:delText xml:space="preserve"> format , checked for quality, </w:delText>
        </w:r>
        <w:r w:rsidR="00B60376" w:rsidDel="00464613">
          <w:delText xml:space="preserve">median </w:delText>
        </w:r>
      </w:del>
      <w:r w:rsidR="00B60376">
        <w:t>normaliz</w:t>
      </w:r>
      <w:ins w:id="119" w:author="O'Donoghue, Anthony" w:date="2024-08-17T13:26:00Z" w16du:dateUtc="2024-08-17T20:26:00Z">
        <w:r w:rsidR="00464613">
          <w:t>ation</w:t>
        </w:r>
      </w:ins>
      <w:del w:id="120" w:author="O'Donoghue, Anthony" w:date="2024-08-17T13:26:00Z" w16du:dateUtc="2024-08-17T20:26:00Z">
        <w:r w:rsidR="00B60376" w:rsidDel="00464613">
          <w:delText>ed</w:delText>
        </w:r>
      </w:del>
      <w:r w:rsidR="00B60376">
        <w:t>, outlier</w:t>
      </w:r>
      <w:del w:id="121" w:author="O'Donoghue, Anthony" w:date="2024-08-17T13:26:00Z" w16du:dateUtc="2024-08-17T20:26:00Z">
        <w:r w:rsidR="00B60376" w:rsidDel="00134F26">
          <w:delText>s</w:delText>
        </w:r>
      </w:del>
      <w:r w:rsidR="00B60376">
        <w:t xml:space="preserve"> dete</w:t>
      </w:r>
      <w:ins w:id="122" w:author="O'Donoghue, Anthony" w:date="2024-08-17T13:26:00Z" w16du:dateUtc="2024-08-17T20:26:00Z">
        <w:r w:rsidR="00134F26">
          <w:t xml:space="preserve">rmination, </w:t>
        </w:r>
      </w:ins>
      <w:del w:id="123" w:author="O'Donoghue, Anthony" w:date="2024-08-17T13:26:00Z" w16du:dateUtc="2024-08-17T20:26:00Z">
        <w:r w:rsidR="00B60376" w:rsidDel="00134F26">
          <w:delText>cted</w:delText>
        </w:r>
      </w:del>
      <w:del w:id="124" w:author="O'Donoghue, Anthony" w:date="2024-08-17T13:27:00Z" w16du:dateUtc="2024-08-17T20:27:00Z">
        <w:r w:rsidR="00B60376" w:rsidDel="00134F26">
          <w:delText xml:space="preserve"> and removed, </w:delText>
        </w:r>
      </w:del>
      <w:del w:id="125" w:author="O'Donoghue, Anthony" w:date="2024-08-17T13:26:00Z" w16du:dateUtc="2024-08-17T20:26:00Z">
        <w:r w:rsidR="00B60376" w:rsidDel="00134F26">
          <w:delText xml:space="preserve">missing values </w:delText>
        </w:r>
      </w:del>
      <w:r w:rsidR="00B60376">
        <w:t>imput</w:t>
      </w:r>
      <w:ins w:id="126" w:author="O'Donoghue, Anthony" w:date="2024-08-17T13:27:00Z" w16du:dateUtc="2024-08-17T20:27:00Z">
        <w:r w:rsidR="00134F26">
          <w:t>ation of</w:t>
        </w:r>
      </w:ins>
      <w:del w:id="127" w:author="O'Donoghue, Anthony" w:date="2024-08-17T13:27:00Z" w16du:dateUtc="2024-08-17T20:27:00Z">
        <w:r w:rsidR="00B60376" w:rsidDel="00134F26">
          <w:delText>ed</w:delText>
        </w:r>
      </w:del>
      <w:ins w:id="128" w:author="O'Donoghue, Anthony" w:date="2024-08-17T13:26:00Z" w16du:dateUtc="2024-08-17T20:26:00Z">
        <w:r w:rsidR="00134F26" w:rsidRPr="00134F26">
          <w:t xml:space="preserve"> </w:t>
        </w:r>
        <w:r w:rsidR="00134F26">
          <w:t>missing values</w:t>
        </w:r>
      </w:ins>
      <w:r w:rsidR="00B60376">
        <w:t xml:space="preserve">, </w:t>
      </w:r>
      <w:ins w:id="129" w:author="O'Donoghue, Anthony" w:date="2024-08-17T13:27:00Z" w16du:dateUtc="2024-08-17T20:27:00Z">
        <w:r w:rsidR="00124DAF">
          <w:t xml:space="preserve">identification of </w:t>
        </w:r>
      </w:ins>
      <w:r w:rsidR="00B60376">
        <w:t>cleavage motifs</w:t>
      </w:r>
      <w:ins w:id="130" w:author="O'Donoghue, Anthony" w:date="2024-08-17T13:27:00Z" w16du:dateUtc="2024-08-17T20:27:00Z">
        <w:r w:rsidR="00124DAF">
          <w:t xml:space="preserve"> and subs</w:t>
        </w:r>
        <w:r w:rsidR="009A63A3">
          <w:t>e</w:t>
        </w:r>
        <w:r w:rsidR="00124DAF">
          <w:t xml:space="preserve">quent </w:t>
        </w:r>
      </w:ins>
      <w:del w:id="131" w:author="O'Donoghue, Anthony" w:date="2024-08-17T13:27:00Z" w16du:dateUtc="2024-08-17T20:27:00Z">
        <w:r w:rsidR="00B60376" w:rsidDel="00124DAF">
          <w:delText xml:space="preserve"> </w:delText>
        </w:r>
        <w:r w:rsidR="00C7002C" w:rsidDel="009A63A3">
          <w:delText xml:space="preserve">relative to the peptide library </w:delText>
        </w:r>
        <w:r w:rsidR="00B60376" w:rsidDel="009A63A3">
          <w:delText>recognized</w:delText>
        </w:r>
        <w:r w:rsidR="00C7002C" w:rsidDel="009A63A3">
          <w:delText xml:space="preserve">, </w:delText>
        </w:r>
        <w:r w:rsidR="006C63A4" w:rsidDel="009A63A3">
          <w:delText xml:space="preserve">and </w:delText>
        </w:r>
        <w:r w:rsidR="00C7002C" w:rsidDel="009A63A3">
          <w:delText xml:space="preserve">then downstream </w:delText>
        </w:r>
      </w:del>
      <w:r w:rsidR="00C7002C">
        <w:t>statistic</w:t>
      </w:r>
      <w:ins w:id="132" w:author="O'Donoghue, Anthony" w:date="2024-08-17T13:27:00Z" w16du:dateUtc="2024-08-17T20:27:00Z">
        <w:r w:rsidR="009A63A3">
          <w:t>al a</w:t>
        </w:r>
      </w:ins>
      <w:ins w:id="133" w:author="O'Donoghue, Anthony" w:date="2024-08-17T13:28:00Z" w16du:dateUtc="2024-08-17T20:28:00Z">
        <w:r w:rsidR="009A63A3">
          <w:t>nalysis</w:t>
        </w:r>
      </w:ins>
      <w:del w:id="134" w:author="O'Donoghue, Anthony" w:date="2024-08-17T13:27:00Z" w16du:dateUtc="2024-08-17T20:27:00Z">
        <w:r w:rsidR="00C7002C" w:rsidDel="009A63A3">
          <w:delText>s</w:delText>
        </w:r>
      </w:del>
      <w:r w:rsidR="00C7002C">
        <w:t xml:space="preserve"> and visualization</w:t>
      </w:r>
      <w:del w:id="135" w:author="O'Donoghue, Anthony" w:date="2024-08-17T13:28:00Z" w16du:dateUtc="2024-08-17T20:28:00Z">
        <w:r w:rsidR="00C7002C" w:rsidDel="009A63A3">
          <w:delText>s must be performed</w:delText>
        </w:r>
      </w:del>
      <w:r w:rsidR="00B60376">
        <w:t xml:space="preserve">. </w:t>
      </w:r>
    </w:p>
    <w:p w14:paraId="1C91A135" w14:textId="77777777" w:rsidR="00273727" w:rsidRDefault="00273727" w:rsidP="00E92335">
      <w:pPr>
        <w:spacing w:line="480" w:lineRule="auto"/>
      </w:pPr>
    </w:p>
    <w:p w14:paraId="4EB937FD" w14:textId="4D5C5F2A" w:rsidR="004327D1" w:rsidDel="0064426F" w:rsidRDefault="00273727" w:rsidP="00E92335">
      <w:pPr>
        <w:spacing w:line="480" w:lineRule="auto"/>
        <w:rPr>
          <w:del w:id="136" w:author="O'Donoghue, Anthony" w:date="2024-08-17T13:35:00Z" w16du:dateUtc="2024-08-17T20:35:00Z"/>
        </w:rPr>
      </w:pPr>
      <w:r>
        <w:lastRenderedPageBreak/>
        <w:t xml:space="preserve">A </w:t>
      </w:r>
      <w:ins w:id="137" w:author="O'Donoghue, Anthony" w:date="2024-08-17T13:32:00Z" w16du:dateUtc="2024-08-17T20:32:00Z">
        <w:r w:rsidR="003B38F8">
          <w:t>robust data analysis pipeline is essential fo</w:t>
        </w:r>
      </w:ins>
      <w:ins w:id="138" w:author="O'Donoghue, Anthony" w:date="2024-08-17T13:33:00Z" w16du:dateUtc="2024-08-17T20:33:00Z">
        <w:r w:rsidR="003B38F8">
          <w:t xml:space="preserve">r </w:t>
        </w:r>
      </w:ins>
      <w:del w:id="139" w:author="O'Donoghue, Anthony" w:date="2024-08-17T13:33:00Z" w16du:dateUtc="2024-08-17T20:33:00Z">
        <w:r w:rsidDel="003B38F8">
          <w:delText xml:space="preserve">central component of </w:delText>
        </w:r>
      </w:del>
      <w:r>
        <w:t>any experimental method</w:t>
      </w:r>
      <w:ins w:id="140" w:author="O'Donoghue, Anthony" w:date="2024-08-17T13:33:00Z" w16du:dateUtc="2024-08-17T20:33:00Z">
        <w:r w:rsidR="003B38F8">
          <w:t xml:space="preserve"> generating </w:t>
        </w:r>
      </w:ins>
      <w:r>
        <w:t xml:space="preserve"> </w:t>
      </w:r>
      <w:del w:id="141" w:author="O'Donoghue, Anthony" w:date="2024-08-17T13:33:00Z" w16du:dateUtc="2024-08-17T20:33:00Z">
        <w:r w:rsidR="00AE2C5C" w:rsidDel="003B38F8">
          <w:delText>involving</w:delText>
        </w:r>
        <w:r w:rsidR="00616263" w:rsidDel="003B38F8">
          <w:delText xml:space="preserve"> </w:delText>
        </w:r>
      </w:del>
      <w:r w:rsidR="00616263">
        <w:t>complex data</w:t>
      </w:r>
      <w:del w:id="142" w:author="O'Donoghue, Anthony" w:date="2024-08-17T13:33:00Z" w16du:dateUtc="2024-08-17T20:33:00Z">
        <w:r w:rsidR="00616263" w:rsidDel="003B38F8">
          <w:delText xml:space="preserve"> is </w:delText>
        </w:r>
        <w:r w:rsidR="00AE2C5C" w:rsidDel="003B38F8">
          <w:delText>a</w:delText>
        </w:r>
      </w:del>
      <w:del w:id="143" w:author="O'Donoghue, Anthony" w:date="2024-08-17T13:32:00Z" w16du:dateUtc="2024-08-17T20:32:00Z">
        <w:r w:rsidR="00AE2C5C" w:rsidDel="003B38F8">
          <w:delText xml:space="preserve"> robust</w:delText>
        </w:r>
        <w:r w:rsidR="00616263" w:rsidDel="003B38F8">
          <w:delText xml:space="preserve"> data</w:delText>
        </w:r>
        <w:r w:rsidDel="003B38F8">
          <w:delText xml:space="preserve"> analysis pipeline</w:delText>
        </w:r>
      </w:del>
      <w:r w:rsidR="00E16F89">
        <w:t xml:space="preserve">. </w:t>
      </w:r>
      <w:r w:rsidR="00203808">
        <w:t xml:space="preserve">Poorly documented analysis </w:t>
      </w:r>
      <w:ins w:id="144" w:author="O'Donoghue, Anthony" w:date="2024-08-17T13:33:00Z" w16du:dateUtc="2024-08-17T20:33:00Z">
        <w:r w:rsidR="006C149C">
          <w:t xml:space="preserve">is a pervasive issue </w:t>
        </w:r>
      </w:ins>
      <w:del w:id="145" w:author="O'Donoghue, Anthony" w:date="2024-08-17T13:33:00Z" w16du:dateUtc="2024-08-17T20:33:00Z">
        <w:r w:rsidR="00203808" w:rsidDel="006C149C">
          <w:delText>code</w:delText>
        </w:r>
        <w:r w:rsidR="00B60376" w:rsidDel="006C149C">
          <w:delText xml:space="preserve"> poses a number of challenges. It</w:delText>
        </w:r>
        <w:r w:rsidR="00203808" w:rsidDel="006C149C">
          <w:delText xml:space="preserve"> has been a prevalent problem </w:delText>
        </w:r>
      </w:del>
      <w:r w:rsidR="00203808">
        <w:t xml:space="preserve">in </w:t>
      </w:r>
      <w:del w:id="146" w:author="O'Donoghue, Anthony" w:date="2024-08-17T13:33:00Z" w16du:dateUtc="2024-08-17T20:33:00Z">
        <w:r w:rsidR="00203808" w:rsidDel="006C149C">
          <w:delText xml:space="preserve">the </w:delText>
        </w:r>
      </w:del>
      <w:r w:rsidR="00203808">
        <w:t>biological research</w:t>
      </w:r>
      <w:del w:id="147" w:author="O'Donoghue, Anthony" w:date="2024-08-17T13:33:00Z" w16du:dateUtc="2024-08-17T20:33:00Z">
        <w:r w:rsidR="00203808" w:rsidDel="006C149C">
          <w:delText xml:space="preserve"> world</w:delText>
        </w:r>
      </w:del>
      <w:r w:rsidR="00203808">
        <w:t xml:space="preserve">, </w:t>
      </w:r>
      <w:del w:id="148" w:author="O'Donoghue, Anthony" w:date="2024-08-17T13:34:00Z" w16du:dateUtc="2024-08-17T20:34:00Z">
        <w:r w:rsidR="00203808" w:rsidDel="007808E7">
          <w:delText xml:space="preserve">leading </w:delText>
        </w:r>
      </w:del>
      <w:ins w:id="149" w:author="O'Donoghue, Anthony" w:date="2024-08-17T13:34:00Z" w16du:dateUtc="2024-08-17T20:34:00Z">
        <w:r w:rsidR="007808E7">
          <w:t xml:space="preserve">contributing </w:t>
        </w:r>
      </w:ins>
      <w:r w:rsidR="00203808">
        <w:t>to the retraction of several high-profile papers in recent years</w:t>
      </w:r>
      <w:r w:rsidR="00E92335">
        <w:fldChar w:fldCharType="begin"/>
      </w:r>
      <w:r w:rsidR="00E92335">
        <w:instrText xml:space="preserve"> ADDIN ZOTERO_ITEM CSL_CITATION {"citationID":"b07iMTrd","properties":{"formattedCitation":"\\super 3\\nosupersub{}","plainCitation":"3","noteIndex":0},"citationItems":[{"id":6233,"uris":["http://zotero.org/users/6494753/items/KPD5WRFW"],"itemData":{"id":6233,"type":"article-journal","container-title":"Science","DOI":"10.1126/science.314.5807.1856","ISSN":"0036-8075, 1095-9203","issue":"5807","journalAbbreviation":"Science","language":"en","page":"1856-1857","source":"DOI.org (Crossref)","title":"A Scientist's Nightmare: Software Problem Leads to Five Retractions","title-short":"A Scientist's Nightmare","volume":"314","author":[{"family":"Miller","given":"Greg"}],"issued":{"date-parts":[["2006",12,22]]}}}],"schema":"https://github.com/citation-style-language/schema/raw/master/csl-citation.json"} </w:instrText>
      </w:r>
      <w:r w:rsidR="00E92335">
        <w:fldChar w:fldCharType="separate"/>
      </w:r>
      <w:r w:rsidR="00E92335" w:rsidRPr="00E92335">
        <w:rPr>
          <w:rFonts w:ascii="Aptos" w:cs="Times New Roman"/>
          <w:vertAlign w:val="superscript"/>
        </w:rPr>
        <w:t>3</w:t>
      </w:r>
      <w:r w:rsidR="00E92335">
        <w:fldChar w:fldCharType="end"/>
      </w:r>
      <w:r w:rsidR="00203808">
        <w:t xml:space="preserve">. </w:t>
      </w:r>
      <w:ins w:id="150" w:author="O'Donoghue, Anthony" w:date="2024-08-17T13:34:00Z" w16du:dateUtc="2024-08-17T20:34:00Z">
        <w:r w:rsidR="004E03C0" w:rsidRPr="004E03C0">
          <w:t>This lack of transparency hinders data reproducibility and portability between labs, as it necessitates specialized programming knowledge. In academic settings, where code ownership often transitions with personnel, codebases can become opaque "black boxes," susceptible to errors as they evolve through decentralized use. While software engineering offers potential solutions</w:t>
        </w:r>
      </w:ins>
      <w:ins w:id="151" w:author="O'Donoghue, Anthony" w:date="2024-08-17T13:35:00Z" w16du:dateUtc="2024-08-17T20:35:00Z">
        <w:r w:rsidR="0064426F">
          <w:fldChar w:fldCharType="begin"/>
        </w:r>
        <w:r w:rsidR="0064426F">
          <w:instrText xml:space="preserve"> ADDIN ZOTERO_ITEM CSL_CITATION {"citationID":"mPab4qO9","properties":{"formattedCitation":"\\super 4\\nosupersub{}","plainCitation":"4","noteIndex":0},"citationItems":[{"id":6440,"uris":["http://zotero.org/users/6494753/items/FCCW54BT"],"itemData":{"id":6440,"type":"article-journal","abstract":"The Bioconductor project is an initiative for the collaborative creation of extensible software for computational biology and bioinformatics. The goals of the project include: fostering collaborative development and widespread use of innovative software, reducing barriers to entry into interdisciplinary scientific research, and promoting the achievement of remote reproducibility of research results. We describe details of our aims and methods, identify current challenges, compare Bioconductor to other open bioinformatics projects, and provide working examples.","container-title":"Genome Biology","language":"en","source":"Zotero","title":"Bioconductor: open software development for computational biology and bioinformatics","author":[{"family":"Gentleman","given":"Robert C"},{"family":"Carey","given":"Vincent J"},{"family":"Bates","given":"Douglas M"},{"family":"Bolstad","given":"Ben"},{"family":"Dettling","given":"Marcel"},{"family":"Dudoit","given":"Sandrine"},{"family":"Ellis","given":"Byron"},{"family":"Gautier","given":"Laurent"},{"family":"Ge","given":"Yongchao"},{"family":"Gentry","given":"Jeff"},{"family":"Hornik","given":"Kurt"},{"family":"Hothorn","given":"Torsten"},{"family":"Huber","given":"Wolfgang"},{"family":"Iacus","given":"Stefano"},{"family":"Irizarry","given":"Rafael"},{"family":"Leisch","given":"Friedrich"},{"family":"Li","given":"Cheng"},{"family":"Maechler","given":"Martin"},{"family":"Rossini","given":"Anthony J"},{"family":"Sawitzki","given":"Gunther"},{"family":"Smith","given":"Colin"},{"family":"Smyth","given":"Gordon"},{"family":"Tierney","given":"Luke"},{"family":"Yang","given":"Jean YH"},{"family":"Zhang","given":"Jianhua"}],"issued":{"date-parts":[["2004"]]}}}],"schema":"https://github.com/citation-style-language/schema/raw/master/csl-citation.json"} </w:instrText>
        </w:r>
        <w:r w:rsidR="0064426F">
          <w:fldChar w:fldCharType="separate"/>
        </w:r>
        <w:r w:rsidR="0064426F" w:rsidRPr="004415C4">
          <w:rPr>
            <w:rFonts w:ascii="Aptos" w:cs="Times New Roman"/>
            <w:vertAlign w:val="superscript"/>
          </w:rPr>
          <w:t>4</w:t>
        </w:r>
        <w:r w:rsidR="0064426F">
          <w:fldChar w:fldCharType="end"/>
        </w:r>
      </w:ins>
      <w:ins w:id="152" w:author="O'Donoghue, Anthony" w:date="2024-08-17T13:34:00Z" w16du:dateUtc="2024-08-17T20:34:00Z">
        <w:r w:rsidR="004E03C0" w:rsidRPr="004E03C0">
          <w:t>, their adoption in biology labs is often impeded by the required expertise and time investment.</w:t>
        </w:r>
      </w:ins>
      <w:del w:id="153" w:author="O'Donoghue, Anthony" w:date="2024-08-17T13:35:00Z" w16du:dateUtc="2024-08-17T20:35:00Z">
        <w:r w:rsidR="00B60376" w:rsidDel="0064426F">
          <w:delText xml:space="preserve">There is also a logistical problem, as it limits the portability/ reproducibility of </w:delText>
        </w:r>
        <w:r w:rsidR="007B24BC" w:rsidDel="0064426F">
          <w:delText>analysis</w:delText>
        </w:r>
        <w:r w:rsidR="00E16F89" w:rsidDel="0064426F">
          <w:delText xml:space="preserve"> lab to lab since it requires specific knowledge</w:delText>
        </w:r>
      </w:del>
      <w:del w:id="154" w:author="O'Donoghue, Anthony" w:date="2024-08-17T13:29:00Z" w16du:dateUtc="2024-08-17T20:29:00Z">
        <w:r w:rsidR="00E16F89" w:rsidDel="006206C9">
          <w:delText xml:space="preserve"> from </w:delText>
        </w:r>
      </w:del>
      <w:del w:id="155" w:author="O'Donoghue, Anthony" w:date="2024-08-17T13:35:00Z" w16du:dateUtc="2024-08-17T20:35:00Z">
        <w:r w:rsidR="00E16F89" w:rsidDel="0064426F">
          <w:delText xml:space="preserve">the programmer to </w:delText>
        </w:r>
        <w:r w:rsidR="00203808" w:rsidDel="0064426F">
          <w:delText>successfully utilize</w:delText>
        </w:r>
        <w:r w:rsidR="00E16F89" w:rsidDel="0064426F">
          <w:delText>.</w:delText>
        </w:r>
        <w:r w:rsidR="00203808" w:rsidDel="0064426F">
          <w:delText xml:space="preserve"> This is commonly a problem in academic labs, where a researcher may </w:delText>
        </w:r>
        <w:r w:rsidR="00B60376" w:rsidDel="0064426F">
          <w:delText>develop</w:delText>
        </w:r>
        <w:r w:rsidR="00203808" w:rsidDel="0064426F">
          <w:delText xml:space="preserve"> code widely used for analysis within the lab before leaving for a new opportunity. Often, this results in an opaque codebase that may be treated as a black box and can </w:delText>
        </w:r>
        <w:r w:rsidR="00B60376" w:rsidDel="0064426F">
          <w:delText xml:space="preserve">ultimately </w:delText>
        </w:r>
        <w:r w:rsidR="00203808" w:rsidDel="0064426F">
          <w:delText xml:space="preserve">result in erroneous data analysis, especially as the original code gets distorted over time through </w:delText>
        </w:r>
        <w:r w:rsidR="007B24BC" w:rsidDel="0064426F">
          <w:delText xml:space="preserve">decentralized </w:delText>
        </w:r>
        <w:r w:rsidR="00203808" w:rsidDel="0064426F">
          <w:delText xml:space="preserve">use </w:delText>
        </w:r>
        <w:r w:rsidR="007B24BC" w:rsidDel="0064426F">
          <w:delText>by</w:delText>
        </w:r>
        <w:r w:rsidR="00203808" w:rsidDel="0064426F">
          <w:delText xml:space="preserve"> various researchers. </w:delText>
        </w:r>
        <w:r w:rsidR="007B24BC" w:rsidDel="0064426F">
          <w:delText xml:space="preserve">Solutions for this exist in </w:delText>
        </w:r>
        <w:r w:rsidR="00AE1B5F" w:rsidDel="0064426F">
          <w:delText xml:space="preserve">the domain of </w:delText>
        </w:r>
        <w:r w:rsidR="007B24BC" w:rsidDel="0064426F">
          <w:delText>software engineering</w:delText>
        </w:r>
        <w:r w:rsidR="004415C4" w:rsidDel="0064426F">
          <w:delText xml:space="preserve"> </w:delText>
        </w:r>
        <w:r w:rsidR="004415C4" w:rsidDel="0064426F">
          <w:fldChar w:fldCharType="begin"/>
        </w:r>
        <w:r w:rsidR="004415C4" w:rsidDel="0064426F">
          <w:delInstrText xml:space="preserve"> ADDIN ZOTERO_ITEM CSL_CITATION {"citationID":"mPab4qO9","properties":{"formattedCitation":"\\super 4\\nosupersub{}","plainCitation":"4","noteIndex":0},"citationItems":[{"id":6440,"uris":["http://zotero.org/users/6494753/items/FCCW54BT"],"itemData":{"id":6440,"type":"article-journal","abstract":"The Bioconductor project is an initiative for the collaborative creation of extensible software for computational biology and bioinformatics. The goals of the project include: fostering collaborative development and widespread use of innovative software, reducing barriers to entry into interdisciplinary scientific research, and promoting the achievement of remote reproducibility of research results. We describe details of our aims and methods, identify current challenges, compare Bioconductor to other open bioinformatics projects, and provide working examples.","container-title":"Genome Biology","language":"en","source":"Zotero","title":"Bioconductor: open software development for computational biology and bioinformatics","author":[{"family":"Gentleman","given":"Robert C"},{"family":"Carey","given":"Vincent J"},{"family":"Bates","given":"Douglas M"},{"family":"Bolstad","given":"Ben"},{"family":"Dettling","given":"Marcel"},{"family":"Dudoit","given":"Sandrine"},{"family":"Ellis","given":"Byron"},{"family":"Gautier","given":"Laurent"},{"family":"Ge","given":"Yongchao"},{"family":"Gentry","given":"Jeff"},{"family":"Hornik","given":"Kurt"},{"family":"Hothorn","given":"Torsten"},{"family":"Huber","given":"Wolfgang"},{"family":"Iacus","given":"Stefano"},{"family":"Irizarry","given":"Rafael"},{"family":"Leisch","given":"Friedrich"},{"family":"Li","given":"Cheng"},{"family":"Maechler","given":"Martin"},{"family":"Rossini","given":"Anthony J"},{"family":"Sawitzki","given":"Gunther"},{"family":"Smith","given":"Colin"},{"family":"Smyth","given":"Gordon"},{"family":"Tierney","given":"Luke"},{"family":"Yang","given":"Jean YH"},{"family":"Zhang","given":"Jianhua"}],"issued":{"date-parts":[["2004"]]}}}],"schema":"https://github.com/citation-style-language/schema/raw/master/csl-citation.json"} </w:delInstrText>
        </w:r>
        <w:r w:rsidR="004415C4" w:rsidDel="0064426F">
          <w:fldChar w:fldCharType="separate"/>
        </w:r>
        <w:r w:rsidR="004415C4" w:rsidRPr="004415C4" w:rsidDel="0064426F">
          <w:rPr>
            <w:rFonts w:ascii="Aptos" w:cs="Times New Roman"/>
            <w:vertAlign w:val="superscript"/>
          </w:rPr>
          <w:delText>4</w:delText>
        </w:r>
        <w:r w:rsidR="004415C4" w:rsidDel="0064426F">
          <w:fldChar w:fldCharType="end"/>
        </w:r>
        <w:r w:rsidR="007B24BC" w:rsidDel="0064426F">
          <w:delText xml:space="preserve">, but </w:delText>
        </w:r>
        <w:r w:rsidR="00C7002C" w:rsidDel="0064426F">
          <w:delText>often times they are not</w:delText>
        </w:r>
        <w:r w:rsidR="007B24BC" w:rsidDel="0064426F">
          <w:delText xml:space="preserve"> </w:delText>
        </w:r>
        <w:r w:rsidR="00A043A6" w:rsidDel="0064426F">
          <w:delText xml:space="preserve">successfully </w:delText>
        </w:r>
        <w:r w:rsidR="007B24BC" w:rsidDel="0064426F">
          <w:delText>implemented in</w:delText>
        </w:r>
        <w:r w:rsidR="00AE1B5F" w:rsidDel="0064426F">
          <w:delText xml:space="preserve"> biology</w:delText>
        </w:r>
        <w:r w:rsidR="004415C4" w:rsidDel="0064426F">
          <w:delText xml:space="preserve"> centric</w:delText>
        </w:r>
        <w:r w:rsidR="007B24BC" w:rsidDel="0064426F">
          <w:delText xml:space="preserve"> labs</w:delText>
        </w:r>
        <w:r w:rsidR="00AE1B5F" w:rsidDel="0064426F">
          <w:delText>, due to the</w:delText>
        </w:r>
        <w:r w:rsidR="00C7002C" w:rsidDel="0064426F">
          <w:delText xml:space="preserve"> background knowledge required and the amount of </w:delText>
        </w:r>
        <w:r w:rsidR="00AE1B5F" w:rsidDel="0064426F">
          <w:delText xml:space="preserve">time it </w:delText>
        </w:r>
      </w:del>
      <w:del w:id="156" w:author="O'Donoghue, Anthony" w:date="2024-08-17T13:29:00Z" w16du:dateUtc="2024-08-17T20:29:00Z">
        <w:r w:rsidR="00AE1B5F" w:rsidDel="00A07955">
          <w:delText xml:space="preserve">would </w:delText>
        </w:r>
      </w:del>
      <w:del w:id="157" w:author="O'Donoghue, Anthony" w:date="2024-08-17T13:35:00Z" w16du:dateUtc="2024-08-17T20:35:00Z">
        <w:r w:rsidR="00AE1B5F" w:rsidDel="0064426F">
          <w:delText>take</w:delText>
        </w:r>
        <w:r w:rsidR="00DA61FA" w:rsidDel="0064426F">
          <w:delText xml:space="preserve"> </w:delText>
        </w:r>
        <w:r w:rsidR="00EB0E14" w:rsidDel="0064426F">
          <w:delText>to develop</w:delText>
        </w:r>
        <w:r w:rsidR="00C7002C" w:rsidDel="0064426F">
          <w:delText xml:space="preserve">. </w:delText>
        </w:r>
      </w:del>
    </w:p>
    <w:p w14:paraId="18C466F5" w14:textId="77777777" w:rsidR="0064426F" w:rsidRDefault="0064426F" w:rsidP="00E92335">
      <w:pPr>
        <w:spacing w:line="480" w:lineRule="auto"/>
        <w:rPr>
          <w:ins w:id="158" w:author="O'Donoghue, Anthony" w:date="2024-08-17T13:35:00Z" w16du:dateUtc="2024-08-17T20:35:00Z"/>
        </w:rPr>
      </w:pPr>
    </w:p>
    <w:p w14:paraId="7284DB71" w14:textId="77777777" w:rsidR="00DD5FB1" w:rsidRDefault="00DD5FB1" w:rsidP="00E92335">
      <w:pPr>
        <w:spacing w:line="480" w:lineRule="auto"/>
      </w:pPr>
    </w:p>
    <w:p w14:paraId="0E6E4787" w14:textId="02085817" w:rsidR="00C7002C" w:rsidRDefault="00A043A6" w:rsidP="00E92335">
      <w:pPr>
        <w:spacing w:line="480" w:lineRule="auto"/>
      </w:pPr>
      <w:r>
        <w:t>To overcome these issues, we developed</w:t>
      </w:r>
      <w:r w:rsidR="00616263">
        <w:t xml:space="preserve"> </w:t>
      </w:r>
      <w:proofErr w:type="spellStart"/>
      <w:r w:rsidR="00616263">
        <w:t>mspm</w:t>
      </w:r>
      <w:r w:rsidR="00AE2C5C">
        <w:t>s</w:t>
      </w:r>
      <w:proofErr w:type="spellEnd"/>
      <w:r w:rsidR="00AE2C5C">
        <w:t xml:space="preserve">: </w:t>
      </w:r>
      <w:r w:rsidR="00616263">
        <w:t>a well-documented, portable, and reproducible R package</w:t>
      </w:r>
      <w:ins w:id="159" w:author="O'Donoghue, Anthony" w:date="2024-08-17T13:36:00Z" w16du:dateUtc="2024-08-17T20:36:00Z">
        <w:r w:rsidR="00B25957">
          <w:t xml:space="preserve"> specifically designed</w:t>
        </w:r>
      </w:ins>
      <w:r w:rsidR="00616263">
        <w:t xml:space="preserve"> for </w:t>
      </w:r>
      <w:ins w:id="160" w:author="O'Donoghue, Anthony" w:date="2024-08-17T13:36:00Z" w16du:dateUtc="2024-08-17T20:36:00Z">
        <w:r w:rsidR="00B25957">
          <w:t xml:space="preserve">MSP-MS </w:t>
        </w:r>
      </w:ins>
      <w:del w:id="161" w:author="O'Donoghue, Anthony" w:date="2024-08-17T13:36:00Z" w16du:dateUtc="2024-08-17T20:36:00Z">
        <w:r w:rsidR="000633B2" w:rsidDel="00B25957">
          <w:delText xml:space="preserve">the </w:delText>
        </w:r>
      </w:del>
      <w:ins w:id="162" w:author="O'Donoghue, Anthony" w:date="2024-08-17T13:36:00Z" w16du:dateUtc="2024-08-17T20:36:00Z">
        <w:r w:rsidR="00B25957">
          <w:t xml:space="preserve">data </w:t>
        </w:r>
      </w:ins>
      <w:r w:rsidR="000633B2">
        <w:t>analysis</w:t>
      </w:r>
      <w:del w:id="163" w:author="O'Donoghue, Anthony" w:date="2024-08-17T13:36:00Z" w16du:dateUtc="2024-08-17T20:36:00Z">
        <w:r w:rsidR="000633B2" w:rsidDel="00B25957">
          <w:delText xml:space="preserve"> of</w:delText>
        </w:r>
        <w:r w:rsidR="00616263" w:rsidDel="00B25957">
          <w:delText xml:space="preserve"> MSP-MS data</w:delText>
        </w:r>
      </w:del>
      <w:r w:rsidR="00616263">
        <w:t xml:space="preserve">. This package </w:t>
      </w:r>
      <w:ins w:id="164" w:author="O'Donoghue, Anthony" w:date="2024-08-17T13:37:00Z" w16du:dateUtc="2024-08-17T20:37:00Z">
        <w:r w:rsidR="00532753">
          <w:t>adheres to best practices in sof</w:t>
        </w:r>
        <w:r w:rsidR="00FA34C4">
          <w:t>tware and data analysis, ensu</w:t>
        </w:r>
      </w:ins>
      <w:ins w:id="165" w:author="O'Donoghue, Anthony" w:date="2024-08-17T13:38:00Z" w16du:dateUtc="2024-08-17T20:38:00Z">
        <w:r w:rsidR="0057643C">
          <w:t>ring transparency and facilitating reproducible research</w:t>
        </w:r>
        <w:r w:rsidR="00DF5A84">
          <w:t>.</w:t>
        </w:r>
      </w:ins>
      <w:del w:id="166" w:author="O'Donoghue, Anthony" w:date="2024-08-17T13:38:00Z" w16du:dateUtc="2024-08-17T20:38:00Z">
        <w:r w:rsidR="000633B2" w:rsidDel="00DF5A84">
          <w:delText>brings good</w:delText>
        </w:r>
        <w:r w:rsidR="007B24BC" w:rsidDel="00DF5A84">
          <w:delText xml:space="preserve"> </w:delText>
        </w:r>
        <w:r w:rsidR="000633B2" w:rsidDel="00DF5A84">
          <w:delText>software</w:delText>
        </w:r>
        <w:r w:rsidR="00DF0BF3" w:rsidDel="00DF5A84">
          <w:delText>/data analysis</w:delText>
        </w:r>
        <w:r w:rsidR="000633B2" w:rsidDel="00DF5A84">
          <w:delText xml:space="preserve"> practices to</w:delText>
        </w:r>
        <w:r w:rsidR="007B24BC" w:rsidDel="00DF5A84">
          <w:delText xml:space="preserve"> </w:delText>
        </w:r>
        <w:r w:rsidR="000633B2" w:rsidDel="00DF5A84">
          <w:delText>MSP-MS data analysi</w:delText>
        </w:r>
        <w:r w:rsidR="007B24BC" w:rsidDel="00DF5A84">
          <w:delText>s</w:delText>
        </w:r>
        <w:r w:rsidR="00C7002C" w:rsidDel="00DF5A84">
          <w:delText>.</w:delText>
        </w:r>
      </w:del>
      <w:r w:rsidR="00C7002C">
        <w:t xml:space="preserve"> </w:t>
      </w:r>
      <w:r w:rsidR="006C63A4">
        <w:t>Recognizing</w:t>
      </w:r>
      <w:r w:rsidR="00C7002C">
        <w:t xml:space="preserve"> </w:t>
      </w:r>
      <w:ins w:id="167" w:author="O'Donoghue, Anthony" w:date="2024-08-17T13:39:00Z" w16du:dateUtc="2024-08-17T20:39:00Z">
        <w:r w:rsidR="00DF5A84">
          <w:t xml:space="preserve">that the potential user base may not </w:t>
        </w:r>
      </w:ins>
      <w:ins w:id="168" w:author="Brianna M Hurysz" w:date="2024-08-19T12:16:00Z" w16du:dateUtc="2024-08-19T19:16:00Z">
        <w:r w:rsidR="009F77F8">
          <w:t xml:space="preserve">be </w:t>
        </w:r>
      </w:ins>
      <w:ins w:id="169" w:author="O'Donoghue, Anthony" w:date="2024-08-17T13:39:00Z" w16du:dateUtc="2024-08-17T20:39:00Z">
        <w:del w:id="170" w:author="Brianna M Hurysz" w:date="2024-08-19T12:16:00Z" w16du:dateUtc="2024-08-19T19:16:00Z">
          <w:r w:rsidR="00DF5A84" w:rsidDel="009F77F8">
            <w:delText xml:space="preserve">we </w:delText>
          </w:r>
        </w:del>
        <w:r w:rsidR="00DF5A84">
          <w:t>fami</w:t>
        </w:r>
        <w:r w:rsidR="002A5CED">
          <w:t xml:space="preserve">liar with </w:t>
        </w:r>
      </w:ins>
      <w:del w:id="171" w:author="O'Donoghue, Anthony" w:date="2024-08-17T13:39:00Z" w16du:dateUtc="2024-08-17T20:39:00Z">
        <w:r w:rsidR="00C7002C" w:rsidDel="002A5CED">
          <w:delText xml:space="preserve">there may be a wide community of researchers interested in the MSP-MS method </w:delText>
        </w:r>
        <w:r w:rsidR="00B22B0B" w:rsidDel="002A5CED">
          <w:delText xml:space="preserve">who </w:delText>
        </w:r>
        <w:r w:rsidR="00C7002C" w:rsidDel="002A5CED">
          <w:delText xml:space="preserve">find the </w:delText>
        </w:r>
      </w:del>
      <w:r w:rsidR="00C7002C">
        <w:t>R programming</w:t>
      </w:r>
      <w:del w:id="172" w:author="O'Donoghue, Anthony" w:date="2024-08-17T13:39:00Z" w16du:dateUtc="2024-08-17T20:39:00Z">
        <w:r w:rsidR="00C7002C" w:rsidDel="002A5CED">
          <w:delText xml:space="preserve"> environment to be inaccessible</w:delText>
        </w:r>
      </w:del>
      <w:r w:rsidR="006C63A4">
        <w:t>, we also developed</w:t>
      </w:r>
      <w:r w:rsidR="00616263">
        <w:t xml:space="preserve"> </w:t>
      </w:r>
      <w:proofErr w:type="spellStart"/>
      <w:r w:rsidR="00616263">
        <w:t>mspms</w:t>
      </w:r>
      <w:proofErr w:type="spellEnd"/>
      <w:r w:rsidR="00616263">
        <w:t>-</w:t>
      </w:r>
      <w:r w:rsidR="000633B2">
        <w:t>shiny, a</w:t>
      </w:r>
      <w:r w:rsidR="00616263">
        <w:t xml:space="preserve"> graphical user </w:t>
      </w:r>
      <w:r w:rsidR="000633B2">
        <w:t xml:space="preserve">interface </w:t>
      </w:r>
      <w:ins w:id="173" w:author="Brianna M Hurysz" w:date="2024-08-19T12:16:00Z" w16du:dateUtc="2024-08-19T19:16:00Z">
        <w:r w:rsidR="009F77F8">
          <w:t xml:space="preserve">with </w:t>
        </w:r>
      </w:ins>
      <w:del w:id="174" w:author="Brianna M Hurysz" w:date="2024-08-19T12:16:00Z" w16du:dateUtc="2024-08-19T19:16:00Z">
        <w:r w:rsidR="000633B2" w:rsidDel="009F77F8">
          <w:delText xml:space="preserve">to </w:delText>
        </w:r>
      </w:del>
      <w:r w:rsidR="000633B2">
        <w:t xml:space="preserve">the core features of the </w:t>
      </w:r>
      <w:proofErr w:type="spellStart"/>
      <w:r w:rsidR="000633B2">
        <w:t>mspms</w:t>
      </w:r>
      <w:proofErr w:type="spellEnd"/>
      <w:r w:rsidR="000633B2">
        <w:t xml:space="preserve"> package. Mspms-shiny is available on the web at</w:t>
      </w:r>
      <w:r w:rsidR="007B24BC">
        <w:t xml:space="preserve"> </w:t>
      </w:r>
      <w:proofErr w:type="gramStart"/>
      <w:r w:rsidR="000633B2" w:rsidRPr="000633B2">
        <w:t>https://gonzalezlab.shinyapps.io/mspms_shiny/</w:t>
      </w:r>
      <w:r w:rsidR="000633B2">
        <w:t xml:space="preserve">, </w:t>
      </w:r>
      <w:ins w:id="175" w:author="O'Donoghue, Anthony" w:date="2024-08-17T13:40:00Z" w16du:dateUtc="2024-08-17T20:40:00Z">
        <w:r w:rsidR="00244FBF">
          <w:t>or</w:t>
        </w:r>
        <w:proofErr w:type="gramEnd"/>
        <w:r w:rsidR="00244FBF">
          <w:t xml:space="preserve"> can be </w:t>
        </w:r>
      </w:ins>
      <w:del w:id="176" w:author="O'Donoghue, Anthony" w:date="2024-08-17T13:40:00Z" w16du:dateUtc="2024-08-17T20:40:00Z">
        <w:r w:rsidR="000633B2" w:rsidDel="00244FBF">
          <w:delText xml:space="preserve">or by </w:delText>
        </w:r>
      </w:del>
      <w:r w:rsidR="000633B2">
        <w:t>download</w:t>
      </w:r>
      <w:del w:id="177" w:author="O'Donoghue, Anthony" w:date="2024-08-17T13:40:00Z" w16du:dateUtc="2024-08-17T20:40:00Z">
        <w:r w:rsidR="000633B2" w:rsidDel="00244FBF">
          <w:delText>ing</w:delText>
        </w:r>
      </w:del>
      <w:ins w:id="178" w:author="O'Donoghue, Anthony" w:date="2024-08-17T13:40:00Z" w16du:dateUtc="2024-08-17T20:40:00Z">
        <w:r w:rsidR="00244FBF">
          <w:t>ed</w:t>
        </w:r>
      </w:ins>
      <w:r w:rsidR="000633B2">
        <w:t xml:space="preserve"> </w:t>
      </w:r>
      <w:del w:id="179" w:author="O'Donoghue, Anthony" w:date="2024-08-17T13:40:00Z" w16du:dateUtc="2024-08-17T20:40:00Z">
        <w:r w:rsidR="000633B2" w:rsidDel="00244FBF">
          <w:delText xml:space="preserve">and </w:delText>
        </w:r>
        <w:r w:rsidR="00E16F89" w:rsidDel="00244FBF">
          <w:delText>running</w:delText>
        </w:r>
      </w:del>
      <w:ins w:id="180" w:author="O'Donoghue, Anthony" w:date="2024-08-17T13:40:00Z" w16du:dateUtc="2024-08-17T20:40:00Z">
        <w:r w:rsidR="00244FBF">
          <w:t>for local use</w:t>
        </w:r>
        <w:del w:id="181" w:author="Brianna M Hurysz" w:date="2024-08-19T12:16:00Z" w16du:dateUtc="2024-08-19T19:16:00Z">
          <w:r w:rsidR="00244FBF" w:rsidDel="009F77F8">
            <w:delText>d</w:delText>
          </w:r>
        </w:del>
        <w:r w:rsidR="00244FBF">
          <w:t xml:space="preserve"> on any </w:t>
        </w:r>
      </w:ins>
      <w:del w:id="182" w:author="O'Donoghue, Anthony" w:date="2024-08-17T13:40:00Z" w16du:dateUtc="2024-08-17T20:40:00Z">
        <w:r w:rsidR="00E16F89" w:rsidDel="00244FBF">
          <w:delText xml:space="preserve"> locally on</w:delText>
        </w:r>
        <w:r w:rsidR="000633B2" w:rsidDel="00244FBF">
          <w:delText xml:space="preserve"> the </w:delText>
        </w:r>
        <w:r w:rsidR="00E16F89" w:rsidDel="00244FBF">
          <w:delText>researcher’s</w:delText>
        </w:r>
        <w:r w:rsidR="000633B2" w:rsidDel="00244FBF">
          <w:delText xml:space="preserve"> </w:delText>
        </w:r>
      </w:del>
      <w:r w:rsidR="00E16F89">
        <w:t>computer</w:t>
      </w:r>
      <w:del w:id="183" w:author="O'Donoghue, Anthony" w:date="2024-08-17T13:41:00Z" w16du:dateUtc="2024-08-17T20:41:00Z">
        <w:r w:rsidR="000633B2" w:rsidDel="00244FBF">
          <w:delText xml:space="preserve"> of choice</w:delText>
        </w:r>
      </w:del>
      <w:r w:rsidR="000633B2">
        <w:t xml:space="preserve">. </w:t>
      </w:r>
      <w:ins w:id="184" w:author="O'Donoghue, Anthony" w:date="2024-08-17T13:41:00Z" w16du:dateUtc="2024-08-17T20:41:00Z">
        <w:r w:rsidR="007B748F">
          <w:t>Together, t</w:t>
        </w:r>
      </w:ins>
      <w:del w:id="185" w:author="O'Donoghue, Anthony" w:date="2024-08-17T13:41:00Z" w16du:dateUtc="2024-08-17T20:41:00Z">
        <w:r w:rsidR="00C7002C" w:rsidDel="007B748F">
          <w:delText>T</w:delText>
        </w:r>
      </w:del>
      <w:r w:rsidR="00C7002C">
        <w:t xml:space="preserve">hese user-friendly tools in combination with the powerful MSP-MS method </w:t>
      </w:r>
      <w:del w:id="186" w:author="O'Donoghue, Anthony" w:date="2024-08-17T13:41:00Z" w16du:dateUtc="2024-08-17T20:41:00Z">
        <w:r w:rsidR="00C7002C" w:rsidDel="007B748F">
          <w:delText xml:space="preserve">offer </w:delText>
        </w:r>
      </w:del>
      <w:ins w:id="187" w:author="O'Donoghue, Anthony" w:date="2024-08-17T13:41:00Z" w16du:dateUtc="2024-08-17T20:41:00Z">
        <w:r w:rsidR="007B748F">
          <w:t xml:space="preserve">provide </w:t>
        </w:r>
      </w:ins>
      <w:r w:rsidR="00C7002C">
        <w:t xml:space="preserve">a robust </w:t>
      </w:r>
      <w:ins w:id="188" w:author="O'Donoghue, Anthony" w:date="2024-08-17T13:41:00Z" w16du:dateUtc="2024-08-17T20:41:00Z">
        <w:r w:rsidR="007B748F">
          <w:t xml:space="preserve">and widely applicable </w:t>
        </w:r>
      </w:ins>
      <w:r w:rsidR="00C7002C">
        <w:t xml:space="preserve">resource </w:t>
      </w:r>
      <w:del w:id="189" w:author="O'Donoghue, Anthony" w:date="2024-08-17T13:41:00Z" w16du:dateUtc="2024-08-17T20:41:00Z">
        <w:r w:rsidR="00C7002C" w:rsidDel="007B748F">
          <w:delText xml:space="preserve">that is widely applicable </w:delText>
        </w:r>
      </w:del>
      <w:r w:rsidR="00C7002C">
        <w:t>for the protease research community.</w:t>
      </w:r>
    </w:p>
    <w:p w14:paraId="0857A57F" w14:textId="77777777" w:rsidR="000F5822" w:rsidRDefault="000F5822" w:rsidP="00E92335">
      <w:pPr>
        <w:spacing w:line="480" w:lineRule="auto"/>
      </w:pPr>
    </w:p>
    <w:p w14:paraId="4D3924E5" w14:textId="081402E8" w:rsidR="00DF0BF3" w:rsidRDefault="000633B2" w:rsidP="00E92335">
      <w:pPr>
        <w:spacing w:line="480" w:lineRule="auto"/>
      </w:pPr>
      <w:r>
        <w:lastRenderedPageBreak/>
        <w:t xml:space="preserve">Here we </w:t>
      </w:r>
      <w:del w:id="190" w:author="O'Donoghue, Anthony" w:date="2024-08-17T13:42:00Z" w16du:dateUtc="2024-08-17T20:42:00Z">
        <w:r w:rsidDel="00282357">
          <w:delText xml:space="preserve">describe </w:delText>
        </w:r>
      </w:del>
      <w:ins w:id="191" w:author="O'Donoghue, Anthony" w:date="2024-08-17T13:42:00Z" w16du:dateUtc="2024-08-17T20:42:00Z">
        <w:r w:rsidR="00282357">
          <w:t xml:space="preserve">demonstrate the effectiveness of </w:t>
        </w:r>
        <w:proofErr w:type="spellStart"/>
        <w:r w:rsidR="00282357">
          <w:t>mspms</w:t>
        </w:r>
        <w:proofErr w:type="spellEnd"/>
        <w:r w:rsidR="00282357">
          <w:t xml:space="preserve"> by analyzing </w:t>
        </w:r>
        <w:del w:id="192" w:author="Brianna M Hurysz" w:date="2024-08-19T12:17:00Z" w16du:dateUtc="2024-08-19T19:17:00Z">
          <w:r w:rsidR="00282357" w:rsidDel="009F77F8">
            <w:delText>publically</w:delText>
          </w:r>
        </w:del>
      </w:ins>
      <w:ins w:id="193" w:author="Brianna M Hurysz" w:date="2024-08-19T12:17:00Z" w16du:dateUtc="2024-08-19T19:17:00Z">
        <w:r w:rsidR="009F77F8">
          <w:t>publicly</w:t>
        </w:r>
      </w:ins>
      <w:ins w:id="194" w:author="O'Donoghue, Anthony" w:date="2024-08-17T13:42:00Z" w16du:dateUtc="2024-08-17T20:42:00Z">
        <w:r w:rsidR="00282357">
          <w:t xml:space="preserve"> available MSP-MS data</w:t>
        </w:r>
        <w:r w:rsidR="00835ACA">
          <w:t xml:space="preserve"> for </w:t>
        </w:r>
      </w:ins>
      <w:del w:id="195" w:author="O'Donoghue, Anthony" w:date="2024-08-17T13:42:00Z" w16du:dateUtc="2024-08-17T20:42:00Z">
        <w:r w:rsidDel="00835ACA">
          <w:delText xml:space="preserve">the core features of the </w:delText>
        </w:r>
        <w:r w:rsidR="00E16F89" w:rsidDel="00835ACA">
          <w:delText>package and</w:delText>
        </w:r>
        <w:r w:rsidDel="00835ACA">
          <w:delText xml:space="preserve"> demonstrate </w:delText>
        </w:r>
        <w:r w:rsidR="00C7002C" w:rsidDel="00835ACA">
          <w:delText>their</w:delText>
        </w:r>
        <w:r w:rsidDel="00835ACA">
          <w:delText xml:space="preserve"> </w:delText>
        </w:r>
        <w:r w:rsidR="00B974ED" w:rsidDel="00282357">
          <w:delText xml:space="preserve">effectiveness </w:delText>
        </w:r>
        <w:r w:rsidR="00B974ED" w:rsidDel="00835ACA">
          <w:delText xml:space="preserve">through the analysis </w:delText>
        </w:r>
        <w:r w:rsidR="00203F2F" w:rsidDel="00835ACA">
          <w:delText>of publicly available</w:delText>
        </w:r>
        <w:r w:rsidR="00B974ED" w:rsidDel="00835ACA">
          <w:delText xml:space="preserve"> MSP-MS data profiling</w:delText>
        </w:r>
        <w:r w:rsidR="0037317E" w:rsidDel="00835ACA">
          <w:delText xml:space="preserve"> </w:delText>
        </w:r>
      </w:del>
      <w:r w:rsidR="0037317E">
        <w:t>several well-studied cathepsin protease</w:t>
      </w:r>
      <w:r w:rsidR="00DD5FB1">
        <w:t>s</w:t>
      </w:r>
      <w:r w:rsidR="0037317E">
        <w:t xml:space="preserve">. </w:t>
      </w:r>
      <w:r w:rsidR="00684EFE">
        <w:t>Cathepsin</w:t>
      </w:r>
      <w:r w:rsidR="0037317E">
        <w:t xml:space="preserve">s are the most abundant lysosomal proteases that possess a </w:t>
      </w:r>
      <w:r w:rsidR="00995330">
        <w:t>range</w:t>
      </w:r>
      <w:r w:rsidR="0037317E">
        <w:t xml:space="preserve"> of </w:t>
      </w:r>
      <w:ins w:id="196" w:author="O'Donoghue, Anthony" w:date="2024-08-17T13:43:00Z" w16du:dateUtc="2024-08-17T20:43:00Z">
        <w:r w:rsidR="00835ACA">
          <w:t xml:space="preserve">diverse </w:t>
        </w:r>
      </w:ins>
      <w:r w:rsidR="0037317E">
        <w:t>substrate specificities</w:t>
      </w:r>
      <w:r w:rsidR="004415C4">
        <w:fldChar w:fldCharType="begin"/>
      </w:r>
      <w:r w:rsidR="004415C4">
        <w:instrText xml:space="preserve"> ADDIN ZOTERO_ITEM CSL_CITATION {"citationID":"TPDLoy1I","properties":{"formattedCitation":"\\super 5\\nosupersub{}","plainCitation":"5","noteIndex":0},"citationItems":[{"id":6403,"uris":["http://zotero.org/users/6494753/items/AVTKIRXM"],"itemData":{"id":6403,"type":"article-journal","abstract":"Cathepsins are the most abundant lysosomal proteases that are mainly found in acidic endo/lysosomal compartments where they play a vital role in intracellular protein degradation, energy metabolism, and immune responses among a host of other functions. The discovery that cathepsins are secreted and remain functionally active outside of the lysosome has caused a paradigm shift. Contemporary research has unraveled many versatile functions of cathepsins in extralysosomal locations including cytosol and extracellular space. Nevertheless, extracellular cathepsins are majorly upregulated in pathological states and are implicated in a wide range of diseases including cancer and cardiovascular diseases. Taking advantage of the di</w:instrText>
      </w:r>
      <w:r w:rsidR="004415C4">
        <w:rPr>
          <w:rFonts w:ascii="Cambria Math" w:hAnsi="Cambria Math" w:cs="Cambria Math"/>
        </w:rPr>
        <w:instrText>ﬀ</w:instrText>
      </w:r>
      <w:r w:rsidR="004415C4">
        <w:instrText>erential expression of the cathepsins during pathological conditions, much research is focused on using cathepsins as diagnostic markers and therapeutic targets. A tailored therapeutic approach using selective cathepsin inhibitors is constantly emerging to be safe and e</w:instrText>
      </w:r>
      <w:r w:rsidR="004415C4">
        <w:rPr>
          <w:rFonts w:ascii="Cambria Math" w:hAnsi="Cambria Math" w:cs="Cambria Math"/>
        </w:rPr>
        <w:instrText>ﬃ</w:instrText>
      </w:r>
      <w:r w:rsidR="004415C4">
        <w:instrText>cient. Moreover, recent development of proteomic-based approaches for the identiﬁcation of novel physiological substrates o</w:instrText>
      </w:r>
      <w:r w:rsidR="004415C4">
        <w:rPr>
          <w:rFonts w:ascii="Cambria Math" w:hAnsi="Cambria Math" w:cs="Cambria Math"/>
        </w:rPr>
        <w:instrText>ﬀ</w:instrText>
      </w:r>
      <w:r w:rsidR="004415C4">
        <w:instrText xml:space="preserve">ers a major opportunity to understand the mechanism of cathepsin action. In this review, we summarize the available evidence regarding the role of cathepsins in health and disease, discuss their potential as biomarkers of disease progression, and shed light on the potential of extracellular cathepsin inhibitors as safe therapeutic tools.","container-title":"Cells","DOI":"10.3390/cells9071679","ISSN":"2073-4409","issue":"7","journalAbbreviation":"Cells","language":"en","license":"https://creativecommons.org/licenses/by/4.0/","page":"1679","source":"DOI.org (Crossref)","title":"The Ins and Outs of Cathepsins: Physiological Function and Role in Disease Management","title-short":"The Ins and Outs of Cathepsins","volume":"9","author":[{"family":"Yadati","given":"Tulasi"},{"family":"Houben","given":"Tom"},{"family":"Bitorina","given":"Albert"},{"family":"Shiri-Sverdlov","given":"Ronit"}],"issued":{"date-parts":[["2020",7,13]]}}}],"schema":"https://github.com/citation-style-language/schema/raw/master/csl-citation.json"} </w:instrText>
      </w:r>
      <w:r w:rsidR="004415C4">
        <w:fldChar w:fldCharType="separate"/>
      </w:r>
      <w:r w:rsidR="004415C4" w:rsidRPr="004415C4">
        <w:rPr>
          <w:rFonts w:ascii="Aptos" w:cs="Times New Roman"/>
          <w:vertAlign w:val="superscript"/>
        </w:rPr>
        <w:t>5</w:t>
      </w:r>
      <w:r w:rsidR="004415C4">
        <w:fldChar w:fldCharType="end"/>
      </w:r>
      <w:r w:rsidR="0037317E">
        <w:t>.</w:t>
      </w:r>
      <w:r w:rsidR="00995330">
        <w:t xml:space="preserve"> </w:t>
      </w:r>
      <w:del w:id="197" w:author="O'Donoghue, Anthony" w:date="2024-08-17T13:43:00Z" w16du:dateUtc="2024-08-17T20:43:00Z">
        <w:r w:rsidR="00995330" w:rsidDel="005B1052">
          <w:delText>Of the</w:delText>
        </w:r>
      </w:del>
      <w:ins w:id="198" w:author="O'Donoghue, Anthony" w:date="2024-08-17T13:43:00Z" w16du:dateUtc="2024-08-17T20:43:00Z">
        <w:r w:rsidR="005B1052">
          <w:t xml:space="preserve">Among those </w:t>
        </w:r>
      </w:ins>
      <w:del w:id="199" w:author="O'Donoghue, Anthony" w:date="2024-08-17T13:43:00Z" w16du:dateUtc="2024-08-17T20:43:00Z">
        <w:r w:rsidR="00995330" w:rsidDel="005B1052">
          <w:delText xml:space="preserve"> cathepsins </w:delText>
        </w:r>
      </w:del>
      <w:r w:rsidR="00995330">
        <w:t xml:space="preserve">profiled here, </w:t>
      </w:r>
      <w:r w:rsidR="00684EFE">
        <w:t>cathepsin</w:t>
      </w:r>
      <w:r w:rsidR="00995330" w:rsidRPr="00851252">
        <w:t xml:space="preserve"> A </w:t>
      </w:r>
      <w:del w:id="200" w:author="O'Donoghue, Anthony" w:date="2024-08-17T13:43:00Z" w16du:dateUtc="2024-08-17T20:43:00Z">
        <w:r w:rsidR="00995330" w:rsidDel="005B1052">
          <w:delText xml:space="preserve">possesses </w:delText>
        </w:r>
      </w:del>
      <w:ins w:id="201" w:author="O'Donoghue, Anthony" w:date="2024-08-17T13:43:00Z" w16du:dateUtc="2024-08-17T20:43:00Z">
        <w:r w:rsidR="005B1052">
          <w:t xml:space="preserve">exhibits </w:t>
        </w:r>
      </w:ins>
      <w:r w:rsidR="00995330" w:rsidRPr="00851252">
        <w:t xml:space="preserve">carboxypeptidase </w:t>
      </w:r>
      <w:r w:rsidR="00995330">
        <w:t>activity</w:t>
      </w:r>
      <w:r w:rsidR="004415C4">
        <w:fldChar w:fldCharType="begin"/>
      </w:r>
      <w:r w:rsidR="004415C4">
        <w:instrText xml:space="preserve"> ADDIN ZOTERO_ITEM CSL_CITATION {"citationID":"EyDcI0vh","properties":{"formattedCitation":"\\super 6\\nosupersub{}","plainCitation":"6","noteIndex":0},"citationItems":[{"id":6401,"uris":["http://zotero.org/users/6494753/items/FU8R4UJZ"],"itemData":{"id":6401,"type":"article-journal","container-title":"Cellular and Molecular Life Sciences (CMLS)","DOI":"10.1007/s000180050482","ISSN":"1420-682X, 1420-9071","issue":"11-12","journalAbbreviation":"Cellular and Molecular Life Sciences (CMLS)","language":"en","license":"http://www.springer.com/tdm","page":"894-907","source":"DOI.org (Crossref)","title":"Cathepsin A/protective protein: an unusual lysosomal multifunctional protein","title-short":"Cathepsin A/protective protein","volume":"56","author":[{"family":"Hiraiwa","given":"M."}],"issued":{"date-parts":[["1999",12,31]]}}}],"schema":"https://github.com/citation-style-language/schema/raw/master/csl-citation.json"} </w:instrText>
      </w:r>
      <w:r w:rsidR="004415C4">
        <w:fldChar w:fldCharType="separate"/>
      </w:r>
      <w:r w:rsidR="004415C4" w:rsidRPr="004415C4">
        <w:rPr>
          <w:rFonts w:ascii="Aptos" w:cs="Times New Roman"/>
          <w:vertAlign w:val="superscript"/>
        </w:rPr>
        <w:t>6</w:t>
      </w:r>
      <w:r w:rsidR="004415C4">
        <w:fldChar w:fldCharType="end"/>
      </w:r>
      <w:r w:rsidR="00995330">
        <w:t xml:space="preserve">, </w:t>
      </w:r>
      <w:r w:rsidR="00684EFE">
        <w:t>cathepsin</w:t>
      </w:r>
      <w:r w:rsidR="00995330">
        <w:t xml:space="preserve"> B</w:t>
      </w:r>
      <w:r w:rsidR="002B50DB">
        <w:t xml:space="preserve"> </w:t>
      </w:r>
      <w:del w:id="202" w:author="O'Donoghue, Anthony" w:date="2024-08-17T13:43:00Z" w16du:dateUtc="2024-08-17T20:43:00Z">
        <w:r w:rsidR="002B50DB" w:rsidDel="00141F95">
          <w:delText>has</w:delText>
        </w:r>
        <w:r w:rsidR="00995330" w:rsidDel="00141F95">
          <w:delText xml:space="preserve"> </w:delText>
        </w:r>
      </w:del>
      <w:ins w:id="203" w:author="O'Donoghue, Anthony" w:date="2024-08-17T13:43:00Z" w16du:dateUtc="2024-08-17T20:43:00Z">
        <w:r w:rsidR="00141F95">
          <w:t>di</w:t>
        </w:r>
      </w:ins>
      <w:ins w:id="204" w:author="O'Donoghue, Anthony" w:date="2024-08-17T13:44:00Z" w16du:dateUtc="2024-08-17T20:44:00Z">
        <w:r w:rsidR="00141F95">
          <w:t>splays</w:t>
        </w:r>
      </w:ins>
      <w:ins w:id="205" w:author="O'Donoghue, Anthony" w:date="2024-08-17T13:43:00Z" w16du:dateUtc="2024-08-17T20:43:00Z">
        <w:r w:rsidR="00141F95">
          <w:t xml:space="preserve"> </w:t>
        </w:r>
      </w:ins>
      <w:r w:rsidR="00995330">
        <w:t>dipeptidyl carboxypeptidase activity</w:t>
      </w:r>
      <w:r w:rsidR="004415C4">
        <w:fldChar w:fldCharType="begin"/>
      </w:r>
      <w:r w:rsidR="004415C4">
        <w:instrText xml:space="preserve"> ADDIN ZOTERO_ITEM CSL_CITATION {"citationID":"AnOStWd5","properties":{"formattedCitation":"\\super 7\\nosupersub{}","plainCitation":"7","noteIndex":0},"citationItems":[{"id":6381,"uris":["http://zotero.org/users/6494753/items/Y9BYXFS8"],"itemData":{"id":6381,"type":"article-journal","abstract":"Cathepsin B is a lysosomal protease that participates in protein degradation. However, cathepsin B is also active under neutral pH conditions of the cytosol, nuclei, and extracellular locations. The dipeptidyl carboxypeptidase (DPCP) activity of cathepsin B, assayed with the Abz-GIVR↓AK(Dnp)-OH substrate, has been reported to display an acidic pH optimum. In contrast, the endopeptidase activity, monitored with Z-RR-↓AMC, has a neutral pH optimum. These observations raise the question of whether other substrates can demonstrate cathepsin B DPCP activity at neutral pH and endopeptidase activity at acidic pH. To address this question, global cleavage profiling of cathepsin B with a diverse peptide library was conducted under acidic and neutral pH conditions. Results revealed that cathepsin B has (1) major DPCP activity and modest endopeptidase activity under both acidic and neutral pH conditions and (2) dist</w:instrText>
      </w:r>
      <w:r w:rsidR="004415C4" w:rsidRPr="00244839">
        <w:instrText xml:space="preserve">inct pH-dependent amino acid preferences adjacent to cleavage sites for both DPCP and endopeptidase activities. The pH-dependent cleavage preferences were utilized to design a new Abz-GnVR↓AK(Dnp)-OH DPCP substrate, with norleucine (n) at the P3 position, having improved DPCP activity of cathepsin B at neutral pH compared to the original Abz-GIVR↓AK(Dnp)-OH substrate. The new Z-VR-AMC and Z-ER-AMC substrates displayed improved endopeptidase activity at acidic pH compared to the original Z-RR-AMC. These findings illustrate the new concept that cathepsin B possesses DPCP and endopeptidase activities at both acidic and neutral pH values. These results advance understanding of the pH-dependent cleavage properties of the dual DPCP and endopeptidase activities of cathepsin B that function under different cellular pH conditions.","container-title":"Biochemistry","DOI":"10.1021/acs.biochem.2c00358","ISSN":"0006-2960, 1520-4995","issue":"17","journalAbbreviation":"Biochemistry","language":"en","license":"https://creativecommons.org/licenses/by/4.0/","page":"1904-1914","source":"DOI.org (Crossref)","title":"Cathepsin B Dipeptidyl Carboxypeptidase and Endopeptidase Activities Demonstrated across a Broad pH Range","volume":"61","author":[{"family":"Yoon","given":"Michael C."},{"family":"Hook","given":"Vivian"},{"family":"O’Donoghue","given":"Anthony J."}],"issued":{"date-parts":[["2022",9,6]]}}}],"schema":"https://github.com/citation-style-language/schema/raw/master/csl-citation.json"} </w:instrText>
      </w:r>
      <w:r w:rsidR="004415C4">
        <w:fldChar w:fldCharType="separate"/>
      </w:r>
      <w:r w:rsidR="004415C4" w:rsidRPr="00244839">
        <w:rPr>
          <w:rFonts w:ascii="Aptos" w:cs="Times New Roman"/>
          <w:vertAlign w:val="superscript"/>
        </w:rPr>
        <w:t>7</w:t>
      </w:r>
      <w:r w:rsidR="004415C4">
        <w:fldChar w:fldCharType="end"/>
      </w:r>
      <w:r w:rsidR="00995330" w:rsidRPr="00244839">
        <w:t xml:space="preserve">, </w:t>
      </w:r>
      <w:r w:rsidR="00684EFE" w:rsidRPr="00244839">
        <w:rPr>
          <w:rFonts w:cs="Arial"/>
          <w:color w:val="202122"/>
          <w:shd w:val="clear" w:color="auto" w:fill="FFFFFF"/>
        </w:rPr>
        <w:t>cathepsin</w:t>
      </w:r>
      <w:r w:rsidR="00995330" w:rsidRPr="00244839">
        <w:rPr>
          <w:rFonts w:cs="Arial"/>
          <w:color w:val="202122"/>
          <w:shd w:val="clear" w:color="auto" w:fill="FFFFFF"/>
        </w:rPr>
        <w:t xml:space="preserve"> C</w:t>
      </w:r>
      <w:r w:rsidR="002B50DB" w:rsidRPr="00244839">
        <w:rPr>
          <w:rFonts w:cs="Arial"/>
          <w:color w:val="202122"/>
          <w:shd w:val="clear" w:color="auto" w:fill="FFFFFF"/>
        </w:rPr>
        <w:t xml:space="preserve"> </w:t>
      </w:r>
      <w:del w:id="206" w:author="O'Donoghue, Anthony" w:date="2024-08-17T13:44:00Z" w16du:dateUtc="2024-08-17T20:44:00Z">
        <w:r w:rsidR="002B50DB" w:rsidRPr="00244839" w:rsidDel="00141F95">
          <w:rPr>
            <w:rFonts w:cs="Arial"/>
            <w:color w:val="202122"/>
            <w:shd w:val="clear" w:color="auto" w:fill="FFFFFF"/>
          </w:rPr>
          <w:delText xml:space="preserve">displays </w:delText>
        </w:r>
      </w:del>
      <w:ins w:id="207" w:author="O'Donoghue, Anthony" w:date="2024-08-17T13:44:00Z" w16du:dateUtc="2024-08-17T20:44:00Z">
        <w:r w:rsidR="00141F95" w:rsidRPr="00244839">
          <w:rPr>
            <w:rFonts w:cs="Arial"/>
            <w:color w:val="202122"/>
            <w:shd w:val="clear" w:color="auto" w:fill="FFFFFF"/>
          </w:rPr>
          <w:t>ha</w:t>
        </w:r>
        <w:r w:rsidR="00141F95" w:rsidRPr="00244839">
          <w:rPr>
            <w:rFonts w:cs="Arial"/>
            <w:color w:val="202122"/>
            <w:shd w:val="clear" w:color="auto" w:fill="FFFFFF"/>
            <w:rPrChange w:id="208" w:author="O'Donoghue, Anthony" w:date="2024-08-17T13:44:00Z" w16du:dateUtc="2024-08-17T20:44:00Z">
              <w:rPr>
                <w:rFonts w:cs="Arial"/>
                <w:color w:val="202122"/>
                <w:shd w:val="clear" w:color="auto" w:fill="FFFFFF"/>
                <w:lang w:val="es-ES"/>
              </w:rPr>
            </w:rPrChange>
          </w:rPr>
          <w:t>s</w:t>
        </w:r>
        <w:r w:rsidR="00141F95" w:rsidRPr="00244839">
          <w:rPr>
            <w:rFonts w:cs="Arial"/>
            <w:color w:val="202122"/>
            <w:shd w:val="clear" w:color="auto" w:fill="FFFFFF"/>
          </w:rPr>
          <w:t xml:space="preserve"> </w:t>
        </w:r>
      </w:ins>
      <w:r w:rsidR="00B22B0B" w:rsidRPr="00244839">
        <w:rPr>
          <w:rFonts w:cs="Arial"/>
          <w:color w:val="202122"/>
          <w:shd w:val="clear" w:color="auto" w:fill="FFFFFF"/>
        </w:rPr>
        <w:t>dipeptidyl aminopeptidase activity</w:t>
      </w:r>
      <w:r w:rsidR="004415C4">
        <w:rPr>
          <w:rFonts w:cs="Arial"/>
          <w:color w:val="202122"/>
          <w:shd w:val="clear" w:color="auto" w:fill="FFFFFF"/>
        </w:rPr>
        <w:fldChar w:fldCharType="begin"/>
      </w:r>
      <w:r w:rsidR="004415C4" w:rsidRPr="00244839">
        <w:rPr>
          <w:rFonts w:cs="Arial"/>
          <w:color w:val="202122"/>
          <w:shd w:val="clear" w:color="auto" w:fill="FFFFFF"/>
        </w:rPr>
        <w:instrText xml:space="preserve"> ADDIN ZOTERO_ITEM CSL_CITATION {"citationID":"ZBJvuINC","properties":{"formattedCitation":"\\super 8\\nosupersub{}","plainCitation":"8","noteIndex":0},"citationItems":[{"id":6411,"uris":["http://zotero.org/users/6494753/items/LFPLD2QU"],"itemData":{"id":6411,"type":"article-journal","abstract":"Cathepsin C is a papain-like cysteine peptidase known primarily for its involvement in the activation of serine peptidases in neutrophils and other immune cells. Its critical role in this process qualifies cathepsin C as a target for the treatment of inflammatory diseases, and its most advanced inhibitor, brensocatib (Insmed), is currently in phase 3 clinical trials for the treatment of non-cystic fibrosis bronchiectasis. Beyond neutrophils, its importance is highlighted by loss-of-function mutations that cause the recessively inherited Papillon-Lefèvre syndrome. At the molecular level, cathepsin C has several structural and functional features that set it apart from other members of the family and enable its selective targeting. It possesses dipeptidyl-peptidase activity (its other common name is dipeptidyl-peptidase I) due to the presence of an additional exclusion domain that also controls its stepwise tetramerization during maturation. In this review article, we summarize the current state of the art regarding the biochemical properties of cathepsin C, its physiological and pathological roles in neutrophils and beyond, and recent advances in the development and evaluation of cathepsin C inhibitors.","container-title":"Rare Disease and Orphan Drugs Journal","DOI":"10.20517/rdodj.2023.09","ISSN":"2771-2893","issue":"3","journalAbbreviation":"Rare Dis Orphan Drugs J","language":"en","source":"DOI.org (Crossref)","title":"Cathepsin C: structure, function, and pharmacological targeting","title-short":"Cathepsin C","URL":"https://www.oaepublish.com/articles/rdodj.2023.09","volume":"2","author":[{"family":"Stojkovska Docevska","given":"Milena"},{"family":"Novinec","given":"Marko"}],"accessed":{"date-parts":[["2024",6,11]]},"issued":{"date-parts":[["2023",7,26]]}}}],"schema":"https://github.com/citation-style-language/schema/raw/master/csl-citation.json"} </w:instrText>
      </w:r>
      <w:r w:rsidR="004415C4">
        <w:rPr>
          <w:rFonts w:cs="Arial"/>
          <w:color w:val="202122"/>
          <w:shd w:val="clear" w:color="auto" w:fill="FFFFFF"/>
        </w:rPr>
        <w:fldChar w:fldCharType="separate"/>
      </w:r>
      <w:r w:rsidR="004415C4" w:rsidRPr="00244839">
        <w:rPr>
          <w:rFonts w:ascii="Aptos" w:cs="Times New Roman"/>
          <w:color w:val="000000"/>
          <w:vertAlign w:val="superscript"/>
        </w:rPr>
        <w:t>8</w:t>
      </w:r>
      <w:r w:rsidR="004415C4">
        <w:rPr>
          <w:rFonts w:cs="Arial"/>
          <w:color w:val="202122"/>
          <w:shd w:val="clear" w:color="auto" w:fill="FFFFFF"/>
        </w:rPr>
        <w:fldChar w:fldCharType="end"/>
      </w:r>
      <w:r w:rsidR="00995330" w:rsidRPr="00244839">
        <w:rPr>
          <w:rFonts w:cs="Arial"/>
          <w:color w:val="202122"/>
          <w:shd w:val="clear" w:color="auto" w:fill="FFFFFF"/>
        </w:rPr>
        <w:t xml:space="preserve">, </w:t>
      </w:r>
      <w:r w:rsidR="002B50DB" w:rsidRPr="00244839">
        <w:rPr>
          <w:rFonts w:cs="Arial"/>
          <w:color w:val="202122"/>
          <w:shd w:val="clear" w:color="auto" w:fill="FFFFFF"/>
        </w:rPr>
        <w:t xml:space="preserve">and </w:t>
      </w:r>
      <w:r w:rsidR="00684EFE" w:rsidRPr="00244839">
        <w:rPr>
          <w:rFonts w:cs="Arial"/>
          <w:color w:val="202122"/>
          <w:shd w:val="clear" w:color="auto" w:fill="FFFFFF"/>
        </w:rPr>
        <w:t>cathepsin</w:t>
      </w:r>
      <w:r w:rsidR="00995330" w:rsidRPr="00244839">
        <w:rPr>
          <w:rFonts w:cs="Arial"/>
          <w:color w:val="202122"/>
          <w:shd w:val="clear" w:color="auto" w:fill="FFFFFF"/>
        </w:rPr>
        <w:t xml:space="preserve"> D</w:t>
      </w:r>
      <w:r w:rsidR="002B50DB" w:rsidRPr="00244839">
        <w:rPr>
          <w:rFonts w:cs="Arial"/>
          <w:color w:val="202122"/>
          <w:shd w:val="clear" w:color="auto" w:fill="FFFFFF"/>
        </w:rPr>
        <w:t xml:space="preserve"> possesses </w:t>
      </w:r>
      <w:proofErr w:type="spellStart"/>
      <w:r w:rsidR="00995330" w:rsidRPr="00244839">
        <w:t>endoprotease</w:t>
      </w:r>
      <w:proofErr w:type="spellEnd"/>
      <w:r w:rsidR="00995330" w:rsidRPr="00244839">
        <w:t xml:space="preserve"> activity</w:t>
      </w:r>
      <w:del w:id="209" w:author="O'Donoghue, Anthony" w:date="2024-08-17T13:44:00Z" w16du:dateUtc="2024-08-17T20:44:00Z">
        <w:r w:rsidR="00995330" w:rsidRPr="00244839" w:rsidDel="00244839">
          <w:delText xml:space="preserve"> </w:delText>
        </w:r>
        <w:r w:rsidR="00B22B0B" w:rsidRPr="00244839" w:rsidDel="00244839">
          <w:delText>with preference for</w:delText>
        </w:r>
        <w:r w:rsidR="00995330" w:rsidRPr="00244839" w:rsidDel="00244839">
          <w:delText xml:space="preserve"> hydrophobic residues on both sides of the </w:delText>
        </w:r>
        <w:r w:rsidR="00B22B0B" w:rsidRPr="00244839" w:rsidDel="00244839">
          <w:delText xml:space="preserve">scissile </w:delText>
        </w:r>
        <w:r w:rsidR="00995330" w:rsidRPr="00244839" w:rsidDel="00244839">
          <w:delText>bond (P1 and P1’)</w:delText>
        </w:r>
      </w:del>
      <w:r w:rsidR="004415C4">
        <w:fldChar w:fldCharType="begin"/>
      </w:r>
      <w:r w:rsidR="004415C4" w:rsidRPr="00244839">
        <w:instrText xml:space="preserve"> ADDIN ZOTERO_ITEM CSL_CITATION {"citationID":"T0Bh5Wht","properties":{"formattedCitation":"\\super 9\\nosupersub{}","plainCitation":"9","noteIndex":0},"citationItems":[{"id":6416,"uris":["http://zotero.org/users/6494753/items/GYHDKNXB"],"itemData":{"id":6416,"type":"article-journal","container-title":"Journal of Biological Chemistry","DOI":"10.1016/S0021-9258(19)43410-8","ISSN":"00219258","issue":"19","journalAbbreviation":"Journal of Biological Chemistry","language":"en","license":"https://www.elsevier.com/tdm/userlicense/1.0/","page":"6701-6708","source":"DOI.org (Crossref)","title":"The Specificity of Cathepsin D","volume":"248","author":[{"family":"Ferguson","given":"John B."},{"family":"Andrews","given":"John R."},{"family":"Voynick","given":"Irene M."},{"family":"Fruton","given":"Joseph S."}],"issued":{"date-parts":[["1973",10]]}}}],"schema":"https://github.com/citation-style-language/schema/raw/master/csl-citation.json"} </w:instrText>
      </w:r>
      <w:r w:rsidR="004415C4">
        <w:fldChar w:fldCharType="separate"/>
      </w:r>
      <w:r w:rsidR="004415C4" w:rsidRPr="00244839">
        <w:rPr>
          <w:rFonts w:ascii="Aptos" w:cs="Times New Roman"/>
          <w:vertAlign w:val="superscript"/>
        </w:rPr>
        <w:t>9</w:t>
      </w:r>
      <w:r w:rsidR="004415C4">
        <w:fldChar w:fldCharType="end"/>
      </w:r>
      <w:r w:rsidR="004415C4" w:rsidRPr="00244839">
        <w:rPr>
          <w:vertAlign w:val="superscript"/>
        </w:rPr>
        <w:t>,</w:t>
      </w:r>
      <w:r w:rsidR="004415C4">
        <w:fldChar w:fldCharType="begin"/>
      </w:r>
      <w:r w:rsidR="004415C4" w:rsidRPr="00244839">
        <w:instrText xml:space="preserve"> ADDIN ZOTERO_ITEM CSL_CITATION {"citationID":"keIgndph","properties":{"formattedCitation":"\\super 10\\nosupersub{}","plainCitation":"10","noteIndex":0},"citationItems":[{"id":6415,"uris":["http://zotero.org/users/6494753/items/MDDKKEB9"],"itemData":{"id":6415,"type":"article-journal","abstract":"Cathepsin D (CD) plays an important role in both biological and pathological processes, although the cleavage ch</w:instrText>
      </w:r>
      <w:r w:rsidR="004415C4">
        <w:instrText xml:space="preserve">aracteristics and substrate selection of CD have yet to be fully explored. We employed liquid chromatography-tandem mass spectrometry (LC-MS/MS) to identify the CD cleavage sites in bovine serum albumin (BSA). We found that the hydrophobic residues at P1 were not only a preferential factor for CD cleavage but that the hydrophobicity at P1’ also contributed to CD recognition. The concept of hydrophobic scores of neighbors (HSN) was proposed to describe the hydrophobic microenvironment of CD recognition sites. The survey of CD cleavage characteristics in several proteins suggested that the HSN was a sensitive indicator for judging the favorable sites in peptides for CD cleavage, with HSN values of 0.5–1.0 representing a likely threshold. Ovalbumin (OVA), a protein resistant to CD cleavage in its native state, was easily cleaved by CD after denaturation, and the features of the cleaved peptides were quite similar to those found in BSA, where a higher HSN value indicated greater cleavability. We further conducted two-dimensional gel electrophoresis (2DE) to find more proteins that were insensitive to CD cleavage in CD-knockdown cells. Based on an analysis of secondary and three-dimensional structures, we postulated that intact proteins with a structure consisting of all a-helices would be relatively accessible to CD cleavage.","container-title":"PLoS ONE","DOI":"10.1371/journal.pone.0065733","ISSN":"1932-6203","issue":"6","journalAbbreviation":"PLoS ONE","language":"en","page":"e65733","source":"DOI.org (Crossref)","title":"Proteolytic Characteristics of Cathepsin D Related to the Recognition and Cleavage of Its Target Proteins","volume":"8","author":[{"family":"Sun","given":"Huiying"},{"family":"Lou","given":"Xiaomin"},{"family":"Shan","given":"Qiang"},{"family":"Zhang","given":"Ju"},{"family":"Zhu","given":"Xu"},{"family":"Zhang","given":"Jia"},{"family":"Wang","given":"Yang"},{"family":"Xie","given":"Yingying"},{"family":"Xu","given":"Ningzhi"},{"family":"Liu","given":"Siqi"}],"editor":[{"family":"Hess","given":"Sonja"}],"issued":{"date-parts":[["2013",6,20]]}}}],"schema":"https://github.com/citation-style-language/schema/raw/master/csl-citation.json"} </w:instrText>
      </w:r>
      <w:r w:rsidR="004415C4">
        <w:fldChar w:fldCharType="separate"/>
      </w:r>
      <w:r w:rsidR="004415C4" w:rsidRPr="004415C4">
        <w:rPr>
          <w:rFonts w:ascii="Aptos" w:cs="Times New Roman"/>
          <w:vertAlign w:val="superscript"/>
        </w:rPr>
        <w:t>10</w:t>
      </w:r>
      <w:r w:rsidR="004415C4">
        <w:fldChar w:fldCharType="end"/>
      </w:r>
      <w:r w:rsidR="00556757">
        <w:t xml:space="preserve">. </w:t>
      </w:r>
      <w:r w:rsidR="0037317E">
        <w:t>As the specificity of these</w:t>
      </w:r>
      <w:r w:rsidR="00B974ED">
        <w:t xml:space="preserve"> cathepsins </w:t>
      </w:r>
      <w:r w:rsidR="0037317E">
        <w:t>have been</w:t>
      </w:r>
      <w:r w:rsidR="00B974ED">
        <w:t xml:space="preserve"> well-</w:t>
      </w:r>
      <w:del w:id="210" w:author="O'Donoghue, Anthony" w:date="2024-08-17T13:45:00Z" w16du:dateUtc="2024-08-17T20:45:00Z">
        <w:r w:rsidR="00B974ED" w:rsidDel="00244839">
          <w:delText xml:space="preserve"> </w:delText>
        </w:r>
      </w:del>
      <w:r w:rsidR="0037317E">
        <w:t>documented</w:t>
      </w:r>
      <w:del w:id="211" w:author="O'Donoghue, Anthony" w:date="2024-08-17T13:45:00Z" w16du:dateUtc="2024-08-17T20:45:00Z">
        <w:r w:rsidR="0037317E" w:rsidDel="005E192E">
          <w:delText xml:space="preserve"> in the literature</w:delText>
        </w:r>
      </w:del>
      <w:r w:rsidR="0037317E">
        <w:t>, these</w:t>
      </w:r>
      <w:ins w:id="212" w:author="O'Donoghue, Anthony" w:date="2024-08-17T13:45:00Z" w16du:dateUtc="2024-08-17T20:45:00Z">
        <w:r w:rsidR="005E192E">
          <w:t xml:space="preserve"> enzymes serve as an ideal </w:t>
        </w:r>
      </w:ins>
      <w:del w:id="213" w:author="O'Donoghue, Anthony" w:date="2024-08-17T13:45:00Z" w16du:dateUtc="2024-08-17T20:45:00Z">
        <w:r w:rsidR="0037317E" w:rsidDel="005E192E">
          <w:delText xml:space="preserve"> </w:delText>
        </w:r>
        <w:r w:rsidR="0037317E" w:rsidRPr="0037317E" w:rsidDel="005E192E">
          <w:rPr>
            <w:i/>
            <w:iCs/>
          </w:rPr>
          <w:delText>apriori</w:delText>
        </w:r>
        <w:r w:rsidR="0037317E" w:rsidDel="005E192E">
          <w:delText xml:space="preserve"> </w:delText>
        </w:r>
        <w:r w:rsidR="00955E34" w:rsidDel="005E192E">
          <w:delText xml:space="preserve">known </w:delText>
        </w:r>
        <w:r w:rsidR="0037317E" w:rsidDel="005E192E">
          <w:delText>substrate specificities</w:delText>
        </w:r>
        <w:r w:rsidR="00955E34" w:rsidDel="005E192E">
          <w:delText xml:space="preserve"> </w:delText>
        </w:r>
        <w:r w:rsidR="000842CC" w:rsidDel="005E192E">
          <w:delText>are</w:delText>
        </w:r>
        <w:r w:rsidR="00213823" w:rsidDel="005E192E">
          <w:delText xml:space="preserve"> an ideal data source to</w:delText>
        </w:r>
        <w:r w:rsidR="0037317E" w:rsidDel="005E192E">
          <w:delText xml:space="preserve"> </w:delText>
        </w:r>
      </w:del>
      <w:r w:rsidR="0037317E">
        <w:t xml:space="preserve">benchmark </w:t>
      </w:r>
      <w:ins w:id="214" w:author="O'Donoghue, Anthony" w:date="2024-08-17T13:45:00Z" w16du:dateUtc="2024-08-17T20:45:00Z">
        <w:r w:rsidR="005E192E">
          <w:t xml:space="preserve">to evaluate the performance of </w:t>
        </w:r>
      </w:ins>
      <w:del w:id="215" w:author="O'Donoghue, Anthony" w:date="2024-08-17T13:45:00Z" w16du:dateUtc="2024-08-17T20:45:00Z">
        <w:r w:rsidR="0037317E" w:rsidDel="005E192E">
          <w:delText>t</w:delText>
        </w:r>
        <w:r w:rsidR="0037317E" w:rsidDel="00A67F53">
          <w:delText xml:space="preserve">he results of </w:delText>
        </w:r>
        <w:r w:rsidR="00A34F2E" w:rsidDel="00A67F53">
          <w:delText>a</w:delText>
        </w:r>
        <w:r w:rsidR="0037317E" w:rsidDel="00A67F53">
          <w:delText xml:space="preserve"> </w:delText>
        </w:r>
      </w:del>
      <w:proofErr w:type="spellStart"/>
      <w:r w:rsidR="0037317E">
        <w:t>mspms</w:t>
      </w:r>
      <w:proofErr w:type="spellEnd"/>
      <w:ins w:id="216" w:author="O'Donoghue, Anthony" w:date="2024-08-17T13:45:00Z" w16du:dateUtc="2024-08-17T20:45:00Z">
        <w:r w:rsidR="00A67F53">
          <w:t>-</w:t>
        </w:r>
      </w:ins>
      <w:del w:id="217" w:author="O'Donoghue, Anthony" w:date="2024-08-17T13:45:00Z" w16du:dateUtc="2024-08-17T20:45:00Z">
        <w:r w:rsidR="0037317E" w:rsidDel="00A67F53">
          <w:delText xml:space="preserve"> </w:delText>
        </w:r>
      </w:del>
      <w:r w:rsidR="0037317E">
        <w:t xml:space="preserve">facilitated analysis.  </w:t>
      </w:r>
    </w:p>
    <w:p w14:paraId="6B54ACEF" w14:textId="77777777" w:rsidR="00203F2F" w:rsidRDefault="00203F2F" w:rsidP="00E92335">
      <w:pPr>
        <w:spacing w:line="480" w:lineRule="auto"/>
      </w:pPr>
    </w:p>
    <w:p w14:paraId="42C6FA40" w14:textId="1A55785D" w:rsidR="00B974ED" w:rsidRPr="00B974ED" w:rsidRDefault="00411F1C" w:rsidP="00E92335">
      <w:pPr>
        <w:spacing w:line="480" w:lineRule="auto"/>
        <w:rPr>
          <w:sz w:val="32"/>
          <w:szCs w:val="32"/>
        </w:rPr>
      </w:pPr>
      <w:r>
        <w:rPr>
          <w:sz w:val="32"/>
          <w:szCs w:val="32"/>
        </w:rPr>
        <w:t xml:space="preserve">Materials and </w:t>
      </w:r>
      <w:r w:rsidR="00616263">
        <w:rPr>
          <w:sz w:val="32"/>
          <w:szCs w:val="32"/>
        </w:rPr>
        <w:t>Methods</w:t>
      </w:r>
    </w:p>
    <w:p w14:paraId="5DD6AC4C" w14:textId="5880ED7B" w:rsidR="00C7002C" w:rsidRPr="00E92335" w:rsidRDefault="004327D1" w:rsidP="00E92335">
      <w:pPr>
        <w:spacing w:line="480" w:lineRule="auto"/>
        <w:rPr>
          <w:b/>
          <w:bCs/>
        </w:rPr>
      </w:pPr>
      <w:r>
        <w:rPr>
          <w:b/>
          <w:bCs/>
        </w:rPr>
        <w:t xml:space="preserve">Package </w:t>
      </w:r>
      <w:r w:rsidR="00426092">
        <w:rPr>
          <w:b/>
          <w:bCs/>
        </w:rPr>
        <w:t>S</w:t>
      </w:r>
      <w:r>
        <w:rPr>
          <w:b/>
          <w:bCs/>
        </w:rPr>
        <w:t>tructure</w:t>
      </w:r>
    </w:p>
    <w:p w14:paraId="3412C8B4" w14:textId="16268980" w:rsidR="00C7002C" w:rsidRDefault="00C7002C" w:rsidP="00E92335">
      <w:pPr>
        <w:spacing w:line="480" w:lineRule="auto"/>
      </w:pPr>
      <w:proofErr w:type="spellStart"/>
      <w:r>
        <w:t>mspms</w:t>
      </w:r>
      <w:proofErr w:type="spellEnd"/>
      <w:r>
        <w:t xml:space="preserve"> contains </w:t>
      </w:r>
      <w:r w:rsidR="00556757">
        <w:t>5</w:t>
      </w:r>
      <w:r>
        <w:t xml:space="preserve"> categories of functions: those that are responsible for </w:t>
      </w:r>
      <w:r w:rsidR="00041BFE">
        <w:t xml:space="preserve">preprocessing </w:t>
      </w:r>
      <w:del w:id="218" w:author="O'Donoghue, Anthony" w:date="2024-08-17T13:47:00Z" w16du:dateUtc="2024-08-17T20:47:00Z">
        <w:r w:rsidR="00041BFE" w:rsidDel="008F215D">
          <w:delText xml:space="preserve">the </w:delText>
        </w:r>
      </w:del>
      <w:r w:rsidR="00041BFE">
        <w:t>data</w:t>
      </w:r>
      <w:r w:rsidR="003A4707">
        <w:t xml:space="preserve">, </w:t>
      </w:r>
      <w:r w:rsidR="00556757">
        <w:t xml:space="preserve">performing / visualizing QC checks, </w:t>
      </w:r>
      <w:r>
        <w:t xml:space="preserve">processing data, performing statistics, and visualizing </w:t>
      </w:r>
      <w:r w:rsidR="00556757">
        <w:t>experimental results</w:t>
      </w:r>
      <w:r>
        <w:t xml:space="preserve">. </w:t>
      </w:r>
    </w:p>
    <w:p w14:paraId="62160160" w14:textId="77777777" w:rsidR="00DA61FA" w:rsidRDefault="00DA61FA" w:rsidP="00E92335">
      <w:pPr>
        <w:spacing w:line="480" w:lineRule="auto"/>
      </w:pPr>
    </w:p>
    <w:p w14:paraId="55978172" w14:textId="652367E4" w:rsidR="00C7002C" w:rsidRDefault="00041BFE" w:rsidP="00E92335">
      <w:pPr>
        <w:spacing w:line="480" w:lineRule="auto"/>
        <w:rPr>
          <w:b/>
          <w:bCs/>
        </w:rPr>
      </w:pPr>
      <w:r>
        <w:rPr>
          <w:b/>
          <w:bCs/>
        </w:rPr>
        <w:t>Data Preprocessing</w:t>
      </w:r>
    </w:p>
    <w:p w14:paraId="33E9880E" w14:textId="1F0A66FA" w:rsidR="00C7002C" w:rsidRPr="00C7002C" w:rsidRDefault="00C7002C" w:rsidP="00E92335">
      <w:pPr>
        <w:spacing w:line="480" w:lineRule="auto"/>
      </w:pPr>
      <w:r w:rsidRPr="00C7002C">
        <w:t xml:space="preserve">These </w:t>
      </w:r>
      <w:r>
        <w:t xml:space="preserve">functions </w:t>
      </w:r>
      <w:r w:rsidR="005C7E3E">
        <w:t xml:space="preserve">aim to </w:t>
      </w:r>
      <w:r w:rsidR="00204CCD">
        <w:t>ingest</w:t>
      </w:r>
      <w:r w:rsidR="005C7E3E">
        <w:t xml:space="preserve"> data originating from different sources into a consistent format that can be </w:t>
      </w:r>
      <w:r w:rsidR="00204CCD">
        <w:t>used f</w:t>
      </w:r>
      <w:r w:rsidR="005C7E3E">
        <w:t>or subsequent analysis.</w:t>
      </w:r>
    </w:p>
    <w:p w14:paraId="767C761C" w14:textId="77777777" w:rsidR="00C7002C" w:rsidRPr="00C7002C" w:rsidRDefault="00C7002C" w:rsidP="00E92335">
      <w:pPr>
        <w:spacing w:line="480" w:lineRule="auto"/>
        <w:rPr>
          <w:b/>
          <w:bCs/>
        </w:rPr>
      </w:pPr>
    </w:p>
    <w:p w14:paraId="34D67653" w14:textId="27930E78" w:rsidR="00DA61FA" w:rsidRPr="00C7002C" w:rsidRDefault="00DA61FA" w:rsidP="00E92335">
      <w:pPr>
        <w:spacing w:line="480" w:lineRule="auto"/>
        <w:rPr>
          <w:i/>
          <w:iCs/>
        </w:rPr>
      </w:pPr>
      <w:r w:rsidRPr="00C7002C">
        <w:rPr>
          <w:i/>
          <w:iCs/>
        </w:rPr>
        <w:t>Preprocessing</w:t>
      </w:r>
    </w:p>
    <w:p w14:paraId="095526CD" w14:textId="140F8613" w:rsidR="00C7002C" w:rsidRDefault="00DA61FA" w:rsidP="00E92335">
      <w:pPr>
        <w:spacing w:line="480" w:lineRule="auto"/>
      </w:pPr>
      <w:r>
        <w:t xml:space="preserve">Mspms is designed </w:t>
      </w:r>
      <w:del w:id="219" w:author="O'Donoghue, Anthony" w:date="2024-08-17T13:48:00Z" w16du:dateUtc="2024-08-17T20:48:00Z">
        <w:r w:rsidDel="00A201A5">
          <w:delText>to be</w:delText>
        </w:r>
      </w:del>
      <w:ins w:id="220" w:author="O'Donoghue, Anthony" w:date="2024-08-17T13:48:00Z" w16du:dateUtc="2024-08-17T20:48:00Z">
        <w:r w:rsidR="00A201A5">
          <w:t>as a</w:t>
        </w:r>
      </w:ins>
      <w:r>
        <w:t xml:space="preserve"> downstream </w:t>
      </w:r>
      <w:ins w:id="221" w:author="O'Donoghue, Anthony" w:date="2024-08-17T13:48:00Z" w16du:dateUtc="2024-08-17T20:48:00Z">
        <w:r w:rsidR="00A201A5">
          <w:t xml:space="preserve">analysis tool for peptide identification </w:t>
        </w:r>
      </w:ins>
      <w:ins w:id="222" w:author="O'Donoghue, Anthony" w:date="2024-08-17T13:49:00Z" w16du:dateUtc="2024-08-17T20:49:00Z">
        <w:r w:rsidR="00A201A5">
          <w:t xml:space="preserve">and quantification </w:t>
        </w:r>
      </w:ins>
      <w:r>
        <w:t>of</w:t>
      </w:r>
      <w:ins w:id="223" w:author="O'Donoghue, Anthony" w:date="2024-08-17T13:49:00Z" w16du:dateUtc="2024-08-17T20:49:00Z">
        <w:r w:rsidR="00180855">
          <w:t xml:space="preserve"> </w:t>
        </w:r>
      </w:ins>
      <w:del w:id="224" w:author="O'Donoghue, Anthony" w:date="2024-08-17T13:52:00Z" w16du:dateUtc="2024-08-17T20:52:00Z">
        <w:r w:rsidDel="006A6FDF">
          <w:delText xml:space="preserve"> </w:delText>
        </w:r>
      </w:del>
      <w:ins w:id="225" w:author="O'Donoghue, Anthony" w:date="2024-08-17T13:50:00Z" w16du:dateUtc="2024-08-17T20:50:00Z">
        <w:r w:rsidR="00041027" w:rsidRPr="00041027">
          <w:t>computationally intensive software packages</w:t>
        </w:r>
        <w:r w:rsidR="00041027">
          <w:t xml:space="preserve">. </w:t>
        </w:r>
        <w:r w:rsidR="00202EFE">
          <w:t xml:space="preserve">While these software </w:t>
        </w:r>
        <w:r w:rsidR="00202EFE">
          <w:lastRenderedPageBreak/>
          <w:t xml:space="preserve">platforms produce </w:t>
        </w:r>
      </w:ins>
      <w:del w:id="226" w:author="O'Donoghue, Anthony" w:date="2024-08-17T13:50:00Z" w16du:dateUtc="2024-08-17T20:50:00Z">
        <w:r w:rsidR="002B50DB" w:rsidDel="00041027">
          <w:delText xml:space="preserve">well-established </w:delText>
        </w:r>
        <w:r w:rsidDel="00041027">
          <w:delText xml:space="preserve">computationally intensive solutions for detecting and quantifying peptides. </w:delText>
        </w:r>
      </w:del>
      <w:del w:id="227" w:author="O'Donoghue, Anthony" w:date="2024-08-17T13:51:00Z" w16du:dateUtc="2024-08-17T20:51:00Z">
        <w:r w:rsidR="00C7002C" w:rsidDel="00BA4510">
          <w:delText xml:space="preserve">These solutions generally produce outputs that contain </w:delText>
        </w:r>
      </w:del>
      <w:r w:rsidR="005C7E3E">
        <w:t xml:space="preserve">largely equivalent </w:t>
      </w:r>
      <w:r w:rsidR="00C7002C">
        <w:t>information</w:t>
      </w:r>
      <w:r w:rsidR="005C7E3E">
        <w:t xml:space="preserve">, </w:t>
      </w:r>
      <w:ins w:id="228" w:author="O'Donoghue, Anthony" w:date="2024-08-17T13:51:00Z" w16du:dateUtc="2024-08-17T20:51:00Z">
        <w:r w:rsidR="00BA4510">
          <w:t xml:space="preserve">their output formats often differ. </w:t>
        </w:r>
      </w:ins>
      <w:del w:id="229" w:author="O'Donoghue, Anthony" w:date="2024-08-17T13:51:00Z" w16du:dateUtc="2024-08-17T20:51:00Z">
        <w:r w:rsidR="005C7E3E" w:rsidDel="00BA4510">
          <w:delText>only differing in format</w:delText>
        </w:r>
        <w:r w:rsidR="00C7002C" w:rsidDel="00BA4510">
          <w:delText xml:space="preserve">. </w:delText>
        </w:r>
      </w:del>
      <w:r w:rsidR="00C7002C">
        <w:t xml:space="preserve">To </w:t>
      </w:r>
      <w:ins w:id="230" w:author="O'Donoghue, Anthony" w:date="2024-08-17T13:51:00Z" w16du:dateUtc="2024-08-17T20:51:00Z">
        <w:r w:rsidR="004509E1">
          <w:t xml:space="preserve">ensure compatibility with diverse </w:t>
        </w:r>
      </w:ins>
      <w:ins w:id="231" w:author="O'Donoghue, Anthony" w:date="2024-08-17T13:52:00Z" w16du:dateUtc="2024-08-17T20:52:00Z">
        <w:r w:rsidR="004509E1">
          <w:t xml:space="preserve">software, </w:t>
        </w:r>
        <w:proofErr w:type="spellStart"/>
        <w:r w:rsidR="004509E1">
          <w:t>mspms</w:t>
        </w:r>
        <w:proofErr w:type="spellEnd"/>
        <w:r w:rsidR="006A6FDF">
          <w:t xml:space="preserve"> incorporates functions that standardize this data into a unified format for subsequent analysis. </w:t>
        </w:r>
      </w:ins>
      <w:ins w:id="232" w:author="O'Donoghue, Anthony" w:date="2024-08-17T13:53:00Z" w16du:dateUtc="2024-08-17T20:53:00Z">
        <w:r w:rsidR="00F94A1B">
          <w:t xml:space="preserve">For instance, </w:t>
        </w:r>
      </w:ins>
      <w:del w:id="233" w:author="O'Donoghue, Anthony" w:date="2024-08-17T13:53:00Z" w16du:dateUtc="2024-08-17T20:53:00Z">
        <w:r w:rsidR="00C7002C" w:rsidDel="00F94A1B">
          <w:delText>make mspms compatible with all of these different software solutions we provide functions that parse them into a consistent format that is then capable of being operated on by downstream functions</w:delText>
        </w:r>
        <w:r w:rsidR="00954332" w:rsidDel="00F94A1B">
          <w:delText xml:space="preserve">. </w:delText>
        </w:r>
        <w:r w:rsidR="00954332" w:rsidDel="0074744E">
          <w:delText>P</w:delText>
        </w:r>
      </w:del>
      <w:proofErr w:type="spellStart"/>
      <w:ins w:id="234" w:author="O'Donoghue, Anthony" w:date="2024-08-17T13:53:00Z" w16du:dateUtc="2024-08-17T20:53:00Z">
        <w:r w:rsidR="0074744E">
          <w:t>p</w:t>
        </w:r>
      </w:ins>
      <w:r w:rsidR="004327D1">
        <w:t>repare_peaks</w:t>
      </w:r>
      <w:proofErr w:type="spellEnd"/>
      <w:r w:rsidR="004327D1">
        <w:t xml:space="preserve">() and </w:t>
      </w:r>
      <w:proofErr w:type="spellStart"/>
      <w:r w:rsidR="004327D1">
        <w:t>prepare_pd</w:t>
      </w:r>
      <w:proofErr w:type="spellEnd"/>
      <w:r w:rsidR="004327D1">
        <w:t xml:space="preserve">() </w:t>
      </w:r>
      <w:r w:rsidR="00954332">
        <w:t>function</w:t>
      </w:r>
      <w:ins w:id="235" w:author="O'Donoghue, Anthony" w:date="2024-08-17T13:53:00Z" w16du:dateUtc="2024-08-17T20:53:00Z">
        <w:r w:rsidR="0074744E">
          <w:t xml:space="preserve">s handle </w:t>
        </w:r>
      </w:ins>
      <w:ins w:id="236" w:author="O'Donoghue, Anthony" w:date="2024-08-17T13:54:00Z" w16du:dateUtc="2024-08-17T20:54:00Z">
        <w:r w:rsidR="0074744E">
          <w:t xml:space="preserve">data </w:t>
        </w:r>
      </w:ins>
      <w:del w:id="237" w:author="O'Donoghue, Anthony" w:date="2024-08-17T13:54:00Z" w16du:dateUtc="2024-08-17T20:54:00Z">
        <w:r w:rsidR="00954332" w:rsidDel="0074744E">
          <w:delText xml:space="preserve"> on </w:delText>
        </w:r>
      </w:del>
      <w:r w:rsidR="00954332">
        <w:t xml:space="preserve">exported </w:t>
      </w:r>
      <w:del w:id="238" w:author="O'Donoghue, Anthony" w:date="2024-08-17T13:54:00Z" w16du:dateUtc="2024-08-17T20:54:00Z">
        <w:r w:rsidR="00954332" w:rsidDel="0074744E">
          <w:delText xml:space="preserve">data </w:delText>
        </w:r>
      </w:del>
      <w:r w:rsidR="00954332">
        <w:t>from PEAKS</w:t>
      </w:r>
      <w:r w:rsidR="00954332">
        <w:fldChar w:fldCharType="begin"/>
      </w:r>
      <w:r w:rsidR="00745457">
        <w:instrText xml:space="preserve"> ADDIN ZOTERO_ITEM CSL_CITATION {"citationID":"D1QHPPuk","properties":{"formattedCitation":"\\super 11\\nosupersub{}","plainCitation":"11","noteIndex":0},"citationItems":[{"id":6270,"uris":["http://zotero.org/users/6494753/items/HW7F6LXM"],"itemData":{"id":6270,"type":"article-journal","abstract":"Abstract\n            \n              A number of different approaches have been described to identify proteins from tandem mass spectrometry (MS/MS) data. The most common approaches rely on the available databases to match experimental MS/MS data. These methods suffer from several drawbacks and cannot be used for the identification of proteins from unknown genomes. In this communication, we describe a new\n              de novo\n              sequencing software package, PEAKS, to extract amino acid sequence information without the use of databases. PEAKS uses a new model and a new algorithm to efficiently compute the best peptide sequences whose fragment ions can best interpret the peaks in the MS/MS spectrum. The output of the software gives amino acid sequences with confidence scores for the entire sequences, as well as an additional novel positional scoring scheme for portions of the sequences. The performance of PEAKS is compared with Lutefisk, a well</w:instrText>
      </w:r>
      <w:r w:rsidR="00745457">
        <w:rPr>
          <w:rFonts w:ascii="Cambria Math" w:hAnsi="Cambria Math" w:cs="Cambria Math"/>
        </w:rPr>
        <w:instrText>‐</w:instrText>
      </w:r>
      <w:r w:rsidR="00745457">
        <w:instrText>known\n              de novo\n              sequencing software, using quadrupole</w:instrText>
      </w:r>
      <w:r w:rsidR="00745457">
        <w:rPr>
          <w:rFonts w:ascii="Cambria Math" w:hAnsi="Cambria Math" w:cs="Cambria Math"/>
        </w:rPr>
        <w:instrText>‐</w:instrText>
      </w:r>
      <w:r w:rsidR="00745457">
        <w:instrText>time</w:instrText>
      </w:r>
      <w:r w:rsidR="00745457">
        <w:rPr>
          <w:rFonts w:ascii="Cambria Math" w:hAnsi="Cambria Math" w:cs="Cambria Math"/>
        </w:rPr>
        <w:instrText>‐</w:instrText>
      </w:r>
      <w:r w:rsidR="00745457">
        <w:instrText>of</w:instrText>
      </w:r>
      <w:r w:rsidR="00745457">
        <w:rPr>
          <w:rFonts w:ascii="Cambria Math" w:hAnsi="Cambria Math" w:cs="Cambria Math"/>
        </w:rPr>
        <w:instrText>‐</w:instrText>
      </w:r>
      <w:r w:rsidR="00745457">
        <w:instrText>flight (Q</w:instrText>
      </w:r>
      <w:r w:rsidR="00745457">
        <w:rPr>
          <w:rFonts w:ascii="Cambria Math" w:hAnsi="Cambria Math" w:cs="Cambria Math"/>
        </w:rPr>
        <w:instrText>‐</w:instrText>
      </w:r>
      <w:r w:rsidR="00745457">
        <w:instrText>TOF) data obtained for several tryptic peptides from standard proteins. Copyright © 2003 John Wiley &amp; Sons, Ltd.","container-title":"Rapid Communications in Mass Spectrometry","DOI":"10.1002/rcm.1196","ISSN":"0951-4198, 1097-0231","issue":"20","journalAbbreviation":"Rapid Comm Mass Spectrometry","language":"en","license":"http://onlinelibrary.wiley.com/termsAndConditions#vor","page":"2337-2342","source":"DOI.org (Crossref)","title":"PEAKS: powerful software for peptide &lt;i&gt;de novo&lt;/i&gt; sequencing by tandem mass spectrometry","title-short":"PEAKS","volume":"17","author":[{"family":"Ma","given":"Bin"},{"family":"Zhang","given":"Kaizhong"},{"family":"Hendrie","given":"Christopher"},{"family":"Liang","given":"Chengzhi"},{"family":"Li","given":"Ming"},{"family":"Doherty</w:instrText>
      </w:r>
      <w:r w:rsidR="00745457">
        <w:rPr>
          <w:rFonts w:ascii="Cambria Math" w:hAnsi="Cambria Math" w:cs="Cambria Math"/>
        </w:rPr>
        <w:instrText>‐</w:instrText>
      </w:r>
      <w:r w:rsidR="00745457">
        <w:instrText xml:space="preserve">Kirby","given":"Amanda"},{"family":"Lajoie","given":"Gilles"}],"issued":{"date-parts":[["2003",10,30]]}}}],"schema":"https://github.com/citation-style-language/schema/raw/master/csl-citation.json"} </w:instrText>
      </w:r>
      <w:r w:rsidR="00954332">
        <w:fldChar w:fldCharType="separate"/>
      </w:r>
      <w:r w:rsidR="00745457" w:rsidRPr="00745457">
        <w:rPr>
          <w:rFonts w:ascii="Aptos" w:cs="Times New Roman"/>
          <w:vertAlign w:val="superscript"/>
        </w:rPr>
        <w:t>11</w:t>
      </w:r>
      <w:r w:rsidR="00954332">
        <w:fldChar w:fldCharType="end"/>
      </w:r>
      <w:r w:rsidR="00954332">
        <w:t xml:space="preserve"> and</w:t>
      </w:r>
      <w:r w:rsidR="004327D1">
        <w:t xml:space="preserve"> </w:t>
      </w:r>
      <w:r w:rsidR="00954332">
        <w:t>P</w:t>
      </w:r>
      <w:r w:rsidR="004327D1">
        <w:t xml:space="preserve">roteome </w:t>
      </w:r>
      <w:r w:rsidR="00954332">
        <w:t>D</w:t>
      </w:r>
      <w:r w:rsidR="004327D1">
        <w:t>iscoverer</w:t>
      </w:r>
      <w:r w:rsidR="00954332">
        <w:fldChar w:fldCharType="begin"/>
      </w:r>
      <w:r w:rsidR="00745457">
        <w:instrText xml:space="preserve"> ADDIN ZOTERO_ITEM CSL_CITATION {"citationID":"H9jCybXB","properties":{"formattedCitation":"\\super 12\\nosupersub{}","plainCitation":"12","noteIndex":0},"citationItems":[{"id":6271,"uris":["http://zotero.org/users/6494753/items/RCC99SGU"],"itemData":{"id":6271,"type":"article-journal","abstract":"Proteomics researchers today face an interesting challenge: how to choose among the dozens of data processing and analysis pipelines available for converting tandem mass spectrometry ﬁles to protein identiﬁcations. Due to the dominance of Orbitrap technology in proteomics in recent history, many researchers have defaulted to the vendor software Proteome Discoverer. Over the fourteen years since the initial release of the software, it has evolved in parallel with the increasingly complex demands faced by proteomics researchers. Today, Proteome Discoverer exists in two distinct forms with both powerful commercial versions and fully functional free versions in use in many labs today. Throughout the 11 main versions released to date, a central theme of the software has always been the ability to easily view and verify the spectra from which identiﬁcations are made. This ability is, even today, a key differentiator from other data analysis solutions. In this review I will attempt to summarize the history and evolution of Proteome Discoverer from its ﬁrst launch to the versions in use today.","container-title":"Proteomes","DOI":"10.3390/proteomes9010015","ISSN":"2227-7382","issue":"1","journalAbbreviation":"Proteomes","language":"en","license":"https://creativecommons.org/licenses/by/4.0/","page":"15","source":"DOI.org (Crossref)","title":"Proteome Discoverer—A Community Enhanced Data Processing Suite for Protein Informatics","volume":"9","author":[{"family":"Orsburn","given":"Benjamin C."}],"issued":{"date-parts":[["2021",3,23]]}}}],"schema":"https://github.com/citation-style-language/schema/raw/master/csl-citation.json"} </w:instrText>
      </w:r>
      <w:r w:rsidR="00954332">
        <w:fldChar w:fldCharType="separate"/>
      </w:r>
      <w:r w:rsidR="00745457" w:rsidRPr="00745457">
        <w:rPr>
          <w:rFonts w:ascii="Aptos" w:cs="Times New Roman"/>
          <w:vertAlign w:val="superscript"/>
        </w:rPr>
        <w:t>12</w:t>
      </w:r>
      <w:r w:rsidR="00954332">
        <w:fldChar w:fldCharType="end"/>
      </w:r>
      <w:r w:rsidR="004327D1">
        <w:t xml:space="preserve"> respectively</w:t>
      </w:r>
      <w:r w:rsidR="00C020D9">
        <w:t xml:space="preserve">. </w:t>
      </w:r>
    </w:p>
    <w:p w14:paraId="5BA355C8" w14:textId="77777777" w:rsidR="00C020D9" w:rsidRDefault="00C020D9" w:rsidP="00E92335">
      <w:pPr>
        <w:spacing w:line="480" w:lineRule="auto"/>
      </w:pPr>
    </w:p>
    <w:p w14:paraId="4825CD74" w14:textId="25728B3A" w:rsidR="00C7002C" w:rsidRDefault="00C7002C" w:rsidP="00E92335">
      <w:pPr>
        <w:spacing w:line="480" w:lineRule="auto"/>
        <w:rPr>
          <w:i/>
          <w:iCs/>
        </w:rPr>
      </w:pPr>
      <w:r>
        <w:rPr>
          <w:i/>
          <w:iCs/>
        </w:rPr>
        <w:t xml:space="preserve">All possible cleavages of peptide library </w:t>
      </w:r>
    </w:p>
    <w:p w14:paraId="439F9F86" w14:textId="26BDD788" w:rsidR="00C7002C" w:rsidRDefault="00C7002C" w:rsidP="00E92335">
      <w:pPr>
        <w:spacing w:line="480" w:lineRule="auto"/>
      </w:pPr>
      <w:r>
        <w:t xml:space="preserve">It is necessary to </w:t>
      </w:r>
      <w:del w:id="239" w:author="O'Donoghue, Anthony" w:date="2024-08-17T14:00:00Z" w16du:dateUtc="2024-08-17T21:00:00Z">
        <w:r w:rsidDel="00703CB6">
          <w:delText xml:space="preserve">determine </w:delText>
        </w:r>
      </w:del>
      <w:ins w:id="240" w:author="O'Donoghue, Anthony" w:date="2024-08-17T14:00:00Z" w16du:dateUtc="2024-08-17T21:00:00Z">
        <w:r w:rsidR="00703CB6">
          <w:t>iden</w:t>
        </w:r>
      </w:ins>
      <w:ins w:id="241" w:author="O'Donoghue, Anthony" w:date="2024-08-17T14:01:00Z" w16du:dateUtc="2024-08-17T21:01:00Z">
        <w:r w:rsidR="00E75891">
          <w:t>t</w:t>
        </w:r>
      </w:ins>
      <w:ins w:id="242" w:author="O'Donoghue, Anthony" w:date="2024-08-17T14:00:00Z" w16du:dateUtc="2024-08-17T21:00:00Z">
        <w:r w:rsidR="00703CB6">
          <w:t xml:space="preserve">ify </w:t>
        </w:r>
      </w:ins>
      <w:r>
        <w:t xml:space="preserve">all </w:t>
      </w:r>
      <w:del w:id="243" w:author="O'Donoghue, Anthony" w:date="2024-08-17T14:00:00Z" w16du:dateUtc="2024-08-17T21:00:00Z">
        <w:r w:rsidDel="00E75891">
          <w:delText xml:space="preserve">of the </w:delText>
        </w:r>
      </w:del>
      <w:r>
        <w:t>possible cleavage</w:t>
      </w:r>
      <w:ins w:id="244" w:author="O'Donoghue, Anthony" w:date="2024-08-17T14:01:00Z" w16du:dateUtc="2024-08-17T21:01:00Z">
        <w:r w:rsidR="00E75891">
          <w:t xml:space="preserve"> sites</w:t>
        </w:r>
      </w:ins>
      <w:del w:id="245" w:author="O'Donoghue, Anthony" w:date="2024-08-17T14:00:00Z" w16du:dateUtc="2024-08-17T21:00:00Z">
        <w:r w:rsidDel="00E75891">
          <w:delText>s</w:delText>
        </w:r>
      </w:del>
      <w:del w:id="246" w:author="O'Donoghue, Anthony" w:date="2024-08-17T14:01:00Z" w16du:dateUtc="2024-08-17T21:01:00Z">
        <w:r w:rsidDel="00E75891">
          <w:delText xml:space="preserve"> of a defined length</w:delText>
        </w:r>
      </w:del>
      <w:r>
        <w:t xml:space="preserve"> in a peptide library for </w:t>
      </w:r>
      <w:ins w:id="247" w:author="O'Donoghue, Anthony" w:date="2024-08-17T14:01:00Z" w16du:dateUtc="2024-08-17T21:01:00Z">
        <w:r w:rsidR="00CF18B2">
          <w:t>use</w:t>
        </w:r>
      </w:ins>
      <w:ins w:id="248" w:author="O'Donoghue, Anthony" w:date="2024-08-17T14:02:00Z" w16du:dateUtc="2024-08-17T21:02:00Z">
        <w:r w:rsidR="00CF18B2">
          <w:t xml:space="preserve"> as a </w:t>
        </w:r>
        <w:r w:rsidR="00A523DA">
          <w:t xml:space="preserve">control dataset </w:t>
        </w:r>
      </w:ins>
      <w:ins w:id="249" w:author="O'Donoghue, Anthony" w:date="2024-08-17T14:14:00Z" w16du:dateUtc="2024-08-17T21:14:00Z">
        <w:r w:rsidR="000B0B2C">
          <w:t>to compa</w:t>
        </w:r>
      </w:ins>
      <w:ins w:id="250" w:author="O'Donoghue, Anthony" w:date="2024-08-17T14:15:00Z" w16du:dateUtc="2024-08-17T21:15:00Z">
        <w:r w:rsidR="000B0B2C">
          <w:t>re to the experimen</w:t>
        </w:r>
        <w:r w:rsidR="00765912">
          <w:t xml:space="preserve">tally determined cleavages sites. The control data </w:t>
        </w:r>
      </w:ins>
      <w:ins w:id="251" w:author="O'Donoghue, Anthony" w:date="2024-08-17T14:02:00Z" w16du:dateUtc="2024-08-17T21:02:00Z">
        <w:r w:rsidR="00A523DA">
          <w:t xml:space="preserve">is </w:t>
        </w:r>
        <w:r w:rsidR="00710803">
          <w:t xml:space="preserve">essential for </w:t>
        </w:r>
      </w:ins>
      <w:ins w:id="252" w:author="O'Donoghue, Anthony" w:date="2024-08-17T14:15:00Z" w16du:dateUtc="2024-08-17T21:15:00Z">
        <w:r w:rsidR="00765912">
          <w:t xml:space="preserve">the </w:t>
        </w:r>
      </w:ins>
      <w:ins w:id="253" w:author="O'Donoghue, Anthony" w:date="2024-08-17T14:16:00Z" w16du:dateUtc="2024-08-17T21:16:00Z">
        <w:r w:rsidR="00765912">
          <w:t>downstream cleavage</w:t>
        </w:r>
      </w:ins>
      <w:ins w:id="254" w:author="O'Donoghue, Anthony" w:date="2024-08-17T14:15:00Z" w16du:dateUtc="2024-08-17T21:15:00Z">
        <w:r w:rsidR="00765912">
          <w:t xml:space="preserve"> motif visualization</w:t>
        </w:r>
      </w:ins>
      <w:del w:id="255" w:author="O'Donoghue, Anthony" w:date="2024-08-17T14:16:00Z" w16du:dateUtc="2024-08-17T21:16:00Z">
        <w:r w:rsidDel="00765912">
          <w:delText xml:space="preserve">downstream </w:delText>
        </w:r>
        <w:r w:rsidDel="00363D50">
          <w:delText>analyses such as</w:delText>
        </w:r>
      </w:del>
      <w:del w:id="256" w:author="O'Donoghue, Anthony" w:date="2024-08-17T14:15:00Z" w16du:dateUtc="2024-08-17T21:15:00Z">
        <w:r w:rsidDel="00765912">
          <w:delText xml:space="preserve"> recognition motif visualizat</w:delText>
        </w:r>
      </w:del>
      <w:ins w:id="257" w:author="O'Donoghue, Anthony" w:date="2024-08-17T14:16:00Z" w16du:dateUtc="2024-08-17T21:16:00Z">
        <w:r w:rsidR="00363D50">
          <w:t xml:space="preserve">. </w:t>
        </w:r>
      </w:ins>
      <w:del w:id="258" w:author="O'Donoghue, Anthony" w:date="2024-08-17T14:15:00Z" w16du:dateUtc="2024-08-17T21:15:00Z">
        <w:r w:rsidDel="00765912">
          <w:delText>ion</w:delText>
        </w:r>
      </w:del>
      <w:del w:id="259" w:author="O'Donoghue, Anthony" w:date="2024-08-17T14:16:00Z" w16du:dateUtc="2024-08-17T21:16:00Z">
        <w:r w:rsidDel="00363D50">
          <w:delText xml:space="preserve">. </w:delText>
        </w:r>
      </w:del>
      <w:r>
        <w:t xml:space="preserve">We provide the </w:t>
      </w:r>
      <w:proofErr w:type="spellStart"/>
      <w:r>
        <w:t>calculate_all_</w:t>
      </w:r>
      <w:proofErr w:type="gramStart"/>
      <w:r>
        <w:t>cleavages</w:t>
      </w:r>
      <w:proofErr w:type="spellEnd"/>
      <w:r>
        <w:t>(</w:t>
      </w:r>
      <w:proofErr w:type="gramEnd"/>
      <w:r>
        <w:t xml:space="preserve">) function for this use case. This function takes a vector of given peptide sequences, and then splits them up into all possible cleavages of a specified length. </w:t>
      </w:r>
    </w:p>
    <w:p w14:paraId="146744A9" w14:textId="77777777" w:rsidR="005C7E3E" w:rsidRDefault="005C7E3E" w:rsidP="00E92335">
      <w:pPr>
        <w:spacing w:line="480" w:lineRule="auto"/>
      </w:pPr>
    </w:p>
    <w:p w14:paraId="6A0311E5" w14:textId="376126C0" w:rsidR="00C7002C" w:rsidRDefault="00556757" w:rsidP="00E92335">
      <w:pPr>
        <w:spacing w:line="480" w:lineRule="auto"/>
        <w:rPr>
          <w:b/>
          <w:bCs/>
        </w:rPr>
      </w:pPr>
      <w:r>
        <w:rPr>
          <w:b/>
          <w:bCs/>
        </w:rPr>
        <w:t>Quality Control Checks</w:t>
      </w:r>
    </w:p>
    <w:p w14:paraId="6052FF17" w14:textId="7DE5CF1B" w:rsidR="002B50DB" w:rsidRDefault="00995BD3" w:rsidP="00E92335">
      <w:pPr>
        <w:spacing w:line="480" w:lineRule="auto"/>
      </w:pPr>
      <w:r w:rsidRPr="00C7002C">
        <w:t xml:space="preserve">These </w:t>
      </w:r>
      <w:r>
        <w:t xml:space="preserve">functions </w:t>
      </w:r>
      <w:del w:id="260" w:author="O'Donoghue, Anthony" w:date="2024-08-17T14:16:00Z" w16du:dateUtc="2024-08-17T21:16:00Z">
        <w:r w:rsidDel="00874533">
          <w:delText xml:space="preserve">intend to </w:delText>
        </w:r>
      </w:del>
      <w:r>
        <w:t>allow the user to assess the quality of experimental data and diagno</w:t>
      </w:r>
      <w:r w:rsidR="002B50DB">
        <w:t>se</w:t>
      </w:r>
      <w:r>
        <w:t xml:space="preserve"> potential problems. </w:t>
      </w:r>
    </w:p>
    <w:p w14:paraId="5FD6E5A2" w14:textId="77777777" w:rsidR="00203F2F" w:rsidRPr="002B50DB" w:rsidRDefault="00203F2F" w:rsidP="00E92335">
      <w:pPr>
        <w:spacing w:line="480" w:lineRule="auto"/>
      </w:pPr>
    </w:p>
    <w:p w14:paraId="3C71F6B2" w14:textId="43C091AE" w:rsidR="00DD5FB1" w:rsidRDefault="00DD5FB1" w:rsidP="00E92335">
      <w:pPr>
        <w:spacing w:line="480" w:lineRule="auto"/>
        <w:rPr>
          <w:i/>
          <w:iCs/>
        </w:rPr>
      </w:pPr>
      <w:r>
        <w:rPr>
          <w:i/>
          <w:iCs/>
        </w:rPr>
        <w:t>Determining the percentage of peptide library detected in experiment</w:t>
      </w:r>
    </w:p>
    <w:p w14:paraId="6FA030FC" w14:textId="7F9F826D" w:rsidR="00783E42" w:rsidRDefault="002B50DB" w:rsidP="00E92335">
      <w:pPr>
        <w:spacing w:line="480" w:lineRule="auto"/>
      </w:pPr>
      <w:r>
        <w:t xml:space="preserve">We provide the </w:t>
      </w:r>
      <w:proofErr w:type="spellStart"/>
      <w:r>
        <w:t>qc_</w:t>
      </w:r>
      <w:proofErr w:type="gramStart"/>
      <w:r>
        <w:t>check</w:t>
      </w:r>
      <w:proofErr w:type="spellEnd"/>
      <w:r>
        <w:t>(</w:t>
      </w:r>
      <w:proofErr w:type="gramEnd"/>
      <w:r>
        <w:t xml:space="preserve">) function to calculate the </w:t>
      </w:r>
      <w:del w:id="261" w:author="O'Donoghue, Anthony" w:date="2024-08-17T14:20:00Z" w16du:dateUtc="2024-08-17T21:20:00Z">
        <w:r w:rsidDel="009623C1">
          <w:delText xml:space="preserve">percentage </w:delText>
        </w:r>
      </w:del>
      <w:ins w:id="262" w:author="O'Donoghue, Anthony" w:date="2024-08-17T14:20:00Z" w16du:dateUtc="2024-08-17T21:20:00Z">
        <w:r w:rsidR="009623C1">
          <w:t xml:space="preserve">coverage </w:t>
        </w:r>
      </w:ins>
      <w:r>
        <w:t xml:space="preserve">of the peptide library that was detected in the MSP-MS experiment on a per sample basis. This function considers the </w:t>
      </w:r>
      <w:del w:id="263" w:author="O'Donoghue, Anthony" w:date="2024-08-17T14:20:00Z" w16du:dateUtc="2024-08-17T21:20:00Z">
        <w:r w:rsidDel="00133E19">
          <w:delText>percentage of</w:delText>
        </w:r>
      </w:del>
      <w:ins w:id="264" w:author="O'Donoghue, Anthony" w:date="2024-08-17T14:20:00Z" w16du:dateUtc="2024-08-17T21:20:00Z">
        <w:r w:rsidR="00133E19">
          <w:t>number of</w:t>
        </w:r>
      </w:ins>
      <w:r>
        <w:t xml:space="preserve"> </w:t>
      </w:r>
      <w:ins w:id="265" w:author="O'Donoghue, Anthony" w:date="2024-08-17T14:17:00Z" w16du:dateUtc="2024-08-17T21:17:00Z">
        <w:r w:rsidR="00B27B06">
          <w:t>full length (</w:t>
        </w:r>
      </w:ins>
      <w:r>
        <w:t>undigested</w:t>
      </w:r>
      <w:ins w:id="266" w:author="O'Donoghue, Anthony" w:date="2024-08-17T14:17:00Z" w16du:dateUtc="2024-08-17T21:17:00Z">
        <w:r w:rsidR="00B27B06">
          <w:t>) peptides</w:t>
        </w:r>
      </w:ins>
      <w:r>
        <w:t xml:space="preserve"> </w:t>
      </w:r>
      <w:del w:id="267" w:author="O'Donoghue, Anthony" w:date="2024-08-17T14:18:00Z" w16du:dateUtc="2024-08-17T21:18:00Z">
        <w:r w:rsidDel="00676B03">
          <w:delText xml:space="preserve">members </w:delText>
        </w:r>
      </w:del>
      <w:ins w:id="268" w:author="O'Donoghue, Anthony" w:date="2024-08-17T14:18:00Z" w16du:dateUtc="2024-08-17T21:18:00Z">
        <w:r w:rsidR="00676B03">
          <w:t xml:space="preserve">that are </w:t>
        </w:r>
        <w:r w:rsidR="00B5349A">
          <w:t>detected</w:t>
        </w:r>
      </w:ins>
      <w:ins w:id="269" w:author="O'Donoghue, Anthony" w:date="2024-08-17T14:20:00Z" w16du:dateUtc="2024-08-17T21:20:00Z">
        <w:r w:rsidR="00133E19">
          <w:t xml:space="preserve"> relative to the number of </w:t>
        </w:r>
      </w:ins>
      <w:ins w:id="270" w:author="O'Donoghue, Anthony" w:date="2024-08-17T14:21:00Z" w16du:dateUtc="2024-08-17T21:21:00Z">
        <w:r w:rsidR="00133E19">
          <w:lastRenderedPageBreak/>
          <w:t>full</w:t>
        </w:r>
      </w:ins>
      <w:ins w:id="271" w:author="O'Donoghue, Anthony" w:date="2024-08-17T14:23:00Z" w16du:dateUtc="2024-08-17T21:23:00Z">
        <w:r w:rsidR="00ED1765">
          <w:t>-</w:t>
        </w:r>
      </w:ins>
      <w:ins w:id="272" w:author="O'Donoghue, Anthony" w:date="2024-08-17T14:21:00Z" w16du:dateUtc="2024-08-17T21:21:00Z">
        <w:r w:rsidR="00133E19">
          <w:t xml:space="preserve">length peptides that </w:t>
        </w:r>
      </w:ins>
      <w:ins w:id="273" w:author="O'Donoghue, Anthony" w:date="2024-08-17T14:22:00Z" w16du:dateUtc="2024-08-17T21:22:00Z">
        <w:r w:rsidR="00EB547F">
          <w:t xml:space="preserve">known to be </w:t>
        </w:r>
      </w:ins>
      <w:ins w:id="274" w:author="O'Donoghue, Anthony" w:date="2024-08-17T14:21:00Z" w16du:dateUtc="2024-08-17T21:21:00Z">
        <w:r w:rsidR="00133E19">
          <w:t>present</w:t>
        </w:r>
        <w:r w:rsidR="00A10EF5">
          <w:t xml:space="preserve"> in the library mixture</w:t>
        </w:r>
      </w:ins>
      <w:ins w:id="275" w:author="O'Donoghue, Anthony" w:date="2024-08-17T14:18:00Z" w16du:dateUtc="2024-08-17T21:18:00Z">
        <w:r w:rsidR="00B5349A">
          <w:t xml:space="preserve">. </w:t>
        </w:r>
        <w:r w:rsidR="00676B03">
          <w:t xml:space="preserve"> </w:t>
        </w:r>
      </w:ins>
      <w:ins w:id="276" w:author="O'Donoghue, Anthony" w:date="2024-08-17T14:23:00Z" w16du:dateUtc="2024-08-17T21:23:00Z">
        <w:r w:rsidR="00ED1765">
          <w:t xml:space="preserve">In addition, </w:t>
        </w:r>
      </w:ins>
      <w:del w:id="277" w:author="O'Donoghue, Anthony" w:date="2024-08-17T14:19:00Z" w16du:dateUtc="2024-08-17T21:19:00Z">
        <w:r w:rsidDel="00B5349A">
          <w:delText>of the library t</w:delText>
        </w:r>
      </w:del>
      <w:del w:id="278" w:author="O'Donoghue, Anthony" w:date="2024-08-17T14:18:00Z" w16du:dateUtc="2024-08-17T21:18:00Z">
        <w:r w:rsidDel="00676B03">
          <w:delText xml:space="preserve">hat produced a </w:delText>
        </w:r>
        <w:r w:rsidR="00204CCD" w:rsidDel="00676B03">
          <w:delText>non-NA</w:delText>
        </w:r>
        <w:r w:rsidDel="00676B03">
          <w:delText xml:space="preserve"> value from each sample. </w:delText>
        </w:r>
      </w:del>
      <w:del w:id="279" w:author="O'Donoghue, Anthony" w:date="2024-08-17T14:23:00Z" w16du:dateUtc="2024-08-17T21:23:00Z">
        <w:r w:rsidDel="00ED1765">
          <w:delText xml:space="preserve">Additionally, </w:delText>
        </w:r>
      </w:del>
      <w:r>
        <w:t xml:space="preserve">the </w:t>
      </w:r>
      <w:del w:id="280" w:author="O'Donoghue, Anthony" w:date="2024-08-17T14:23:00Z" w16du:dateUtc="2024-08-17T21:23:00Z">
        <w:r w:rsidDel="00DD58D3">
          <w:delText>percentage of</w:delText>
        </w:r>
      </w:del>
      <w:del w:id="281" w:author="O'Donoghue, Anthony" w:date="2024-08-17T14:24:00Z" w16du:dateUtc="2024-08-17T21:24:00Z">
        <w:r w:rsidDel="00DD58D3">
          <w:delText xml:space="preserve"> </w:delText>
        </w:r>
      </w:del>
      <w:del w:id="282" w:author="O'Donoghue, Anthony" w:date="2024-08-17T14:19:00Z" w16du:dateUtc="2024-08-17T21:19:00Z">
        <w:r w:rsidDel="00CA00A3">
          <w:delText>library members</w:delText>
        </w:r>
      </w:del>
      <w:ins w:id="283" w:author="O'Donoghue, Anthony" w:date="2024-08-17T14:19:00Z" w16du:dateUtc="2024-08-17T21:19:00Z">
        <w:r w:rsidR="00CA00A3">
          <w:t>peptide</w:t>
        </w:r>
      </w:ins>
      <w:r>
        <w:t xml:space="preserve"> </w:t>
      </w:r>
      <w:ins w:id="284" w:author="O'Donoghue, Anthony" w:date="2024-08-17T14:24:00Z" w16du:dateUtc="2024-08-17T21:24:00Z">
        <w:r w:rsidR="003B3A97">
          <w:t xml:space="preserve">coverage is also calculated </w:t>
        </w:r>
      </w:ins>
      <w:ins w:id="285" w:author="O'Donoghue, Anthony" w:date="2024-08-17T14:25:00Z" w16du:dateUtc="2024-08-17T21:25:00Z">
        <w:r w:rsidR="004D5EE0">
          <w:t xml:space="preserve">when </w:t>
        </w:r>
      </w:ins>
      <w:del w:id="286" w:author="O'Donoghue, Anthony" w:date="2024-08-17T14:25:00Z" w16du:dateUtc="2024-08-17T21:25:00Z">
        <w:r w:rsidDel="003F0C15">
          <w:delText xml:space="preserve">that were detected when </w:delText>
        </w:r>
      </w:del>
      <w:r>
        <w:t xml:space="preserve">considering both full length </w:t>
      </w:r>
      <w:ins w:id="287" w:author="O'Donoghue, Anthony" w:date="2024-08-17T14:25:00Z" w16du:dateUtc="2024-08-17T21:25:00Z">
        <w:r w:rsidR="004D5EE0">
          <w:t xml:space="preserve">peptides </w:t>
        </w:r>
        <w:r w:rsidR="003F0C15">
          <w:t xml:space="preserve">and cleaved </w:t>
        </w:r>
      </w:ins>
      <w:del w:id="288" w:author="O'Donoghue, Anthony" w:date="2024-08-17T14:25:00Z" w16du:dateUtc="2024-08-17T21:25:00Z">
        <w:r w:rsidDel="004D5EE0">
          <w:delText xml:space="preserve">peptides </w:delText>
        </w:r>
        <w:r w:rsidR="005C7E3E" w:rsidDel="004D5EE0">
          <w:delText>as</w:delText>
        </w:r>
        <w:r w:rsidDel="004D5EE0">
          <w:delText xml:space="preserve"> well as their cleavage </w:delText>
        </w:r>
      </w:del>
      <w:r>
        <w:t>products</w:t>
      </w:r>
      <w:ins w:id="289" w:author="O'Donoghue, Anthony" w:date="2024-08-17T14:25:00Z" w16du:dateUtc="2024-08-17T21:25:00Z">
        <w:r w:rsidR="004D5EE0">
          <w:t>.</w:t>
        </w:r>
      </w:ins>
      <w:del w:id="290" w:author="O'Donoghue, Anthony" w:date="2024-08-17T14:25:00Z" w16du:dateUtc="2024-08-17T21:25:00Z">
        <w:r w:rsidDel="004D5EE0">
          <w:delText xml:space="preserve"> are calculated. </w:delText>
        </w:r>
      </w:del>
    </w:p>
    <w:p w14:paraId="13F017D1" w14:textId="77777777" w:rsidR="00A40699" w:rsidRPr="00DD5FB1" w:rsidRDefault="00A40699" w:rsidP="00E92335">
      <w:pPr>
        <w:spacing w:line="480" w:lineRule="auto"/>
      </w:pPr>
    </w:p>
    <w:p w14:paraId="43BD8E7D" w14:textId="30105068" w:rsidR="00C63C37" w:rsidRPr="00C63C37" w:rsidRDefault="00DD5FB1" w:rsidP="00E92335">
      <w:pPr>
        <w:spacing w:line="480" w:lineRule="auto"/>
        <w:rPr>
          <w:i/>
          <w:iCs/>
        </w:rPr>
      </w:pPr>
      <w:r>
        <w:rPr>
          <w:i/>
          <w:iCs/>
        </w:rPr>
        <w:t xml:space="preserve">Determining which peptides from library were not </w:t>
      </w:r>
      <w:r w:rsidR="00783E42">
        <w:rPr>
          <w:i/>
          <w:iCs/>
        </w:rPr>
        <w:t xml:space="preserve">detected. </w:t>
      </w:r>
    </w:p>
    <w:p w14:paraId="14679995" w14:textId="06306B2F" w:rsidR="00DD5FB1" w:rsidRDefault="00783E42" w:rsidP="00E92335">
      <w:pPr>
        <w:spacing w:line="480" w:lineRule="auto"/>
      </w:pPr>
      <w:r>
        <w:t xml:space="preserve">The </w:t>
      </w:r>
      <w:proofErr w:type="spellStart"/>
      <w:r>
        <w:t>find_nd_</w:t>
      </w:r>
      <w:proofErr w:type="gramStart"/>
      <w:r>
        <w:t>peptides</w:t>
      </w:r>
      <w:proofErr w:type="spellEnd"/>
      <w:r>
        <w:t>(</w:t>
      </w:r>
      <w:proofErr w:type="gramEnd"/>
      <w:r>
        <w:t xml:space="preserve">) function identifies the peptides </w:t>
      </w:r>
      <w:del w:id="291" w:author="O'Donoghue, Anthony" w:date="2024-08-17T14:26:00Z" w16du:dateUtc="2024-08-17T21:26:00Z">
        <w:r w:rsidDel="00E5209E">
          <w:delText xml:space="preserve">from </w:delText>
        </w:r>
      </w:del>
      <w:ins w:id="292" w:author="O'Donoghue, Anthony" w:date="2024-08-17T14:26:00Z" w16du:dateUtc="2024-08-17T21:26:00Z">
        <w:r w:rsidR="00E5209E">
          <w:t xml:space="preserve">in </w:t>
        </w:r>
      </w:ins>
      <w:r>
        <w:t xml:space="preserve">the library that were not detected in </w:t>
      </w:r>
      <w:r w:rsidR="00C63C37">
        <w:t>each</w:t>
      </w:r>
      <w:r>
        <w:t xml:space="preserve"> </w:t>
      </w:r>
      <w:r w:rsidR="00C63C37">
        <w:t>sample.</w:t>
      </w:r>
    </w:p>
    <w:p w14:paraId="46E53D09" w14:textId="77777777" w:rsidR="00783E42" w:rsidRDefault="00783E42" w:rsidP="00E92335">
      <w:pPr>
        <w:spacing w:line="480" w:lineRule="auto"/>
        <w:rPr>
          <w:i/>
          <w:iCs/>
        </w:rPr>
      </w:pPr>
    </w:p>
    <w:p w14:paraId="1C6BAFAA" w14:textId="5CEEC270" w:rsidR="00DD5FB1" w:rsidRDefault="00DD5FB1" w:rsidP="00E92335">
      <w:pPr>
        <w:spacing w:line="480" w:lineRule="auto"/>
        <w:rPr>
          <w:i/>
          <w:iCs/>
        </w:rPr>
      </w:pPr>
      <w:r>
        <w:rPr>
          <w:i/>
          <w:iCs/>
        </w:rPr>
        <w:t xml:space="preserve">Visualizing </w:t>
      </w:r>
      <w:del w:id="293" w:author="O'Donoghue, Anthony" w:date="2024-08-17T14:27:00Z" w16du:dateUtc="2024-08-17T21:27:00Z">
        <w:r w:rsidR="002B50DB" w:rsidDel="00EF1465">
          <w:rPr>
            <w:i/>
            <w:iCs/>
          </w:rPr>
          <w:delText>percentage of</w:delText>
        </w:r>
      </w:del>
      <w:ins w:id="294" w:author="O'Donoghue, Anthony" w:date="2024-08-17T14:27:00Z" w16du:dateUtc="2024-08-17T21:27:00Z">
        <w:r w:rsidR="00EF1465">
          <w:rPr>
            <w:i/>
            <w:iCs/>
          </w:rPr>
          <w:t>peptide</w:t>
        </w:r>
      </w:ins>
      <w:r w:rsidR="002B50DB">
        <w:rPr>
          <w:i/>
          <w:iCs/>
        </w:rPr>
        <w:t xml:space="preserve"> library</w:t>
      </w:r>
      <w:del w:id="295" w:author="O'Donoghue, Anthony" w:date="2024-08-17T14:27:00Z" w16du:dateUtc="2024-08-17T21:27:00Z">
        <w:r w:rsidR="002B50DB" w:rsidDel="00EF1465">
          <w:rPr>
            <w:i/>
            <w:iCs/>
          </w:rPr>
          <w:delText xml:space="preserve"> detected</w:delText>
        </w:r>
      </w:del>
      <w:ins w:id="296" w:author="O'Donoghue, Anthony" w:date="2024-08-17T14:27:00Z" w16du:dateUtc="2024-08-17T21:27:00Z">
        <w:r w:rsidR="00EF1465">
          <w:rPr>
            <w:i/>
            <w:iCs/>
          </w:rPr>
          <w:t xml:space="preserve"> coverage</w:t>
        </w:r>
      </w:ins>
    </w:p>
    <w:p w14:paraId="5A9E16FC" w14:textId="5CBB96EF" w:rsidR="00995BD3" w:rsidRDefault="00783E42" w:rsidP="00E92335">
      <w:pPr>
        <w:spacing w:line="480" w:lineRule="auto"/>
      </w:pPr>
      <w:r>
        <w:t xml:space="preserve">The percentage of the peptide library that is detected in </w:t>
      </w:r>
      <w:r w:rsidR="00C63C37">
        <w:t xml:space="preserve">each sample can </w:t>
      </w:r>
      <w:r>
        <w:t xml:space="preserve">be visualized using the </w:t>
      </w:r>
      <w:proofErr w:type="spellStart"/>
      <w:r>
        <w:t>plot_qc_</w:t>
      </w:r>
      <w:proofErr w:type="gramStart"/>
      <w:r>
        <w:t>check</w:t>
      </w:r>
      <w:proofErr w:type="spellEnd"/>
      <w:r>
        <w:t>(</w:t>
      </w:r>
      <w:proofErr w:type="gramEnd"/>
      <w:r>
        <w:t>) function.</w:t>
      </w:r>
      <w:r w:rsidR="00203F2F">
        <w:t xml:space="preserve"> </w:t>
      </w:r>
      <w:r w:rsidR="00C63C37">
        <w:t xml:space="preserve"> </w:t>
      </w:r>
      <w:r w:rsidR="00203F2F">
        <w:t xml:space="preserve">A </w:t>
      </w:r>
      <w:r w:rsidR="00C63C37">
        <w:t xml:space="preserve">histogram </w:t>
      </w:r>
      <w:r w:rsidR="00203F2F">
        <w:t>containing the count of the number of samples per</w:t>
      </w:r>
      <w:r w:rsidR="00C63C37">
        <w:t xml:space="preserve"> percentage missing is plotted</w:t>
      </w:r>
      <w:r w:rsidR="002B50DB">
        <w:t xml:space="preserve"> with facets containing each group of replicates.</w:t>
      </w:r>
    </w:p>
    <w:p w14:paraId="59955975" w14:textId="77777777" w:rsidR="002B50DB" w:rsidRDefault="002B50DB" w:rsidP="002B50DB">
      <w:pPr>
        <w:spacing w:line="480" w:lineRule="auto"/>
        <w:rPr>
          <w:i/>
          <w:iCs/>
        </w:rPr>
      </w:pPr>
    </w:p>
    <w:p w14:paraId="3D84F508" w14:textId="69BF6B68" w:rsidR="002B50DB" w:rsidRPr="002B50DB" w:rsidRDefault="002B50DB" w:rsidP="00E92335">
      <w:pPr>
        <w:spacing w:line="480" w:lineRule="auto"/>
        <w:rPr>
          <w:i/>
          <w:iCs/>
        </w:rPr>
      </w:pPr>
      <w:r>
        <w:rPr>
          <w:i/>
          <w:iCs/>
        </w:rPr>
        <w:t>Visualizing the library peptides that were not detected</w:t>
      </w:r>
    </w:p>
    <w:p w14:paraId="20F6AC94" w14:textId="22011A1B" w:rsidR="00A40699" w:rsidRDefault="002B50DB" w:rsidP="00A40699">
      <w:pPr>
        <w:spacing w:line="480" w:lineRule="auto"/>
      </w:pPr>
      <w:r>
        <w:t xml:space="preserve">The results of the </w:t>
      </w:r>
      <w:proofErr w:type="spellStart"/>
      <w:r>
        <w:t>find_nd_</w:t>
      </w:r>
      <w:proofErr w:type="gramStart"/>
      <w:r>
        <w:t>peptides</w:t>
      </w:r>
      <w:proofErr w:type="spellEnd"/>
      <w:r>
        <w:t>(</w:t>
      </w:r>
      <w:proofErr w:type="gramEnd"/>
      <w:r>
        <w:t>) function</w:t>
      </w:r>
      <w:r w:rsidR="00A40699">
        <w:t xml:space="preserve"> can be summarized and plotted using </w:t>
      </w:r>
      <w:proofErr w:type="spellStart"/>
      <w:r w:rsidR="00A40699">
        <w:t>plot_nd_peptides</w:t>
      </w:r>
      <w:proofErr w:type="spellEnd"/>
      <w:r w:rsidR="00A40699">
        <w:t xml:space="preserve">(). This function plots the percentage of samples in the experiment where the indicated library peptide was not detected. Two facets are shown, one in which only full-length peptides are considered, and another where both full length and cleavage products are considered. </w:t>
      </w:r>
    </w:p>
    <w:p w14:paraId="42DB9C7C" w14:textId="77777777" w:rsidR="00A40699" w:rsidRPr="00A40699" w:rsidRDefault="00A40699" w:rsidP="00A40699">
      <w:pPr>
        <w:spacing w:line="480" w:lineRule="auto"/>
      </w:pPr>
    </w:p>
    <w:p w14:paraId="73BF399F" w14:textId="4C3FF4BB" w:rsidR="00783E42" w:rsidRPr="00A40699" w:rsidRDefault="00A40699" w:rsidP="00E92335">
      <w:pPr>
        <w:spacing w:line="480" w:lineRule="auto"/>
        <w:rPr>
          <w:i/>
          <w:iCs/>
        </w:rPr>
      </w:pPr>
      <w:r>
        <w:rPr>
          <w:i/>
          <w:iCs/>
        </w:rPr>
        <w:t>Visualizing the distribution of peptides as a function of retention time</w:t>
      </w:r>
    </w:p>
    <w:p w14:paraId="79962F4C" w14:textId="200538FB" w:rsidR="00C63C37" w:rsidRPr="00783E42" w:rsidRDefault="00A40699" w:rsidP="00E92335">
      <w:pPr>
        <w:spacing w:line="480" w:lineRule="auto"/>
      </w:pPr>
      <w:r>
        <w:lastRenderedPageBreak/>
        <w:t xml:space="preserve">The </w:t>
      </w:r>
      <w:proofErr w:type="spellStart"/>
      <w:r w:rsidR="00C63C37">
        <w:t>plot_r</w:t>
      </w:r>
      <w:r>
        <w:t>t</w:t>
      </w:r>
      <w:r w:rsidR="00C63C37">
        <w:t>_</w:t>
      </w:r>
      <w:proofErr w:type="gramStart"/>
      <w:r w:rsidR="00C63C37">
        <w:t>qc</w:t>
      </w:r>
      <w:proofErr w:type="spellEnd"/>
      <w:r w:rsidR="00C63C37">
        <w:t>(</w:t>
      </w:r>
      <w:proofErr w:type="gramEnd"/>
      <w:r w:rsidR="00C63C37">
        <w:t xml:space="preserve">) function </w:t>
      </w:r>
      <w:r>
        <w:t xml:space="preserve">is used to plot </w:t>
      </w:r>
      <w:r w:rsidR="00C63C37">
        <w:t xml:space="preserve"> a histogram </w:t>
      </w:r>
      <w:r>
        <w:t>containing the when aggregated by each group containing replicate samples.</w:t>
      </w:r>
      <w:r w:rsidR="00C63C37">
        <w:t xml:space="preserve"> </w:t>
      </w:r>
    </w:p>
    <w:p w14:paraId="2FDA9648" w14:textId="77777777" w:rsidR="00C7002C" w:rsidRDefault="00C7002C" w:rsidP="00E92335">
      <w:pPr>
        <w:spacing w:line="480" w:lineRule="auto"/>
      </w:pPr>
    </w:p>
    <w:p w14:paraId="519F7027" w14:textId="44089E27" w:rsidR="00B974ED" w:rsidRPr="00B974ED" w:rsidRDefault="00C7002C" w:rsidP="00E92335">
      <w:pPr>
        <w:spacing w:line="480" w:lineRule="auto"/>
        <w:rPr>
          <w:b/>
          <w:bCs/>
        </w:rPr>
      </w:pPr>
      <w:r>
        <w:rPr>
          <w:b/>
          <w:bCs/>
        </w:rPr>
        <w:t>Data Processing</w:t>
      </w:r>
    </w:p>
    <w:p w14:paraId="3D19D1E9" w14:textId="2EBF04E9" w:rsidR="00A40699" w:rsidRPr="00C7002C" w:rsidRDefault="00DA61FA" w:rsidP="00E92335">
      <w:pPr>
        <w:spacing w:line="480" w:lineRule="auto"/>
        <w:rPr>
          <w:i/>
          <w:iCs/>
        </w:rPr>
      </w:pPr>
      <w:r w:rsidRPr="00C7002C">
        <w:rPr>
          <w:i/>
          <w:iCs/>
        </w:rPr>
        <w:t>Data Normalization</w:t>
      </w:r>
    </w:p>
    <w:p w14:paraId="4E016479" w14:textId="06ACE8D1" w:rsidR="00C7002C" w:rsidRDefault="00A40699" w:rsidP="00E92335">
      <w:pPr>
        <w:spacing w:line="480" w:lineRule="auto"/>
      </w:pPr>
      <w:r>
        <w:t xml:space="preserve">The </w:t>
      </w:r>
      <w:proofErr w:type="spellStart"/>
      <w:r>
        <w:t>normalyze</w:t>
      </w:r>
      <w:proofErr w:type="spellEnd"/>
      <w:r>
        <w:t>() function performs m</w:t>
      </w:r>
      <w:r w:rsidR="00C7002C">
        <w:t xml:space="preserve">edian normalization as implemented in the </w:t>
      </w:r>
      <w:proofErr w:type="spellStart"/>
      <w:r w:rsidR="00C7002C" w:rsidRPr="00C7002C">
        <w:t>NormalyzerDE</w:t>
      </w:r>
      <w:proofErr w:type="spellEnd"/>
      <w:r w:rsidR="00C7002C">
        <w:t xml:space="preserve"> R package</w:t>
      </w:r>
      <w:r w:rsidR="00C7002C">
        <w:fldChar w:fldCharType="begin"/>
      </w:r>
      <w:r w:rsidR="00745457">
        <w:instrText xml:space="preserve"> ADDIN ZOTERO_ITEM CSL_CITATION {"citationID":"NJTB8AJT","properties":{"formattedCitation":"\\super 13\\nosupersub{}","plainCitation":"13","noteIndex":0},"citationItems":[{"id":6188,"uris":["http://zotero.org/users/6494753/items/75YVYUEL"],"itemData":{"id":6188,"type":"article-journal","abstract":"Technical biases are introduced in omics data sets during data generation and interfere with the ability to study biological mechanisms. Several normalization approaches have been proposed to minimize the e</w:instrText>
      </w:r>
      <w:r w:rsidR="00745457">
        <w:rPr>
          <w:rFonts w:ascii="Cambria Math" w:hAnsi="Cambria Math" w:cs="Cambria Math"/>
        </w:rPr>
        <w:instrText>ﬀ</w:instrText>
      </w:r>
      <w:r w:rsidR="00745457">
        <w:instrText>ects of such biases, but ﬂuctuations in the electrospray current during liquid chromatography−mass spectrometry gradients cause local and sample-speciﬁc bias not considered by most approaches. Here we introduce a software named NormalyzerDE that includes a generic retention time (RT)segmented approach compatible with a wide range of global normalization approaches to reduce the e</w:instrText>
      </w:r>
      <w:r w:rsidR="00745457">
        <w:rPr>
          <w:rFonts w:ascii="Cambria Math" w:hAnsi="Cambria Math" w:cs="Cambria Math"/>
        </w:rPr>
        <w:instrText>ﬀ</w:instrText>
      </w:r>
      <w:r w:rsidR="00745457">
        <w:instrText>ects of time-resolved bias. The software o</w:instrText>
      </w:r>
      <w:r w:rsidR="00745457">
        <w:rPr>
          <w:rFonts w:ascii="Cambria Math" w:hAnsi="Cambria Math" w:cs="Cambria Math"/>
        </w:rPr>
        <w:instrText>ﬀ</w:instrText>
      </w:r>
      <w:r w:rsidR="00745457">
        <w:instrText>ers straightforward access to multiple normalization methods, allows for data set evaluation and normalization quality assessment as well as subsequent or independent di</w:instrText>
      </w:r>
      <w:r w:rsidR="00745457">
        <w:rPr>
          <w:rFonts w:ascii="Cambria Math" w:hAnsi="Cambria Math" w:cs="Cambria Math"/>
        </w:rPr>
        <w:instrText>ﬀ</w:instrText>
      </w:r>
      <w:r w:rsidR="00745457">
        <w:instrText>erential expression analysis using the empirical Bayes Limma approach. When evaluated on two spike-in data sets the RT-segmented approaches outperformed conventional approaches by detecting more peptides (8−36%) without loss of precision. Furthermore, di</w:instrText>
      </w:r>
      <w:r w:rsidR="00745457">
        <w:rPr>
          <w:rFonts w:ascii="Cambria Math" w:hAnsi="Cambria Math" w:cs="Cambria Math"/>
        </w:rPr>
        <w:instrText>ﬀ</w:instrText>
      </w:r>
      <w:r w:rsidR="00745457">
        <w:instrText>erential expression analysis using the Limma approach consistently increased recall (2−35%) compared to analysis of variance. The combination of RTnormalization and Limma was in one case able to distinguish 108% (2597 vs 1249) more spike-in peptides compared to traditional approaches. NormalyzerDE provides widely usable tools for performing normalization and evaluating the outcome and makes calculation of subsequent di</w:instrText>
      </w:r>
      <w:r w:rsidR="00745457">
        <w:rPr>
          <w:rFonts w:ascii="Cambria Math" w:hAnsi="Cambria Math" w:cs="Cambria Math"/>
        </w:rPr>
        <w:instrText>ﬀ</w:instrText>
      </w:r>
      <w:r w:rsidR="00745457">
        <w:instrText xml:space="preserve">erential expression statistics straightforward. The program is available as a web server at http://quantitativeproteomics.org/normalyzerde.","container-title":"Journal of Proteome Research","DOI":"10.1021/acs.jproteome.8b00523","ISSN":"1535-3893, 1535-3907","issue":"2","journalAbbreviation":"J. Proteome Res.","language":"en","page":"732-740","source":"DOI.org (Crossref)","title":"NormalyzerDE: Online Tool for Improved Normalization of Omics Expression Data and High-Sensitivity Differential Expression Analysis","title-short":"NormalyzerDE","volume":"18","author":[{"family":"Willforss","given":"Jakob"},{"family":"Chawade","given":"Aakash"},{"family":"Levander","given":"Fredrik"}],"issued":{"date-parts":[["2019",2,1]]}}}],"schema":"https://github.com/citation-style-language/schema/raw/master/csl-citation.json"} </w:instrText>
      </w:r>
      <w:r w:rsidR="00C7002C">
        <w:fldChar w:fldCharType="separate"/>
      </w:r>
      <w:r w:rsidR="00745457" w:rsidRPr="00745457">
        <w:rPr>
          <w:rFonts w:ascii="Aptos" w:cs="Times New Roman"/>
          <w:vertAlign w:val="superscript"/>
        </w:rPr>
        <w:t>13</w:t>
      </w:r>
      <w:r w:rsidR="00C7002C">
        <w:fldChar w:fldCharType="end"/>
      </w:r>
      <w:r w:rsidR="00C7002C">
        <w:t xml:space="preserve">. The intensity from a peptide in a sample is first divided by the median of all peptides in the sample. </w:t>
      </w:r>
      <w:r w:rsidR="00C7002C" w:rsidRPr="00C7002C">
        <w:t xml:space="preserve"> </w:t>
      </w:r>
      <w:r w:rsidR="00C7002C">
        <w:t xml:space="preserve">This value is then </w:t>
      </w:r>
      <w:r w:rsidR="00C7002C" w:rsidRPr="00C7002C">
        <w:t xml:space="preserve">multiplied by the mean of median of sum of intensities of all </w:t>
      </w:r>
      <w:r w:rsidR="00C7002C">
        <w:t>peptides</w:t>
      </w:r>
      <w:r w:rsidR="00C7002C" w:rsidRPr="00C7002C">
        <w:t xml:space="preserve"> in all samples. </w:t>
      </w:r>
    </w:p>
    <w:p w14:paraId="30A30EEC" w14:textId="77777777" w:rsidR="00203F2F" w:rsidRPr="00203F2F" w:rsidRDefault="00203F2F" w:rsidP="00E92335">
      <w:pPr>
        <w:spacing w:line="480" w:lineRule="auto"/>
      </w:pPr>
    </w:p>
    <w:p w14:paraId="3FE4F898" w14:textId="032B4C7A" w:rsidR="00EF2CF4" w:rsidRDefault="00EF2CF4" w:rsidP="00E92335">
      <w:pPr>
        <w:spacing w:line="480" w:lineRule="auto"/>
        <w:rPr>
          <w:i/>
          <w:iCs/>
        </w:rPr>
      </w:pPr>
      <w:r w:rsidRPr="00C7002C">
        <w:rPr>
          <w:i/>
          <w:iCs/>
        </w:rPr>
        <w:t>Outlier Removal</w:t>
      </w:r>
    </w:p>
    <w:p w14:paraId="55E28DEA" w14:textId="3583C1FA" w:rsidR="00C7002C" w:rsidRPr="00C7002C" w:rsidRDefault="00A40699" w:rsidP="00E92335">
      <w:pPr>
        <w:spacing w:line="480" w:lineRule="auto"/>
      </w:pPr>
      <w:r>
        <w:t xml:space="preserve">The </w:t>
      </w:r>
      <w:proofErr w:type="spellStart"/>
      <w:r>
        <w:t>remove_outliers</w:t>
      </w:r>
      <w:proofErr w:type="spellEnd"/>
      <w:r>
        <w:t>() function detects outliers</w:t>
      </w:r>
      <w:r w:rsidR="00C7002C">
        <w:t xml:space="preserve"> using </w:t>
      </w:r>
      <w:del w:id="297" w:author="O'Donoghue, Anthony" w:date="2024-08-17T14:28:00Z" w16du:dateUtc="2024-08-17T21:28:00Z">
        <w:r w:rsidR="00C7002C" w:rsidDel="00D20834">
          <w:delText xml:space="preserve">a dixon </w:delText>
        </w:r>
      </w:del>
      <w:ins w:id="298" w:author="O'Donoghue, Anthony" w:date="2024-08-17T14:28:00Z" w16du:dateUtc="2024-08-17T21:28:00Z">
        <w:r w:rsidR="00D20834">
          <w:t>Dixon’s</w:t>
        </w:r>
      </w:ins>
      <w:ins w:id="299" w:author="O'Donoghue, Anthony" w:date="2024-08-17T14:29:00Z" w16du:dateUtc="2024-08-17T21:29:00Z">
        <w:r w:rsidR="00D20834">
          <w:t xml:space="preserve"> </w:t>
        </w:r>
        <w:r w:rsidR="00E17BAA">
          <w:t>Q</w:t>
        </w:r>
      </w:ins>
      <w:ins w:id="300" w:author="O'Donoghue, Anthony" w:date="2024-08-17T14:28:00Z" w16du:dateUtc="2024-08-17T21:28:00Z">
        <w:r w:rsidR="00D20834">
          <w:t xml:space="preserve"> </w:t>
        </w:r>
      </w:ins>
      <w:r w:rsidR="00C7002C">
        <w:t xml:space="preserve">test as implemented in the outliers R package </w:t>
      </w:r>
      <w:r w:rsidR="00C7002C">
        <w:fldChar w:fldCharType="begin"/>
      </w:r>
      <w:r w:rsidR="00745457">
        <w:instrText xml:space="preserve"> ADDIN ZOTERO_ITEM CSL_CITATION {"citationID":"lSAlXOhu","properties":{"formattedCitation":"\\super 14\\nosupersub{}","plainCitation":"14","noteIndex":0},"citationItems":[{"id":6178,"uris":["http://zotero.org/users/6494753/items/L2KD5RA2"],"itemData":{"id":6178,"type":"article-journal","container-title":"Biometrics","DOI":"10.2307/3001634","ISSN":"0006341X","issue":"1","journalAbbreviation":"Biometrics","language":"en","page":"74","source":"DOI.org (Crossref)","title":"Processing Data for Outliers","volume":"9","author":[{"family":"Dixon","given":"W. J."}],"issued":{"date-parts":[["1953",3]]}}}],"schema":"https://github.com/citation-style-language/schema/raw/master/csl-citation.json"} </w:instrText>
      </w:r>
      <w:r w:rsidR="00C7002C">
        <w:fldChar w:fldCharType="separate"/>
      </w:r>
      <w:r w:rsidR="00745457" w:rsidRPr="00745457">
        <w:rPr>
          <w:rFonts w:ascii="Aptos" w:cs="Times New Roman"/>
          <w:vertAlign w:val="superscript"/>
        </w:rPr>
        <w:t>14</w:t>
      </w:r>
      <w:r w:rsidR="00C7002C">
        <w:fldChar w:fldCharType="end"/>
      </w:r>
      <w:r w:rsidR="00C7002C">
        <w:t>. Values determined to be outliers (p &lt; 0.05) are converted to NA</w:t>
      </w:r>
      <w:ins w:id="301" w:author="O'Donoghue, Anthony" w:date="2024-08-17T14:29:00Z" w16du:dateUtc="2024-08-17T21:29:00Z">
        <w:r w:rsidR="00490534">
          <w:t xml:space="preserve"> (not applicable)</w:t>
        </w:r>
      </w:ins>
      <w:r w:rsidR="00C7002C">
        <w:t xml:space="preserve">. </w:t>
      </w:r>
    </w:p>
    <w:p w14:paraId="35DCDB7D" w14:textId="77777777" w:rsidR="00EF2CF4" w:rsidRDefault="00EF2CF4" w:rsidP="00E92335">
      <w:pPr>
        <w:spacing w:line="480" w:lineRule="auto"/>
        <w:rPr>
          <w:sz w:val="32"/>
          <w:szCs w:val="32"/>
        </w:rPr>
      </w:pPr>
    </w:p>
    <w:p w14:paraId="2F219DF1" w14:textId="25C4E400" w:rsidR="00EF2CF4" w:rsidRPr="00C7002C" w:rsidRDefault="00EF2CF4" w:rsidP="00E92335">
      <w:pPr>
        <w:spacing w:line="480" w:lineRule="auto"/>
        <w:rPr>
          <w:i/>
          <w:iCs/>
        </w:rPr>
      </w:pPr>
      <w:r w:rsidRPr="00C7002C">
        <w:rPr>
          <w:i/>
          <w:iCs/>
        </w:rPr>
        <w:t>Data Imputation</w:t>
      </w:r>
    </w:p>
    <w:p w14:paraId="37B4F42E" w14:textId="5BD4AC14" w:rsidR="00EF2CF4" w:rsidRPr="00EF2CF4" w:rsidRDefault="00C7002C" w:rsidP="00E92335">
      <w:pPr>
        <w:spacing w:line="480" w:lineRule="auto"/>
      </w:pPr>
      <w:r>
        <w:t>Values for missing data (peptides detected as 0) are imputed. First, a univariate distribution is fit on the lowest range of values as determined by noise * length</w:t>
      </w:r>
      <w:r w:rsidR="00426092">
        <w:t xml:space="preserve"> </w:t>
      </w:r>
      <w:r>
        <w:t xml:space="preserve">using the MASS R package </w:t>
      </w:r>
      <w:r>
        <w:fldChar w:fldCharType="begin"/>
      </w:r>
      <w:r w:rsidR="00745457">
        <w:instrText xml:space="preserve"> ADDIN ZOTERO_ITEM CSL_CITATION {"citationID":"yz3vQ39T","properties":{"formattedCitation":"\\super 15\\nosupersub{}","plainCitation":"15","noteIndex":0},"citationItems":[{"id":6185,"uris":["http://zotero.org/users/6494753/items/ZDA4LRZT"],"itemData":{"id":6185,"type":"software","abstract":"Functions and datasets to support Venables and Ripley, \"Modern Applied Statistics with S\" (4th edition, 2002).","license":"GPL-2 | GPL-3","source":"R-Packages","title":"MASS: Support Functions and Datasets for Venables and Ripley's MASS","title-short":"MASS","URL":"https://cran.r-project.org/web/packages/MASS/index.html","version":"7.3-60.0.1","author":[{"family":"Ripley","given":"Brian"},{"family":"Venables","given":"Bill"},{"family":"Bates","given":"Douglas M."},{"family":"1998)","given":"Kurt Hornik (partial","non-dropping-particle":"ca","dropping-particle":"port"},{"family":"1998)","given":"Albrecht Gebhardt (partial","non-dropping-particle":"ca","dropping-particle":"port"},{"family":"Firth","given":"David"}],"accessed":{"date-parts":[["2024",4,22]]},"issued":{"date-parts":[["2024",1,13]]}}}],"schema":"https://github.com/citation-style-language/schema/raw/master/csl-citation.json"} </w:instrText>
      </w:r>
      <w:r>
        <w:fldChar w:fldCharType="separate"/>
      </w:r>
      <w:r w:rsidR="00745457" w:rsidRPr="00745457">
        <w:rPr>
          <w:rFonts w:ascii="Aptos" w:cs="Times New Roman"/>
          <w:vertAlign w:val="superscript"/>
        </w:rPr>
        <w:t>15</w:t>
      </w:r>
      <w:r>
        <w:fldChar w:fldCharType="end"/>
      </w:r>
      <w:r>
        <w:t xml:space="preserve">. Then values are imputed using these parameters utilizing the truncated normal distribution as implemented in the </w:t>
      </w:r>
      <w:proofErr w:type="spellStart"/>
      <w:r>
        <w:t>truncnorm</w:t>
      </w:r>
      <w:proofErr w:type="spellEnd"/>
      <w:r>
        <w:t xml:space="preserve"> R package </w:t>
      </w:r>
      <w:r>
        <w:fldChar w:fldCharType="begin"/>
      </w:r>
      <w:r w:rsidR="00745457">
        <w:instrText xml:space="preserve"> ADDIN ZOTERO_ITEM CSL_CITATION {"citationID":"ibv7e1P3","properties":{"formattedCitation":"\\super 16\\nosupersub{}","plainCitation":"16","noteIndex":0},"citationItems":[{"id":6186,"uris":["http://zotero.org/users/6494753/items/AEUKMVV6"],"itemData":{"id":6186,"type":"software","abstract":"Density, probability, quantile and random number generation functions for the truncated normal distribution.","license":"GPL-2 | GPL-3 [expanded from: GPL (≥ 2)]","source":"R-Packages","title":"truncnorm: Truncated Normal Distribution","title-short":"truncnorm","URL":"https://cran.r-project.org/web/packages/truncnorm/index.html","version":"1.0-9","author":[{"family":"Mersmann","given":"Olaf"},{"family":"Trautmann","given":"Heike"},{"family":"Steuer","given":"Detlef"},{"family":"Bornkamp","given":"Björn"}],"accessed":{"date-parts":[["2024",4,22]]},"issued":{"date-parts":[["2023",3,20]]}}}],"schema":"https://github.com/citation-style-language/schema/raw/master/csl-citation.json"} </w:instrText>
      </w:r>
      <w:r>
        <w:fldChar w:fldCharType="separate"/>
      </w:r>
      <w:r w:rsidR="00745457" w:rsidRPr="00745457">
        <w:rPr>
          <w:rFonts w:ascii="Aptos" w:cs="Times New Roman"/>
          <w:vertAlign w:val="superscript"/>
        </w:rPr>
        <w:t>16</w:t>
      </w:r>
      <w:r>
        <w:fldChar w:fldCharType="end"/>
      </w:r>
      <w:r>
        <w:t xml:space="preserve">.  Outlier values are not imputed. </w:t>
      </w:r>
    </w:p>
    <w:p w14:paraId="5F2F862D" w14:textId="77777777" w:rsidR="00EF2CF4" w:rsidRDefault="00EF2CF4" w:rsidP="00E92335">
      <w:pPr>
        <w:spacing w:line="480" w:lineRule="auto"/>
        <w:rPr>
          <w:sz w:val="32"/>
          <w:szCs w:val="32"/>
        </w:rPr>
      </w:pPr>
    </w:p>
    <w:p w14:paraId="0D6BAAB2" w14:textId="41D882DB" w:rsidR="00EF2CF4" w:rsidRDefault="00EF2CF4" w:rsidP="00E92335">
      <w:pPr>
        <w:spacing w:line="480" w:lineRule="auto"/>
        <w:rPr>
          <w:i/>
          <w:iCs/>
        </w:rPr>
      </w:pPr>
      <w:r w:rsidRPr="00C7002C">
        <w:rPr>
          <w:i/>
          <w:iCs/>
        </w:rPr>
        <w:lastRenderedPageBreak/>
        <w:t>Cleavage Motif</w:t>
      </w:r>
      <w:r w:rsidR="00426092">
        <w:rPr>
          <w:i/>
          <w:iCs/>
        </w:rPr>
        <w:t xml:space="preserve"> Determination</w:t>
      </w:r>
    </w:p>
    <w:p w14:paraId="12BD01F4" w14:textId="5CEFEA6A" w:rsidR="00DF0BF3" w:rsidRDefault="00047FCB" w:rsidP="00E92335">
      <w:pPr>
        <w:spacing w:line="480" w:lineRule="auto"/>
      </w:pPr>
      <w:r>
        <w:t>The</w:t>
      </w:r>
      <w:r w:rsidR="00765049">
        <w:t xml:space="preserve"> experimentally detected peptides</w:t>
      </w:r>
      <w:r>
        <w:t xml:space="preserve"> </w:t>
      </w:r>
      <w:r w:rsidR="00765049">
        <w:t>are assigned to the corresponding full length library peptide</w:t>
      </w:r>
      <w:r>
        <w:t xml:space="preserve"> using the </w:t>
      </w:r>
      <w:proofErr w:type="spellStart"/>
      <w:r>
        <w:t>join_with_</w:t>
      </w:r>
      <w:proofErr w:type="gramStart"/>
      <w:r>
        <w:t>library</w:t>
      </w:r>
      <w:proofErr w:type="spellEnd"/>
      <w:r>
        <w:t>(</w:t>
      </w:r>
      <w:proofErr w:type="gramEnd"/>
      <w:r>
        <w:t xml:space="preserve">) function. </w:t>
      </w:r>
      <w:r w:rsidR="00C7002C">
        <w:t>Cleavage motifs are</w:t>
      </w:r>
      <w:r>
        <w:t xml:space="preserve"> then</w:t>
      </w:r>
      <w:r w:rsidR="00C7002C">
        <w:t xml:space="preserve"> generated for each detected peptide</w:t>
      </w:r>
      <w:r w:rsidR="00041BFE">
        <w:t xml:space="preserve"> using the </w:t>
      </w:r>
      <w:proofErr w:type="spellStart"/>
      <w:r>
        <w:t>add_</w:t>
      </w:r>
      <w:proofErr w:type="gramStart"/>
      <w:r>
        <w:t>cleavage</w:t>
      </w:r>
      <w:proofErr w:type="spellEnd"/>
      <w:r w:rsidR="00041BFE">
        <w:t>(</w:t>
      </w:r>
      <w:proofErr w:type="gramEnd"/>
      <w:r w:rsidR="00041BFE">
        <w:t>) function</w:t>
      </w:r>
      <w:r w:rsidR="00C7002C">
        <w:t xml:space="preserve">. </w:t>
      </w:r>
      <w:r>
        <w:t xml:space="preserve"> This function</w:t>
      </w:r>
      <w:r w:rsidR="00765049">
        <w:t xml:space="preserve"> reports amino acids on each side of the cleavage site, with the option to </w:t>
      </w:r>
      <w:r w:rsidR="005408FE">
        <w:t>set a user defined distance from the scissile bond</w:t>
      </w:r>
      <w:r w:rsidR="00C7002C">
        <w:t xml:space="preserve">. If there is not an </w:t>
      </w:r>
      <w:del w:id="302" w:author="O'Donoghue, Anthony" w:date="2024-08-17T14:31:00Z" w16du:dateUtc="2024-08-17T21:31:00Z">
        <w:r w:rsidR="00C7002C" w:rsidDel="00FC3B59">
          <w:delText xml:space="preserve">AA </w:delText>
        </w:r>
      </w:del>
      <w:ins w:id="303" w:author="O'Donoghue, Anthony" w:date="2024-08-17T14:31:00Z" w16du:dateUtc="2024-08-17T21:31:00Z">
        <w:r w:rsidR="00FC3B59">
          <w:t xml:space="preserve">amino acid </w:t>
        </w:r>
      </w:ins>
      <w:r w:rsidR="00C7002C">
        <w:t xml:space="preserve">at </w:t>
      </w:r>
      <w:del w:id="304" w:author="O'Donoghue, Anthony" w:date="2024-08-17T14:31:00Z" w16du:dateUtc="2024-08-17T21:31:00Z">
        <w:r w:rsidR="00C7002C" w:rsidDel="00E73BCD">
          <w:delText xml:space="preserve">that </w:delText>
        </w:r>
      </w:del>
      <w:ins w:id="305" w:author="O'Donoghue, Anthony" w:date="2024-08-17T14:31:00Z" w16du:dateUtc="2024-08-17T21:31:00Z">
        <w:r w:rsidR="00E73BCD">
          <w:t xml:space="preserve">a certain </w:t>
        </w:r>
      </w:ins>
      <w:r w:rsidR="00C7002C">
        <w:t>position of the peptide library because it is past the terminal end, that position of the cleavage motif is represented as a X. This is performed for detected peptides that were cleaved at the N terminus</w:t>
      </w:r>
      <w:del w:id="306" w:author="O'Donoghue, Anthony" w:date="2024-08-17T14:32:00Z" w16du:dateUtc="2024-08-17T21:32:00Z">
        <w:r w:rsidR="00C7002C" w:rsidDel="00E73BCD">
          <w:delText>, the</w:delText>
        </w:r>
      </w:del>
      <w:ins w:id="307" w:author="O'Donoghue, Anthony" w:date="2024-08-17T14:32:00Z" w16du:dateUtc="2024-08-17T21:32:00Z">
        <w:r w:rsidR="00E73BCD">
          <w:t xml:space="preserve"> or</w:t>
        </w:r>
      </w:ins>
      <w:r w:rsidR="00C7002C">
        <w:t xml:space="preserve"> C terminus</w:t>
      </w:r>
      <w:del w:id="308" w:author="O'Donoghue, Anthony" w:date="2024-08-17T14:32:00Z" w16du:dateUtc="2024-08-17T21:32:00Z">
        <w:r w:rsidR="00C7002C" w:rsidDel="00E73BCD">
          <w:delText>, and both the N and C terminus</w:delText>
        </w:r>
      </w:del>
      <w:r w:rsidR="00C7002C">
        <w:t xml:space="preserve">. </w:t>
      </w:r>
    </w:p>
    <w:p w14:paraId="31541C3C" w14:textId="77777777" w:rsidR="00DF0BF3" w:rsidRDefault="00DF0BF3" w:rsidP="00E92335">
      <w:pPr>
        <w:spacing w:line="480" w:lineRule="auto"/>
      </w:pPr>
    </w:p>
    <w:p w14:paraId="68890C50" w14:textId="4CED4024" w:rsidR="00DF0BF3" w:rsidRDefault="00426092" w:rsidP="00E92335">
      <w:pPr>
        <w:spacing w:line="480" w:lineRule="auto"/>
        <w:rPr>
          <w:i/>
          <w:iCs/>
        </w:rPr>
      </w:pPr>
      <w:r>
        <w:rPr>
          <w:i/>
          <w:iCs/>
        </w:rPr>
        <w:t>Consolidating Data</w:t>
      </w:r>
    </w:p>
    <w:p w14:paraId="664BDDF5" w14:textId="4FC70A49" w:rsidR="00DF0BF3" w:rsidRPr="00DF0BF3" w:rsidRDefault="00047FCB" w:rsidP="00E92335">
      <w:pPr>
        <w:spacing w:line="480" w:lineRule="auto"/>
      </w:pPr>
      <w:r>
        <w:t xml:space="preserve">The </w:t>
      </w:r>
      <w:proofErr w:type="spellStart"/>
      <w:r>
        <w:t>prepare_for_</w:t>
      </w:r>
      <w:proofErr w:type="gramStart"/>
      <w:r>
        <w:t>stats</w:t>
      </w:r>
      <w:proofErr w:type="spellEnd"/>
      <w:r>
        <w:t>(</w:t>
      </w:r>
      <w:proofErr w:type="gramEnd"/>
      <w:r>
        <w:t xml:space="preserve">) function converts data </w:t>
      </w:r>
      <w:commentRangeStart w:id="309"/>
      <w:commentRangeStart w:id="310"/>
      <w:r>
        <w:t>from a wide to long format</w:t>
      </w:r>
      <w:commentRangeEnd w:id="309"/>
      <w:r w:rsidR="00765049">
        <w:rPr>
          <w:rStyle w:val="CommentReference"/>
        </w:rPr>
        <w:commentReference w:id="309"/>
      </w:r>
      <w:commentRangeEnd w:id="310"/>
      <w:r w:rsidR="00F127AE">
        <w:rPr>
          <w:rStyle w:val="CommentReference"/>
        </w:rPr>
        <w:commentReference w:id="310"/>
      </w:r>
      <w:r>
        <w:t>, and appends all of the metadata contained in the design matrix. The</w:t>
      </w:r>
      <w:r w:rsidR="00DF0BF3">
        <w:t xml:space="preserve"> </w:t>
      </w:r>
      <w:proofErr w:type="gramStart"/>
      <w:r w:rsidR="00DF0BF3">
        <w:t>polish(</w:t>
      </w:r>
      <w:proofErr w:type="gramEnd"/>
      <w:r w:rsidR="00DF0BF3">
        <w:t xml:space="preserve">) function </w:t>
      </w:r>
      <w:r>
        <w:t>then r</w:t>
      </w:r>
      <w:r w:rsidR="009D3ECD">
        <w:t xml:space="preserve">emoves peptides that have been cleaved on both the N and C terminus, and then combines all cleavage motifs into one column of the data frame to facilitate downstream analysis. </w:t>
      </w:r>
    </w:p>
    <w:p w14:paraId="1AF7B0C6" w14:textId="77777777" w:rsidR="00DF0BF3" w:rsidRDefault="00DF0BF3" w:rsidP="00E92335">
      <w:pPr>
        <w:spacing w:line="480" w:lineRule="auto"/>
      </w:pPr>
    </w:p>
    <w:p w14:paraId="0E62D86D" w14:textId="24B807B2" w:rsidR="00DF0BF3" w:rsidRDefault="00DF0BF3" w:rsidP="00E92335">
      <w:pPr>
        <w:spacing w:line="480" w:lineRule="auto"/>
        <w:rPr>
          <w:b/>
          <w:bCs/>
        </w:rPr>
      </w:pPr>
      <w:r>
        <w:rPr>
          <w:b/>
          <w:bCs/>
        </w:rPr>
        <w:t xml:space="preserve">Standard </w:t>
      </w:r>
      <w:r w:rsidR="00682B71">
        <w:rPr>
          <w:b/>
          <w:bCs/>
        </w:rPr>
        <w:t xml:space="preserve">normalization </w:t>
      </w:r>
      <w:r>
        <w:rPr>
          <w:b/>
          <w:bCs/>
        </w:rPr>
        <w:t>workflow</w:t>
      </w:r>
    </w:p>
    <w:p w14:paraId="34AE9D6A" w14:textId="5FA6536E" w:rsidR="00DF0BF3" w:rsidRDefault="00DF0BF3" w:rsidP="00E92335">
      <w:pPr>
        <w:spacing w:line="480" w:lineRule="auto"/>
      </w:pPr>
      <w:del w:id="311" w:author="O'Donoghue, Anthony" w:date="2024-08-17T14:47:00Z" w16du:dateUtc="2024-08-17T21:47:00Z">
        <w:r w:rsidDel="00802900">
          <w:delText>We</w:delText>
        </w:r>
      </w:del>
      <w:ins w:id="312" w:author="O'Donoghue, Anthony" w:date="2024-08-17T14:47:00Z" w16du:dateUtc="2024-08-17T21:47:00Z">
        <w:r w:rsidR="00802900">
          <w:t xml:space="preserve">To </w:t>
        </w:r>
        <w:r w:rsidR="00947535">
          <w:t xml:space="preserve">streamline the </w:t>
        </w:r>
        <w:r w:rsidR="00802900">
          <w:t>MSP-MS data normalization process, we</w:t>
        </w:r>
      </w:ins>
      <w:r>
        <w:t xml:space="preserve"> </w:t>
      </w:r>
      <w:r w:rsidR="00E92335">
        <w:t>p</w:t>
      </w:r>
      <w:r>
        <w:t xml:space="preserve">rovide </w:t>
      </w:r>
      <w:ins w:id="313" w:author="O'Donoghue, Anthony" w:date="2024-08-17T14:48:00Z" w16du:dateUtc="2024-08-17T21:48:00Z">
        <w:r w:rsidR="0051085B">
          <w:t xml:space="preserve">the </w:t>
        </w:r>
      </w:ins>
      <w:proofErr w:type="spellStart"/>
      <w:proofErr w:type="gramStart"/>
      <w:r>
        <w:t>mspms</w:t>
      </w:r>
      <w:proofErr w:type="spellEnd"/>
      <w:r w:rsidR="009D3ECD">
        <w:t>(</w:t>
      </w:r>
      <w:proofErr w:type="gramEnd"/>
      <w:r w:rsidR="009D3ECD">
        <w:t xml:space="preserve">) </w:t>
      </w:r>
      <w:ins w:id="314" w:author="O'Donoghue, Anthony" w:date="2024-08-17T14:48:00Z" w16du:dateUtc="2024-08-17T21:48:00Z">
        <w:r w:rsidR="0051085B">
          <w:t xml:space="preserve">function. </w:t>
        </w:r>
      </w:ins>
      <w:del w:id="315" w:author="O'Donoghue, Anthony" w:date="2024-08-17T14:48:00Z" w16du:dateUtc="2024-08-17T21:48:00Z">
        <w:r w:rsidR="009D3ECD" w:rsidDel="0051085B">
          <w:delText>as a</w:delText>
        </w:r>
        <w:r w:rsidDel="0051085B">
          <w:delText xml:space="preserve"> </w:delText>
        </w:r>
        <w:r w:rsidR="009D3ECD" w:rsidDel="0051085B">
          <w:delText xml:space="preserve">convenience </w:delText>
        </w:r>
        <w:r w:rsidDel="0051085B">
          <w:delText xml:space="preserve">function to run all aspects of a standard </w:delText>
        </w:r>
        <w:r w:rsidR="000D2189" w:rsidDel="0051085B">
          <w:delText>mspms</w:delText>
        </w:r>
        <w:r w:rsidDel="0051085B">
          <w:delText xml:space="preserve"> </w:delText>
        </w:r>
        <w:r w:rsidR="000D2189" w:rsidDel="0051085B">
          <w:delText>data normalization</w:delText>
        </w:r>
        <w:r w:rsidR="009D3ECD" w:rsidDel="0051085B">
          <w:delText xml:space="preserve"> in one function. </w:delText>
        </w:r>
        <w:r w:rsidDel="0051085B">
          <w:delText xml:space="preserve"> </w:delText>
        </w:r>
      </w:del>
      <w:r w:rsidR="009D3ECD">
        <w:t xml:space="preserve">This </w:t>
      </w:r>
      <w:ins w:id="316" w:author="O'Donoghue, Anthony" w:date="2024-08-17T14:48:00Z" w16du:dateUtc="2024-08-17T21:48:00Z">
        <w:r w:rsidR="0051085B">
          <w:t xml:space="preserve">comprehensive </w:t>
        </w:r>
      </w:ins>
      <w:r w:rsidR="009D3ECD">
        <w:t xml:space="preserve">function </w:t>
      </w:r>
      <w:ins w:id="317" w:author="O'Donoghue, Anthony" w:date="2024-08-17T14:48:00Z" w16du:dateUtc="2024-08-17T21:48:00Z">
        <w:r w:rsidR="0051085B">
          <w:t xml:space="preserve">integrates </w:t>
        </w:r>
        <w:r w:rsidR="00F5752C">
          <w:t>multiple essential steps into a single workflow</w:t>
        </w:r>
      </w:ins>
      <w:ins w:id="318" w:author="O'Donoghue, Anthony" w:date="2024-08-17T14:49:00Z" w16du:dateUtc="2024-08-17T21:49:00Z">
        <w:r w:rsidR="00F5752C">
          <w:t>.</w:t>
        </w:r>
      </w:ins>
      <w:del w:id="319" w:author="O'Donoghue, Anthony" w:date="2024-08-17T14:48:00Z" w16du:dateUtc="2024-08-17T21:48:00Z">
        <w:r w:rsidR="009D3ECD" w:rsidDel="00F5752C">
          <w:delText>takes</w:delText>
        </w:r>
      </w:del>
      <w:r w:rsidR="009D3ECD">
        <w:t xml:space="preserve"> </w:t>
      </w:r>
      <w:ins w:id="320" w:author="O'Donoghue, Anthony" w:date="2024-08-17T14:49:00Z" w16du:dateUtc="2024-08-17T21:49:00Z">
        <w:r w:rsidR="00F5752C">
          <w:t xml:space="preserve">By </w:t>
        </w:r>
      </w:ins>
      <w:ins w:id="321" w:author="O'Donoghue, Anthony" w:date="2024-08-17T14:51:00Z" w16du:dateUtc="2024-08-17T21:51:00Z">
        <w:r w:rsidR="00B752EB">
          <w:t>inputting</w:t>
        </w:r>
      </w:ins>
      <w:ins w:id="322" w:author="O'Donoghue, Anthony" w:date="2024-08-17T14:49:00Z" w16du:dateUtc="2024-08-17T21:49:00Z">
        <w:r w:rsidR="00F5752C">
          <w:t xml:space="preserve"> </w:t>
        </w:r>
      </w:ins>
      <w:r w:rsidR="00682B71">
        <w:t>preprocessed data</w:t>
      </w:r>
      <w:r w:rsidR="009D3ECD">
        <w:t>,</w:t>
      </w:r>
      <w:ins w:id="323" w:author="O'Donoghue, Anthony" w:date="2024-08-17T14:49:00Z" w16du:dateUtc="2024-08-17T21:49:00Z">
        <w:r w:rsidR="0004574C">
          <w:t xml:space="preserve"> </w:t>
        </w:r>
      </w:ins>
      <w:r w:rsidR="009D3ECD">
        <w:t xml:space="preserve"> </w:t>
      </w:r>
      <w:commentRangeStart w:id="324"/>
      <w:r w:rsidR="009D3ECD">
        <w:t>the design matrix</w:t>
      </w:r>
      <w:commentRangeEnd w:id="324"/>
      <w:r w:rsidR="00B752EB">
        <w:rPr>
          <w:rStyle w:val="CommentReference"/>
        </w:rPr>
        <w:commentReference w:id="324"/>
      </w:r>
      <w:r w:rsidR="009D3ECD">
        <w:t>, the number of cleavage</w:t>
      </w:r>
      <w:ins w:id="325" w:author="O'Donoghue, Anthony" w:date="2024-08-17T14:50:00Z" w16du:dateUtc="2024-08-17T21:50:00Z">
        <w:r w:rsidR="0065007F">
          <w:t xml:space="preserve"> sites</w:t>
        </w:r>
      </w:ins>
      <w:del w:id="326" w:author="O'Donoghue, Anthony" w:date="2024-08-17T14:50:00Z" w16du:dateUtc="2024-08-17T21:50:00Z">
        <w:r w:rsidR="009D3ECD" w:rsidDel="0065007F">
          <w:delText>s</w:delText>
        </w:r>
      </w:del>
      <w:r w:rsidR="009D3ECD">
        <w:t>, and the peptide library</w:t>
      </w:r>
      <w:ins w:id="327" w:author="O'Donoghue, Anthony" w:date="2024-08-17T14:52:00Z" w16du:dateUtc="2024-08-17T21:52:00Z">
        <w:r w:rsidR="00E27BCF">
          <w:t xml:space="preserve">, users can efficiently </w:t>
        </w:r>
        <w:r w:rsidR="00DB04E4">
          <w:t>perform</w:t>
        </w:r>
      </w:ins>
      <w:r w:rsidR="009D3ECD">
        <w:t xml:space="preserve"> </w:t>
      </w:r>
      <w:del w:id="328" w:author="O'Donoghue, Anthony" w:date="2024-08-17T14:52:00Z" w16du:dateUtc="2024-08-17T21:52:00Z">
        <w:r w:rsidR="009D3ECD" w:rsidDel="00DB04E4">
          <w:delText xml:space="preserve">used in the experiment as arguments and </w:delText>
        </w:r>
        <w:r w:rsidDel="00DB04E4">
          <w:delText xml:space="preserve">combines </w:delText>
        </w:r>
      </w:del>
      <w:r>
        <w:t xml:space="preserve">data normalization, outlier </w:t>
      </w:r>
      <w:ins w:id="329" w:author="O'Donoghue, Anthony" w:date="2024-08-17T14:52:00Z" w16du:dateUtc="2024-08-17T21:52:00Z">
        <w:r w:rsidR="00DB04E4">
          <w:t xml:space="preserve">identification and </w:t>
        </w:r>
      </w:ins>
      <w:r>
        <w:t xml:space="preserve">removal, </w:t>
      </w:r>
      <w:del w:id="330" w:author="O'Donoghue, Anthony" w:date="2024-08-17T14:52:00Z" w16du:dateUtc="2024-08-17T21:52:00Z">
        <w:r w:rsidDel="00DB04E4">
          <w:delText xml:space="preserve">data </w:delText>
        </w:r>
      </w:del>
      <w:ins w:id="331" w:author="O'Donoghue, Anthony" w:date="2024-08-17T14:52:00Z" w16du:dateUtc="2024-08-17T21:52:00Z">
        <w:r w:rsidR="00DB04E4">
          <w:t xml:space="preserve">missing value </w:t>
        </w:r>
      </w:ins>
      <w:r>
        <w:t xml:space="preserve">imputation, cleavage motif </w:t>
      </w:r>
      <w:r w:rsidR="00426092">
        <w:t>determination</w:t>
      </w:r>
      <w:r>
        <w:t xml:space="preserve">, and </w:t>
      </w:r>
      <w:r w:rsidR="00426092">
        <w:t>data consolidation</w:t>
      </w:r>
      <w:r w:rsidR="009D3ECD">
        <w:t>.</w:t>
      </w:r>
    </w:p>
    <w:p w14:paraId="442C69E3" w14:textId="77777777" w:rsidR="00DF0BF3" w:rsidRPr="00DF0BF3" w:rsidRDefault="00DF0BF3" w:rsidP="00E92335">
      <w:pPr>
        <w:spacing w:line="480" w:lineRule="auto"/>
      </w:pPr>
    </w:p>
    <w:p w14:paraId="4347DBBA" w14:textId="56E9C89C" w:rsidR="00C7002C" w:rsidRDefault="00C7002C" w:rsidP="00E92335">
      <w:pPr>
        <w:spacing w:line="480" w:lineRule="auto"/>
        <w:rPr>
          <w:b/>
          <w:bCs/>
        </w:rPr>
      </w:pPr>
      <w:r>
        <w:rPr>
          <w:b/>
          <w:bCs/>
        </w:rPr>
        <w:t>Statistic</w:t>
      </w:r>
      <w:r w:rsidR="00737108">
        <w:rPr>
          <w:b/>
          <w:bCs/>
        </w:rPr>
        <w:t>s / Preparation for Visualization</w:t>
      </w:r>
    </w:p>
    <w:p w14:paraId="6C8F6348" w14:textId="51C90E3D" w:rsidR="00C7002C" w:rsidRDefault="00CB1CBC" w:rsidP="00E92335">
      <w:pPr>
        <w:spacing w:line="480" w:lineRule="auto"/>
      </w:pPr>
      <w:ins w:id="332" w:author="O'Donoghue, Anthony" w:date="2024-08-17T14:53:00Z" w16du:dateUtc="2024-08-17T21:53:00Z">
        <w:r>
          <w:t xml:space="preserve">Given the </w:t>
        </w:r>
      </w:ins>
      <w:ins w:id="333" w:author="O'Donoghue, Anthony" w:date="2024-08-17T14:54:00Z" w16du:dateUtc="2024-08-17T21:54:00Z">
        <w:r>
          <w:t xml:space="preserve">diversity of </w:t>
        </w:r>
        <w:r w:rsidR="00F47255">
          <w:t xml:space="preserve">experimental designs </w:t>
        </w:r>
        <w:r>
          <w:t>and</w:t>
        </w:r>
        <w:r w:rsidR="00F47255">
          <w:t xml:space="preserve"> research objectives that </w:t>
        </w:r>
        <w:r w:rsidR="00C723DF">
          <w:t xml:space="preserve">utilize MSP-MS, a wide range of </w:t>
        </w:r>
      </w:ins>
      <w:del w:id="334" w:author="O'Donoghue, Anthony" w:date="2024-08-17T14:54:00Z" w16du:dateUtc="2024-08-17T21:54:00Z">
        <w:r w:rsidR="00C7002C" w:rsidDel="00C723DF">
          <w:delText xml:space="preserve">There are many </w:delText>
        </w:r>
      </w:del>
      <w:r w:rsidR="00C7002C">
        <w:t>statistic</w:t>
      </w:r>
      <w:ins w:id="335" w:author="O'Donoghue, Anthony" w:date="2024-08-17T14:53:00Z" w16du:dateUtc="2024-08-17T21:53:00Z">
        <w:r w:rsidR="001B456C">
          <w:t>al test</w:t>
        </w:r>
      </w:ins>
      <w:del w:id="336" w:author="O'Donoghue, Anthony" w:date="2024-08-17T14:53:00Z" w16du:dateUtc="2024-08-17T21:53:00Z">
        <w:r w:rsidR="00C7002C" w:rsidDel="001B456C">
          <w:delText>s</w:delText>
        </w:r>
      </w:del>
      <w:ins w:id="337" w:author="Brianna M Hurysz" w:date="2024-08-19T13:41:00Z" w16du:dateUtc="2024-08-19T20:41:00Z">
        <w:r w:rsidR="00E94F3F">
          <w:t>s</w:t>
        </w:r>
      </w:ins>
      <w:del w:id="338" w:author="Brianna M Hurysz" w:date="2024-08-19T13:41:00Z" w16du:dateUtc="2024-08-19T20:41:00Z">
        <w:r w:rsidR="00C7002C" w:rsidDel="00E94F3F">
          <w:delText xml:space="preserve"> that</w:delText>
        </w:r>
      </w:del>
      <w:r w:rsidR="00C7002C">
        <w:t xml:space="preserve"> </w:t>
      </w:r>
      <w:del w:id="339" w:author="O'Donoghue, Anthony" w:date="2024-08-17T14:53:00Z" w16du:dateUtc="2024-08-17T21:53:00Z">
        <w:r w:rsidR="00C7002C" w:rsidDel="001B456C">
          <w:delText xml:space="preserve">could </w:delText>
        </w:r>
      </w:del>
      <w:ins w:id="340" w:author="O'Donoghue, Anthony" w:date="2024-08-17T14:53:00Z" w16du:dateUtc="2024-08-17T21:53:00Z">
        <w:r w:rsidR="001B456C">
          <w:t xml:space="preserve">can </w:t>
        </w:r>
      </w:ins>
      <w:r w:rsidR="00C7002C">
        <w:t>be</w:t>
      </w:r>
      <w:ins w:id="341" w:author="O'Donoghue, Anthony" w:date="2024-08-17T14:55:00Z" w16du:dateUtc="2024-08-17T21:55:00Z">
        <w:r w:rsidR="00C723DF">
          <w:t xml:space="preserve"> </w:t>
        </w:r>
      </w:ins>
      <w:del w:id="342" w:author="O'Donoghue, Anthony" w:date="2024-08-17T14:55:00Z" w16du:dateUtc="2024-08-17T21:55:00Z">
        <w:r w:rsidR="00C7002C" w:rsidDel="00C723DF">
          <w:delText xml:space="preserve"> </w:delText>
        </w:r>
      </w:del>
      <w:ins w:id="343" w:author="O'Donoghue, Anthony" w:date="2024-08-17T14:55:00Z" w16du:dateUtc="2024-08-17T21:55:00Z">
        <w:r w:rsidR="00C723DF">
          <w:t>applied</w:t>
        </w:r>
      </w:ins>
      <w:del w:id="344" w:author="O'Donoghue, Anthony" w:date="2024-08-17T14:55:00Z" w16du:dateUtc="2024-08-17T21:55:00Z">
        <w:r w:rsidR="00C7002C" w:rsidDel="00C723DF">
          <w:delText xml:space="preserve">performed on MSP-MS data depending on the </w:delText>
        </w:r>
      </w:del>
      <w:del w:id="345" w:author="O'Donoghue, Anthony" w:date="2024-08-17T14:54:00Z" w16du:dateUtc="2024-08-17T21:54:00Z">
        <w:r w:rsidR="00C7002C" w:rsidDel="00F47255">
          <w:delText>experimental design</w:delText>
        </w:r>
        <w:r w:rsidR="005408FE" w:rsidDel="00F47255">
          <w:delText xml:space="preserve"> </w:delText>
        </w:r>
      </w:del>
      <w:del w:id="346" w:author="O'Donoghue, Anthony" w:date="2024-08-17T14:55:00Z" w16du:dateUtc="2024-08-17T21:55:00Z">
        <w:r w:rsidR="005408FE" w:rsidDel="00C723DF">
          <w:delText>and intent</w:delText>
        </w:r>
      </w:del>
      <w:r w:rsidR="00C7002C">
        <w:t xml:space="preserve">. </w:t>
      </w:r>
      <w:ins w:id="347" w:author="O'Donoghue, Anthony" w:date="2024-08-17T14:55:00Z" w16du:dateUtc="2024-08-17T21:55:00Z">
        <w:r w:rsidR="00C723DF">
          <w:t xml:space="preserve">While we encourage researchers to implement their preferred statistical methods, </w:t>
        </w:r>
        <w:proofErr w:type="spellStart"/>
        <w:r w:rsidR="00C723DF">
          <w:t>mspms</w:t>
        </w:r>
        <w:proofErr w:type="spellEnd"/>
        <w:r w:rsidR="00C723DF">
          <w:t xml:space="preserve"> provi</w:t>
        </w:r>
        <w:r w:rsidR="00E143F8">
          <w:t xml:space="preserve">des a foundation by </w:t>
        </w:r>
      </w:ins>
      <w:ins w:id="348" w:author="O'Donoghue, Anthony" w:date="2024-08-17T14:56:00Z" w16du:dateUtc="2024-08-17T21:56:00Z">
        <w:r w:rsidR="00E143F8">
          <w:t xml:space="preserve">offering </w:t>
        </w:r>
      </w:ins>
      <w:del w:id="349" w:author="O'Donoghue, Anthony" w:date="2024-08-17T14:55:00Z" w16du:dateUtc="2024-08-17T21:55:00Z">
        <w:r w:rsidR="00C7002C" w:rsidDel="00E143F8">
          <w:delText xml:space="preserve">Most are best left to the researcher to implement on their own. </w:delText>
        </w:r>
        <w:r w:rsidR="009B5638" w:rsidDel="00E143F8">
          <w:delText>We</w:delText>
        </w:r>
        <w:r w:rsidR="00C7002C" w:rsidDel="00E143F8">
          <w:delText xml:space="preserve"> provide convenient implementations </w:delText>
        </w:r>
      </w:del>
      <w:del w:id="350" w:author="O'Donoghue, Anthony" w:date="2024-08-17T14:56:00Z" w16du:dateUtc="2024-08-17T21:56:00Z">
        <w:r w:rsidR="00C7002C" w:rsidDel="00E143F8">
          <w:delText xml:space="preserve">of </w:delText>
        </w:r>
      </w:del>
      <w:r w:rsidR="00C7002C">
        <w:t>a</w:t>
      </w:r>
      <w:ins w:id="351" w:author="O'Donoghue, Anthony" w:date="2024-08-17T14:56:00Z" w16du:dateUtc="2024-08-17T21:56:00Z">
        <w:r w:rsidR="00E143F8">
          <w:t xml:space="preserve"> selection of </w:t>
        </w:r>
        <w:r w:rsidR="002224E3">
          <w:t>commonly used</w:t>
        </w:r>
      </w:ins>
      <w:del w:id="352" w:author="O'Donoghue, Anthony" w:date="2024-08-17T14:56:00Z" w16du:dateUtc="2024-08-17T21:56:00Z">
        <w:r w:rsidR="00C7002C" w:rsidDel="00E143F8">
          <w:delText xml:space="preserve"> small subset of</w:delText>
        </w:r>
      </w:del>
      <w:r w:rsidR="00C7002C">
        <w:t xml:space="preserve"> statistical tests</w:t>
      </w:r>
      <w:ins w:id="353" w:author="O'Donoghue, Anthony" w:date="2024-08-17T14:56:00Z" w16du:dateUtc="2024-08-17T21:56:00Z">
        <w:r w:rsidR="002224E3">
          <w:t xml:space="preserve">. These tools can serve as a starting point for more complex analyses. </w:t>
        </w:r>
      </w:ins>
      <w:del w:id="354" w:author="O'Donoghue, Anthony" w:date="2024-08-17T14:57:00Z" w16du:dateUtc="2024-08-17T21:57:00Z">
        <w:r w:rsidR="00C7002C" w:rsidDel="002224E3">
          <w:delText xml:space="preserve"> that we have found to be generally useful </w:delText>
        </w:r>
        <w:r w:rsidR="00DF0BF3" w:rsidDel="002224E3">
          <w:delText>across</w:delText>
        </w:r>
        <w:r w:rsidR="00C7002C" w:rsidDel="002224E3">
          <w:delText xml:space="preserve"> all MSP-MS experiments. </w:delText>
        </w:r>
      </w:del>
    </w:p>
    <w:p w14:paraId="25896784" w14:textId="77777777" w:rsidR="00E92335" w:rsidRDefault="00E92335" w:rsidP="00E92335">
      <w:pPr>
        <w:spacing w:line="480" w:lineRule="auto"/>
      </w:pPr>
    </w:p>
    <w:p w14:paraId="4CC7F7B2" w14:textId="12335112" w:rsidR="00C7002C" w:rsidRDefault="00C7002C" w:rsidP="00E92335">
      <w:pPr>
        <w:spacing w:line="480" w:lineRule="auto"/>
        <w:rPr>
          <w:i/>
          <w:iCs/>
        </w:rPr>
      </w:pPr>
      <w:proofErr w:type="spellStart"/>
      <w:r>
        <w:rPr>
          <w:i/>
          <w:iCs/>
        </w:rPr>
        <w:t>Anova</w:t>
      </w:r>
      <w:proofErr w:type="spellEnd"/>
    </w:p>
    <w:p w14:paraId="6FD6FEA2" w14:textId="7110EBAF" w:rsidR="00C7002C" w:rsidRDefault="00A40699" w:rsidP="00E92335">
      <w:pPr>
        <w:spacing w:line="480" w:lineRule="auto"/>
      </w:pPr>
      <w:r>
        <w:t xml:space="preserve">The </w:t>
      </w:r>
      <w:proofErr w:type="spellStart"/>
      <w:r>
        <w:t>mspms_</w:t>
      </w:r>
      <w:proofErr w:type="gramStart"/>
      <w:r>
        <w:t>anova</w:t>
      </w:r>
      <w:proofErr w:type="spellEnd"/>
      <w:r>
        <w:t>(</w:t>
      </w:r>
      <w:proofErr w:type="gramEnd"/>
      <w:r>
        <w:t xml:space="preserve">) function can be used to perform an </w:t>
      </w:r>
      <w:proofErr w:type="spellStart"/>
      <w:ins w:id="355" w:author="O'Donoghue, Anthony" w:date="2024-08-17T14:57:00Z" w16du:dateUtc="2024-08-17T21:57:00Z">
        <w:r w:rsidR="002A7104">
          <w:t>a</w:t>
        </w:r>
      </w:ins>
      <w:r>
        <w:t>nova</w:t>
      </w:r>
      <w:proofErr w:type="spellEnd"/>
      <w:r>
        <w:t xml:space="preserve"> </w:t>
      </w:r>
      <w:r w:rsidR="00C7002C">
        <w:t>for each peptide</w:t>
      </w:r>
      <w:r>
        <w:t xml:space="preserve"> when</w:t>
      </w:r>
      <w:r w:rsidR="00C7002C">
        <w:t xml:space="preserve"> grouped by experimental condition to test for an effect of time as implemented in the </w:t>
      </w:r>
      <w:proofErr w:type="spellStart"/>
      <w:r w:rsidR="00C7002C">
        <w:t>Rstatix</w:t>
      </w:r>
      <w:proofErr w:type="spellEnd"/>
      <w:r w:rsidR="00C7002C">
        <w:t xml:space="preserve"> package. P values are subsequently </w:t>
      </w:r>
      <w:ins w:id="356" w:author="O'Donoghue, Anthony" w:date="2024-08-17T14:58:00Z" w16du:dateUtc="2024-08-17T21:58:00Z">
        <w:r w:rsidR="003E4F25">
          <w:t xml:space="preserve">corrected by determining the </w:t>
        </w:r>
        <w:r w:rsidR="007F1262">
          <w:t>False Discovery Rate (</w:t>
        </w:r>
      </w:ins>
      <w:r w:rsidR="00C7002C">
        <w:t>FDR</w:t>
      </w:r>
      <w:del w:id="357" w:author="O'Donoghue, Anthony" w:date="2024-08-17T14:58:00Z" w16du:dateUtc="2024-08-17T21:58:00Z">
        <w:r w:rsidR="00C7002C" w:rsidDel="003E4F25">
          <w:delText xml:space="preserve"> corrected</w:delText>
        </w:r>
      </w:del>
      <w:ins w:id="358" w:author="O'Donoghue, Anthony" w:date="2024-08-17T14:58:00Z" w16du:dateUtc="2024-08-17T21:58:00Z">
        <w:r w:rsidR="007F1262">
          <w:t xml:space="preserve"> correction)</w:t>
        </w:r>
      </w:ins>
      <w:ins w:id="359" w:author="O'Donoghue, Anthony" w:date="2024-08-17T14:59:00Z" w16du:dateUtc="2024-08-17T21:59:00Z">
        <w:r w:rsidR="007F1262">
          <w:t>.</w:t>
        </w:r>
      </w:ins>
      <w:del w:id="360" w:author="O'Donoghue, Anthony" w:date="2024-08-17T14:58:00Z" w16du:dateUtc="2024-08-17T21:58:00Z">
        <w:r w:rsidR="00C7002C" w:rsidDel="007F1262">
          <w:delText>.</w:delText>
        </w:r>
      </w:del>
      <w:r w:rsidR="00C7002C">
        <w:t xml:space="preserve"> </w:t>
      </w:r>
    </w:p>
    <w:p w14:paraId="583C39B3" w14:textId="77777777" w:rsidR="00041BFE" w:rsidRDefault="00041BFE" w:rsidP="00E92335">
      <w:pPr>
        <w:spacing w:line="480" w:lineRule="auto"/>
      </w:pPr>
    </w:p>
    <w:p w14:paraId="20D94F2F" w14:textId="372609B4" w:rsidR="00041BFE" w:rsidRDefault="00041BFE" w:rsidP="00E92335">
      <w:pPr>
        <w:spacing w:line="480" w:lineRule="auto"/>
        <w:rPr>
          <w:i/>
          <w:iCs/>
        </w:rPr>
      </w:pPr>
      <w:r w:rsidRPr="00426092">
        <w:rPr>
          <w:i/>
          <w:iCs/>
        </w:rPr>
        <w:t>Log2</w:t>
      </w:r>
      <w:r w:rsidR="00F80B91">
        <w:rPr>
          <w:i/>
          <w:iCs/>
        </w:rPr>
        <w:t xml:space="preserve"> Fold Change</w:t>
      </w:r>
    </w:p>
    <w:p w14:paraId="34D3E89A" w14:textId="48148631" w:rsidR="00F80B91" w:rsidRDefault="00F80B91" w:rsidP="00E92335">
      <w:pPr>
        <w:spacing w:line="480" w:lineRule="auto"/>
      </w:pPr>
      <w:r>
        <w:t>The log2 fold change for each condition relative to time 0 is calculated by the mspms_log2</w:t>
      </w:r>
      <w:proofErr w:type="gramStart"/>
      <w:r>
        <w:t>fc(</w:t>
      </w:r>
      <w:proofErr w:type="gramEnd"/>
      <w:r>
        <w:t>) function.</w:t>
      </w:r>
    </w:p>
    <w:p w14:paraId="6A9A6490" w14:textId="77777777" w:rsidR="00F80B91" w:rsidRDefault="00F80B91" w:rsidP="00E92335">
      <w:pPr>
        <w:spacing w:line="480" w:lineRule="auto"/>
      </w:pPr>
    </w:p>
    <w:p w14:paraId="1A3BA7E1" w14:textId="77777777" w:rsidR="00F80B91" w:rsidRPr="00C7002C" w:rsidRDefault="00F80B91" w:rsidP="00E92335">
      <w:pPr>
        <w:spacing w:line="480" w:lineRule="auto"/>
        <w:rPr>
          <w:i/>
          <w:iCs/>
        </w:rPr>
      </w:pPr>
      <w:r>
        <w:rPr>
          <w:i/>
          <w:iCs/>
        </w:rPr>
        <w:t>T tests</w:t>
      </w:r>
    </w:p>
    <w:p w14:paraId="65302EAB" w14:textId="683AB9E8" w:rsidR="00F80B91" w:rsidRDefault="00F80B91" w:rsidP="00E92335">
      <w:pPr>
        <w:spacing w:line="480" w:lineRule="auto"/>
      </w:pPr>
      <w:r>
        <w:t xml:space="preserve">Pairwise t-tests are performed as implemented in the </w:t>
      </w:r>
      <w:proofErr w:type="spellStart"/>
      <w:r>
        <w:t>Rstatix</w:t>
      </w:r>
      <w:proofErr w:type="spellEnd"/>
      <w:r>
        <w:t xml:space="preserve"> package </w:t>
      </w:r>
      <w:r>
        <w:fldChar w:fldCharType="begin"/>
      </w:r>
      <w:r w:rsidR="00745457">
        <w:instrText xml:space="preserve"> ADDIN ZOTERO_ITEM CSL_CITATION {"citationID":"GBScuSPY","properties":{"formattedCitation":"\\super 17\\nosupersub{}","plainCitation":"17","noteIndex":0},"citationItems":[{"id":6184,"uris":["http://zotero.org/users/6494753/items/KTDL3GPJ"],"itemData":{"id":6184,"type":"software","abstract":"Provides a simple and intuitive pipe-friendly framework, coherent with the 'tidyverse' design philosophy, for performing basic statistical tests, including t-test, Wilcoxon test, ANOVA, Kruskal-Wallis and correlation analyses. The output of each test is automatically transformed into a tidy data frame to facilitate visualization. Additional functions are available for reshaping, reordering, manipulating and visualizing correlation matrix. Functions are also included to facilitate the analysis of factorial experiments, including purely 'within-Ss' designs (repeated measures), purely 'between-Ss' designs, and mixed 'within-and-between-Ss' designs. It's also possible to compute several effect size metrics, including \"eta squared\" for ANOVA, \"Cohen's d\" for t-test and 'Cramer V' for the association between categorical variables. The package contains helper functions for identifying univariate and multivariate outliers, assessing normality and homogeneity of variances.","license":"GPL-2","source":"R-Packages","title":"rstatix: Pipe-Friendly Framework for Basic Statistical Tests","title-short":"rstatix","URL":"https://cran.r-project.org/web/packages/rstatix/index.html","version":"0.7.2","author":[{"family":"Kassambara","given":"Alboukadel"}],"accessed":{"date-parts":[["2024",4,22]]},"issued":{"date-parts":[["2023",2,1]]}}}],"schema":"https://github.com/citation-style-language/schema/raw/master/csl-citation.json"} </w:instrText>
      </w:r>
      <w:r>
        <w:fldChar w:fldCharType="separate"/>
      </w:r>
      <w:r w:rsidR="00745457" w:rsidRPr="00745457">
        <w:rPr>
          <w:rFonts w:ascii="Aptos" w:cs="Times New Roman"/>
          <w:vertAlign w:val="superscript"/>
        </w:rPr>
        <w:t>17</w:t>
      </w:r>
      <w:r>
        <w:fldChar w:fldCharType="end"/>
      </w:r>
      <w:r>
        <w:t xml:space="preserve"> and are subsequently FDR corrected. A number of functions are provided for different use cases. </w:t>
      </w:r>
    </w:p>
    <w:p w14:paraId="58F7A2E7" w14:textId="54DF7A00" w:rsidR="00F80B91" w:rsidRDefault="00E838BE" w:rsidP="00E92335">
      <w:pPr>
        <w:pStyle w:val="ListParagraph"/>
        <w:numPr>
          <w:ilvl w:val="0"/>
          <w:numId w:val="8"/>
        </w:numPr>
        <w:spacing w:line="480" w:lineRule="auto"/>
      </w:pPr>
      <w:proofErr w:type="spellStart"/>
      <w:r>
        <w:t>m</w:t>
      </w:r>
      <w:r w:rsidR="00F80B91">
        <w:t>spms_t_</w:t>
      </w:r>
      <w:proofErr w:type="gramStart"/>
      <w:r w:rsidR="00F80B91">
        <w:t>tests</w:t>
      </w:r>
      <w:proofErr w:type="spellEnd"/>
      <w:r w:rsidR="00F80B91">
        <w:t>(</w:t>
      </w:r>
      <w:proofErr w:type="gramEnd"/>
      <w:r w:rsidR="00F80B91">
        <w:t xml:space="preserve">): calculates t-tests on data relative to time 0. </w:t>
      </w:r>
    </w:p>
    <w:p w14:paraId="11BB756B" w14:textId="72061D27" w:rsidR="00F80B91" w:rsidRDefault="00E838BE" w:rsidP="00E92335">
      <w:pPr>
        <w:pStyle w:val="ListParagraph"/>
        <w:numPr>
          <w:ilvl w:val="0"/>
          <w:numId w:val="8"/>
        </w:numPr>
        <w:spacing w:line="480" w:lineRule="auto"/>
      </w:pPr>
      <w:r>
        <w:lastRenderedPageBreak/>
        <w:t>l</w:t>
      </w:r>
      <w:r w:rsidR="00F80B91">
        <w:t>og2fc_t_</w:t>
      </w:r>
      <w:proofErr w:type="gramStart"/>
      <w:r w:rsidR="00F80B91">
        <w:t>test(</w:t>
      </w:r>
      <w:proofErr w:type="gramEnd"/>
      <w:r w:rsidR="00F80B91">
        <w:t xml:space="preserve">): </w:t>
      </w:r>
      <w:del w:id="361" w:author="Brianna M Hurysz" w:date="2024-08-19T13:44:00Z" w16du:dateUtc="2024-08-19T20:44:00Z">
        <w:r w:rsidR="00F80B91" w:rsidDel="00E94F3F">
          <w:delText>perfoms</w:delText>
        </w:r>
      </w:del>
      <w:ins w:id="362" w:author="Brianna M Hurysz" w:date="2024-08-19T13:44:00Z" w16du:dateUtc="2024-08-19T20:44:00Z">
        <w:r w:rsidR="00E94F3F">
          <w:t>performs</w:t>
        </w:r>
      </w:ins>
      <w:r w:rsidR="00F80B91">
        <w:t xml:space="preserve"> t-tests and log2 fold change on data relative to time 0</w:t>
      </w:r>
    </w:p>
    <w:p w14:paraId="156C9558" w14:textId="7D576B9E" w:rsidR="00F80B91" w:rsidRDefault="00E838BE" w:rsidP="00E92335">
      <w:pPr>
        <w:pStyle w:val="ListParagraph"/>
        <w:numPr>
          <w:ilvl w:val="0"/>
          <w:numId w:val="8"/>
        </w:numPr>
        <w:spacing w:line="480" w:lineRule="auto"/>
      </w:pPr>
      <w:r>
        <w:t>l</w:t>
      </w:r>
      <w:r w:rsidR="00F80B91">
        <w:t>og2fct_</w:t>
      </w:r>
      <w:proofErr w:type="gramStart"/>
      <w:r w:rsidR="00F80B91">
        <w:t>time(</w:t>
      </w:r>
      <w:proofErr w:type="gramEnd"/>
      <w:r w:rsidR="00F80B91">
        <w:t xml:space="preserve">):  calculates the log2 fold change and t-tests for each peptide keeping the condition constant and comparing user specified times. </w:t>
      </w:r>
    </w:p>
    <w:p w14:paraId="0DB75317" w14:textId="455072F9" w:rsidR="00426092" w:rsidRDefault="00E838BE" w:rsidP="00E92335">
      <w:pPr>
        <w:pStyle w:val="ListParagraph"/>
        <w:numPr>
          <w:ilvl w:val="0"/>
          <w:numId w:val="8"/>
        </w:numPr>
        <w:spacing w:line="480" w:lineRule="auto"/>
      </w:pPr>
      <w:r>
        <w:t>l</w:t>
      </w:r>
      <w:r w:rsidR="00F80B91">
        <w:t>og2fct_</w:t>
      </w:r>
      <w:proofErr w:type="gramStart"/>
      <w:r w:rsidR="00F80B91">
        <w:t>condition(</w:t>
      </w:r>
      <w:proofErr w:type="gramEnd"/>
      <w:r w:rsidR="00F80B91">
        <w:t xml:space="preserve">): calculates the log2 fold change and t-tests for each peptide keeping the time constant and comparing user specified conditions. </w:t>
      </w:r>
    </w:p>
    <w:p w14:paraId="26E1C01C" w14:textId="77777777" w:rsidR="00E92335" w:rsidRDefault="00E92335" w:rsidP="00E92335">
      <w:pPr>
        <w:spacing w:line="480" w:lineRule="auto"/>
        <w:rPr>
          <w:i/>
          <w:iCs/>
        </w:rPr>
      </w:pPr>
    </w:p>
    <w:p w14:paraId="682949D1" w14:textId="3C922B50" w:rsidR="00426092" w:rsidRDefault="00426092" w:rsidP="00E92335">
      <w:pPr>
        <w:spacing w:line="480" w:lineRule="auto"/>
        <w:rPr>
          <w:i/>
          <w:iCs/>
        </w:rPr>
      </w:pPr>
      <w:del w:id="363" w:author="O'Donoghue, Anthony" w:date="2024-08-17T15:06:00Z" w16du:dateUtc="2024-08-17T22:06:00Z">
        <w:r w:rsidRPr="00426092" w:rsidDel="00946E87">
          <w:rPr>
            <w:i/>
            <w:iCs/>
          </w:rPr>
          <w:delText>Count</w:delText>
        </w:r>
        <w:r w:rsidDel="00946E87">
          <w:rPr>
            <w:i/>
            <w:iCs/>
          </w:rPr>
          <w:delText xml:space="preserve"> of </w:delText>
        </w:r>
      </w:del>
      <w:ins w:id="364" w:author="O'Donoghue, Anthony" w:date="2024-08-17T15:06:00Z" w16du:dateUtc="2024-08-17T22:06:00Z">
        <w:r w:rsidR="00946E87">
          <w:rPr>
            <w:i/>
            <w:iCs/>
          </w:rPr>
          <w:t>C</w:t>
        </w:r>
      </w:ins>
      <w:del w:id="365" w:author="O'Donoghue, Anthony" w:date="2024-08-17T15:06:00Z" w16du:dateUtc="2024-08-17T22:06:00Z">
        <w:r w:rsidDel="00946E87">
          <w:rPr>
            <w:i/>
            <w:iCs/>
          </w:rPr>
          <w:delText>c</w:delText>
        </w:r>
      </w:del>
      <w:r>
        <w:rPr>
          <w:i/>
          <w:iCs/>
        </w:rPr>
        <w:t>leavage</w:t>
      </w:r>
      <w:ins w:id="366" w:author="O'Donoghue, Anthony" w:date="2024-08-17T15:06:00Z" w16du:dateUtc="2024-08-17T22:06:00Z">
        <w:r w:rsidR="00946E87">
          <w:rPr>
            <w:i/>
            <w:iCs/>
          </w:rPr>
          <w:t xml:space="preserve"> site</w:t>
        </w:r>
      </w:ins>
      <w:r>
        <w:rPr>
          <w:i/>
          <w:iCs/>
        </w:rPr>
        <w:t xml:space="preserve"> position</w:t>
      </w:r>
      <w:ins w:id="367" w:author="O'Donoghue, Anthony" w:date="2024-08-17T15:06:00Z" w16du:dateUtc="2024-08-17T22:06:00Z">
        <w:r w:rsidR="00946E87">
          <w:rPr>
            <w:i/>
            <w:iCs/>
          </w:rPr>
          <w:t xml:space="preserve"> with</w:t>
        </w:r>
        <w:r w:rsidR="00CD384E">
          <w:rPr>
            <w:i/>
            <w:iCs/>
          </w:rPr>
          <w:t>in</w:t>
        </w:r>
        <w:r w:rsidR="00946E87">
          <w:rPr>
            <w:i/>
            <w:iCs/>
          </w:rPr>
          <w:t xml:space="preserve"> peptide</w:t>
        </w:r>
      </w:ins>
    </w:p>
    <w:p w14:paraId="3E34DC0B" w14:textId="04B65BC8" w:rsidR="00041BFE" w:rsidRDefault="00426092" w:rsidP="00E92335">
      <w:pPr>
        <w:spacing w:line="480" w:lineRule="auto"/>
        <w:rPr>
          <w:ins w:id="368" w:author="O'Donoghue, Anthony" w:date="2024-08-17T15:05:00Z" w16du:dateUtc="2024-08-17T22:05:00Z"/>
        </w:rPr>
      </w:pPr>
      <w:r>
        <w:t xml:space="preserve">We provide the </w:t>
      </w:r>
      <w:proofErr w:type="spellStart"/>
      <w:r>
        <w:t>count_cleavages_per_</w:t>
      </w:r>
      <w:proofErr w:type="gramStart"/>
      <w:r>
        <w:t>pos</w:t>
      </w:r>
      <w:proofErr w:type="spellEnd"/>
      <w:r>
        <w:t>(</w:t>
      </w:r>
      <w:proofErr w:type="gramEnd"/>
      <w:r>
        <w:t xml:space="preserve">) function to </w:t>
      </w:r>
      <w:r w:rsidR="000D2189">
        <w:t>summarize</w:t>
      </w:r>
      <w:r>
        <w:t xml:space="preserve"> the number of peptides in a data frame</w:t>
      </w:r>
      <w:r w:rsidR="00F80B91">
        <w:t xml:space="preserve"> by the position </w:t>
      </w:r>
      <w:del w:id="369" w:author="O'Donoghue, Anthony" w:date="2024-08-17T15:05:00Z" w16du:dateUtc="2024-08-17T22:05:00Z">
        <w:r w:rsidR="00F80B91" w:rsidDel="007818E1">
          <w:delText>in the</w:delText>
        </w:r>
      </w:del>
      <w:ins w:id="370" w:author="O'Donoghue, Anthony" w:date="2024-08-17T15:05:00Z" w16du:dateUtc="2024-08-17T22:05:00Z">
        <w:r w:rsidR="007818E1">
          <w:t>within the</w:t>
        </w:r>
      </w:ins>
      <w:r w:rsidR="00F80B91">
        <w:t xml:space="preserve"> peptide </w:t>
      </w:r>
      <w:ins w:id="371" w:author="O'Donoghue, Anthony" w:date="2024-08-17T15:05:00Z" w16du:dateUtc="2024-08-17T22:05:00Z">
        <w:r w:rsidR="005753F8">
          <w:t xml:space="preserve">sequence </w:t>
        </w:r>
      </w:ins>
      <w:ins w:id="372" w:author="Brianna M Hurysz" w:date="2024-08-19T13:45:00Z" w16du:dateUtc="2024-08-19T20:45:00Z">
        <w:r w:rsidR="00E94F3F">
          <w:t xml:space="preserve">at which </w:t>
        </w:r>
      </w:ins>
      <w:del w:id="373" w:author="O'Donoghue, Anthony" w:date="2024-08-17T15:05:00Z" w16du:dateUtc="2024-08-17T22:05:00Z">
        <w:r w:rsidR="000D2189" w:rsidDel="005753F8">
          <w:delText>library</w:delText>
        </w:r>
        <w:r w:rsidR="00F80B91" w:rsidDel="005753F8">
          <w:delText xml:space="preserve"> </w:delText>
        </w:r>
      </w:del>
      <w:r w:rsidR="00F80B91">
        <w:t>they were cleaved</w:t>
      </w:r>
      <w:del w:id="374" w:author="O'Donoghue, Anthony" w:date="2024-08-17T15:05:00Z" w16du:dateUtc="2024-08-17T22:05:00Z">
        <w:r w:rsidR="00F80B91" w:rsidDel="005753F8">
          <w:delText xml:space="preserve"> at</w:delText>
        </w:r>
      </w:del>
      <w:r>
        <w:t>.</w:t>
      </w:r>
    </w:p>
    <w:p w14:paraId="30F18D0A" w14:textId="77777777" w:rsidR="005753F8" w:rsidRDefault="005753F8" w:rsidP="00E92335">
      <w:pPr>
        <w:spacing w:line="480" w:lineRule="auto"/>
      </w:pPr>
    </w:p>
    <w:p w14:paraId="5D7FF7BA" w14:textId="430C0165" w:rsidR="00426092" w:rsidRDefault="00041BFE" w:rsidP="00E92335">
      <w:pPr>
        <w:spacing w:line="480" w:lineRule="auto"/>
        <w:rPr>
          <w:i/>
          <w:iCs/>
        </w:rPr>
      </w:pPr>
      <w:proofErr w:type="spellStart"/>
      <w:r w:rsidRPr="00426092">
        <w:rPr>
          <w:i/>
          <w:iCs/>
        </w:rPr>
        <w:t>Icelogo</w:t>
      </w:r>
      <w:proofErr w:type="spellEnd"/>
      <w:r w:rsidRPr="00426092">
        <w:rPr>
          <w:i/>
          <w:iCs/>
        </w:rPr>
        <w:t xml:space="preserve"> </w:t>
      </w:r>
    </w:p>
    <w:p w14:paraId="084BC214" w14:textId="7DFD893C" w:rsidR="00426092" w:rsidRDefault="00426092" w:rsidP="00E92335">
      <w:pPr>
        <w:spacing w:line="480" w:lineRule="auto"/>
      </w:pPr>
      <w:r>
        <w:t xml:space="preserve">We provide a series of functions to process data </w:t>
      </w:r>
      <w:r w:rsidR="00684EFE">
        <w:t>in order to</w:t>
      </w:r>
      <w:r>
        <w:t xml:space="preserve"> create an </w:t>
      </w:r>
      <w:del w:id="375" w:author="O'Donoghue, Anthony" w:date="2024-08-17T15:05:00Z" w16du:dateUtc="2024-08-17T22:05:00Z">
        <w:r w:rsidDel="005753F8">
          <w:delText>Icelogo</w:delText>
        </w:r>
        <w:r w:rsidR="00682B71" w:rsidDel="005753F8">
          <w:fldChar w:fldCharType="begin"/>
        </w:r>
        <w:r w:rsidR="00745457" w:rsidDel="005753F8">
          <w:delInstrText xml:space="preserve"> ADDIN ZOTERO_ITEM CSL_CITATION {"citationID":"TzJ9g7iY","properties":{"formattedCitation":"\\super 18\\nosupersub{}","plainCitation":"18","noteIndex":0},"citationItems":[{"id":6199,"uris":["http://zotero.org/users/6494753/items/TM5Y4U2P"],"itemData":{"id":6199,"type":"article-journal","container-title":"Nature Methods","DOI":"10.1038/nmeth1109-786","ISSN":"1548-7091, 1548-7105","issue":"11","journalAbbreviation":"Nat Methods","language":"en","license":"http://www.springer.com/tdm","page":"786-787","source":"DOI.org (Crossref)","title":"Improved visualization of protein consensus sequences by iceLogo","volume":"6","author":[{"family":"Colaert","given":"Niklaas"},{"family":"Helsens","given":"Kenny"},{"family":"Martens","given":"Lennart"},{"family":"Vandekerckhove","given":"Joël"},{"family":"Gevaert","given":"Kris"}],"issued":{"date-parts":[["2009",11]]}}}],"schema":"https://github.com/citation-style-language/schema/raw/master/csl-citation.json"} </w:delInstrText>
        </w:r>
        <w:r w:rsidR="00682B71" w:rsidDel="005753F8">
          <w:fldChar w:fldCharType="separate"/>
        </w:r>
        <w:r w:rsidR="00745457" w:rsidRPr="00745457" w:rsidDel="005753F8">
          <w:rPr>
            <w:rFonts w:ascii="Aptos" w:cs="Times New Roman"/>
            <w:vertAlign w:val="superscript"/>
          </w:rPr>
          <w:delText>18</w:delText>
        </w:r>
        <w:r w:rsidR="00682B71" w:rsidDel="005753F8">
          <w:fldChar w:fldCharType="end"/>
        </w:r>
      </w:del>
      <w:ins w:id="376" w:author="O'Donoghue, Anthony" w:date="2024-08-17T15:05:00Z" w16du:dateUtc="2024-08-17T22:05:00Z">
        <w:r w:rsidR="005753F8">
          <w:t>iceLogo</w:t>
        </w:r>
        <w:r w:rsidR="005753F8">
          <w:fldChar w:fldCharType="begin"/>
        </w:r>
        <w:r w:rsidR="005753F8">
          <w:instrText xml:space="preserve"> ADDIN ZOTERO_ITEM CSL_CITATION {"citationID":"TzJ9g7iY","properties":{"formattedCitation":"\\super 18\\nosupersub{}","plainCitation":"18","noteIndex":0},"citationItems":[{"id":6199,"uris":["http://zotero.org/users/6494753/items/TM5Y4U2P"],"itemData":{"id":6199,"type":"article-journal","container-title":"Nature Methods","DOI":"10.1038/nmeth1109-786","ISSN":"1548-7091, 1548-7105","issue":"11","journalAbbreviation":"Nat Methods","language":"en","license":"http://www.springer.com/tdm","page":"786-787","source":"DOI.org (Crossref)","title":"Improved visualization of protein consensus sequences by iceLogo","volume":"6","author":[{"family":"Colaert","given":"Niklaas"},{"family":"Helsens","given":"Kenny"},{"family":"Martens","given":"Lennart"},{"family":"Vandekerckhove","given":"Joël"},{"family":"Gevaert","given":"Kris"}],"issued":{"date-parts":[["2009",11]]}}}],"schema":"https://github.com/citation-style-language/schema/raw/master/csl-citation.json"} </w:instrText>
        </w:r>
        <w:r w:rsidR="005753F8">
          <w:fldChar w:fldCharType="separate"/>
        </w:r>
        <w:r w:rsidR="005753F8" w:rsidRPr="00745457">
          <w:rPr>
            <w:rFonts w:ascii="Aptos" w:cs="Times New Roman"/>
            <w:vertAlign w:val="superscript"/>
          </w:rPr>
          <w:t>18</w:t>
        </w:r>
        <w:r w:rsidR="005753F8">
          <w:fldChar w:fldCharType="end"/>
        </w:r>
      </w:ins>
      <w:r>
        <w:t xml:space="preserve">. </w:t>
      </w:r>
    </w:p>
    <w:p w14:paraId="48AFFF27" w14:textId="36827872" w:rsidR="000D2189" w:rsidRDefault="00684EFE" w:rsidP="00E92335">
      <w:pPr>
        <w:pStyle w:val="ListParagraph"/>
        <w:numPr>
          <w:ilvl w:val="0"/>
          <w:numId w:val="7"/>
        </w:numPr>
        <w:spacing w:line="480" w:lineRule="auto"/>
      </w:pPr>
      <w:proofErr w:type="spellStart"/>
      <w:r>
        <w:t>c</w:t>
      </w:r>
      <w:r w:rsidR="00426092">
        <w:t>alc_AA_count_of_</w:t>
      </w:r>
      <w:proofErr w:type="gramStart"/>
      <w:r w:rsidR="00426092">
        <w:t>motif</w:t>
      </w:r>
      <w:proofErr w:type="spellEnd"/>
      <w:r w:rsidR="00426092">
        <w:t>(</w:t>
      </w:r>
      <w:proofErr w:type="gramEnd"/>
      <w:r w:rsidR="00426092">
        <w:t>)</w:t>
      </w:r>
      <w:r w:rsidR="00F80B91">
        <w:t xml:space="preserve">: given a vector of inputs, this function returns a matrix of the counts of each amino acid at each position. </w:t>
      </w:r>
    </w:p>
    <w:p w14:paraId="79AD5FC8" w14:textId="614CF308" w:rsidR="000D2189" w:rsidRDefault="00684EFE" w:rsidP="00E92335">
      <w:pPr>
        <w:pStyle w:val="ListParagraph"/>
        <w:numPr>
          <w:ilvl w:val="0"/>
          <w:numId w:val="7"/>
        </w:numPr>
        <w:spacing w:line="480" w:lineRule="auto"/>
      </w:pPr>
      <w:proofErr w:type="spellStart"/>
      <w:r>
        <w:t>c</w:t>
      </w:r>
      <w:r w:rsidR="000D2189">
        <w:t>alc_</w:t>
      </w:r>
      <w:r w:rsidR="009F265E">
        <w:t>AA_</w:t>
      </w:r>
      <w:r w:rsidR="000D2189">
        <w:t>prop_of_</w:t>
      </w:r>
      <w:proofErr w:type="gramStart"/>
      <w:r w:rsidR="000D2189">
        <w:t>motif</w:t>
      </w:r>
      <w:proofErr w:type="spellEnd"/>
      <w:r w:rsidR="000D2189">
        <w:t>(</w:t>
      </w:r>
      <w:proofErr w:type="gramEnd"/>
      <w:r w:rsidR="000D2189">
        <w:t xml:space="preserve">):  Given a matrix containing the count of amino acids at each </w:t>
      </w:r>
      <w:r w:rsidR="00955E34">
        <w:t>position</w:t>
      </w:r>
      <w:r w:rsidR="000D2189">
        <w:t>,</w:t>
      </w:r>
      <w:r w:rsidR="005408FE">
        <w:t xml:space="preserve"> this function</w:t>
      </w:r>
      <w:r w:rsidR="000D2189">
        <w:t xml:space="preserve"> calculates the proportion</w:t>
      </w:r>
      <w:r w:rsidR="00955E34">
        <w:t xml:space="preserve">s. </w:t>
      </w:r>
    </w:p>
    <w:p w14:paraId="39586856" w14:textId="2E7023C3" w:rsidR="000D2189" w:rsidRDefault="00684EFE" w:rsidP="00E92335">
      <w:pPr>
        <w:pStyle w:val="ListParagraph"/>
        <w:numPr>
          <w:ilvl w:val="0"/>
          <w:numId w:val="7"/>
        </w:numPr>
        <w:spacing w:line="480" w:lineRule="auto"/>
      </w:pPr>
      <w:proofErr w:type="spellStart"/>
      <w:r>
        <w:t>c</w:t>
      </w:r>
      <w:r w:rsidR="000D2189">
        <w:t>alc_AA_motif_</w:t>
      </w:r>
      <w:proofErr w:type="gramStart"/>
      <w:r w:rsidR="000D2189">
        <w:t>zscore</w:t>
      </w:r>
      <w:proofErr w:type="spellEnd"/>
      <w:r w:rsidR="000D2189">
        <w:t>(</w:t>
      </w:r>
      <w:proofErr w:type="gramEnd"/>
      <w:r w:rsidR="000D2189">
        <w:t xml:space="preserve">): Calculates the </w:t>
      </w:r>
      <w:proofErr w:type="spellStart"/>
      <w:r w:rsidR="000D2189">
        <w:t>zscores</w:t>
      </w:r>
      <w:proofErr w:type="spellEnd"/>
      <w:r w:rsidR="000D2189">
        <w:t xml:space="preserve"> given the count and proportion of the amino acids at each position of a set of cleavages in reference to a background set</w:t>
      </w:r>
      <w:r w:rsidR="00955E34">
        <w:t>.</w:t>
      </w:r>
    </w:p>
    <w:p w14:paraId="2A478CEC" w14:textId="1088BD3A" w:rsidR="000D2189" w:rsidRDefault="00684EFE" w:rsidP="00E92335">
      <w:pPr>
        <w:pStyle w:val="ListParagraph"/>
        <w:numPr>
          <w:ilvl w:val="0"/>
          <w:numId w:val="7"/>
        </w:numPr>
        <w:spacing w:line="480" w:lineRule="auto"/>
      </w:pPr>
      <w:proofErr w:type="spellStart"/>
      <w:r>
        <w:t>c</w:t>
      </w:r>
      <w:r w:rsidR="000D2189">
        <w:t>alc_sig_</w:t>
      </w:r>
      <w:proofErr w:type="gramStart"/>
      <w:r w:rsidR="000D2189">
        <w:t>zscores</w:t>
      </w:r>
      <w:proofErr w:type="spellEnd"/>
      <w:r w:rsidR="000D2189">
        <w:t>(</w:t>
      </w:r>
      <w:proofErr w:type="gramEnd"/>
      <w:r w:rsidR="000D2189">
        <w:t xml:space="preserve">): given a matrix of </w:t>
      </w:r>
      <w:proofErr w:type="spellStart"/>
      <w:r w:rsidR="000D2189">
        <w:t>zscores</w:t>
      </w:r>
      <w:proofErr w:type="spellEnd"/>
      <w:r w:rsidR="000D2189">
        <w:t xml:space="preserve">, determines which are significant given a user defined p value. </w:t>
      </w:r>
    </w:p>
    <w:p w14:paraId="0976A19E" w14:textId="624AAB82" w:rsidR="00682B71" w:rsidRDefault="00684EFE" w:rsidP="00E92335">
      <w:pPr>
        <w:pStyle w:val="ListParagraph"/>
        <w:numPr>
          <w:ilvl w:val="0"/>
          <w:numId w:val="7"/>
        </w:numPr>
        <w:spacing w:line="480" w:lineRule="auto"/>
      </w:pPr>
      <w:proofErr w:type="spellStart"/>
      <w:r>
        <w:lastRenderedPageBreak/>
        <w:t>c</w:t>
      </w:r>
      <w:r w:rsidR="00426092">
        <w:t>alc_</w:t>
      </w:r>
      <w:r w:rsidR="009F265E">
        <w:t>AA_</w:t>
      </w:r>
      <w:r w:rsidR="00426092">
        <w:t>percent_</w:t>
      </w:r>
      <w:proofErr w:type="gramStart"/>
      <w:r w:rsidR="00426092">
        <w:t>difference</w:t>
      </w:r>
      <w:proofErr w:type="spellEnd"/>
      <w:r w:rsidR="00426092">
        <w:t>(</w:t>
      </w:r>
      <w:proofErr w:type="gramEnd"/>
      <w:r w:rsidR="00426092">
        <w:t>)</w:t>
      </w:r>
      <w:r w:rsidR="00F80B91">
        <w:t xml:space="preserve">: </w:t>
      </w:r>
      <w:r w:rsidR="00682B71">
        <w:t xml:space="preserve">calculates the percent difference of a matrix containing the proportions of amino acids at each position relative to a background matrix. </w:t>
      </w:r>
    </w:p>
    <w:p w14:paraId="5B312E3D" w14:textId="5718B13C" w:rsidR="000D2189" w:rsidRDefault="00684EFE" w:rsidP="00E92335">
      <w:pPr>
        <w:pStyle w:val="ListParagraph"/>
        <w:numPr>
          <w:ilvl w:val="0"/>
          <w:numId w:val="7"/>
        </w:numPr>
        <w:spacing w:line="480" w:lineRule="auto"/>
      </w:pPr>
      <w:proofErr w:type="spellStart"/>
      <w:r>
        <w:t>c</w:t>
      </w:r>
      <w:r w:rsidR="000D2189">
        <w:t>alc_AA_fold_</w:t>
      </w:r>
      <w:proofErr w:type="gramStart"/>
      <w:r w:rsidR="000D2189">
        <w:t>change</w:t>
      </w:r>
      <w:proofErr w:type="spellEnd"/>
      <w:r w:rsidR="000D2189">
        <w:t>(</w:t>
      </w:r>
      <w:proofErr w:type="gramEnd"/>
      <w:r w:rsidR="000D2189">
        <w:t xml:space="preserve">): calculates the fold change of </w:t>
      </w:r>
      <w:r w:rsidR="00682B71">
        <w:t xml:space="preserve">a matrix containing the proportions of amino acids at each position </w:t>
      </w:r>
      <w:r w:rsidR="000D2189">
        <w:t xml:space="preserve">relative to </w:t>
      </w:r>
      <w:r w:rsidR="00682B71">
        <w:t>a</w:t>
      </w:r>
      <w:r w:rsidR="000D2189">
        <w:t xml:space="preserve"> background</w:t>
      </w:r>
      <w:r w:rsidR="00682B71">
        <w:t xml:space="preserve"> matrix</w:t>
      </w:r>
      <w:r w:rsidR="000D2189">
        <w:t xml:space="preserve">. </w:t>
      </w:r>
    </w:p>
    <w:p w14:paraId="7178BBF2" w14:textId="54EDF2FF" w:rsidR="00426092" w:rsidRDefault="00684EFE" w:rsidP="00E92335">
      <w:pPr>
        <w:pStyle w:val="ListParagraph"/>
        <w:numPr>
          <w:ilvl w:val="0"/>
          <w:numId w:val="7"/>
        </w:numPr>
        <w:spacing w:line="480" w:lineRule="auto"/>
      </w:pPr>
      <w:proofErr w:type="spellStart"/>
      <w:r>
        <w:t>p</w:t>
      </w:r>
      <w:r w:rsidR="000D2189">
        <w:t>repare_sig_p_</w:t>
      </w:r>
      <w:proofErr w:type="gramStart"/>
      <w:r w:rsidR="000D2189">
        <w:t>diff</w:t>
      </w:r>
      <w:proofErr w:type="spellEnd"/>
      <w:r w:rsidR="000D2189">
        <w:t>(</w:t>
      </w:r>
      <w:proofErr w:type="gramEnd"/>
      <w:r w:rsidR="000D2189">
        <w:t xml:space="preserve">): </w:t>
      </w:r>
      <w:r w:rsidR="00682B71">
        <w:t>filters matrix of amino acid counts by position to only contain those that are significant</w:t>
      </w:r>
      <w:r w:rsidR="00D22578">
        <w:t xml:space="preserve"> given a desired alpha threshold</w:t>
      </w:r>
      <w:r w:rsidR="007D06DD">
        <w:t>.</w:t>
      </w:r>
    </w:p>
    <w:p w14:paraId="52135302" w14:textId="2E59C892" w:rsidR="00426092" w:rsidRDefault="00684EFE" w:rsidP="00E92335">
      <w:pPr>
        <w:pStyle w:val="ListParagraph"/>
        <w:numPr>
          <w:ilvl w:val="0"/>
          <w:numId w:val="7"/>
        </w:numPr>
        <w:spacing w:line="480" w:lineRule="auto"/>
      </w:pPr>
      <w:proofErr w:type="spellStart"/>
      <w:r>
        <w:t>p</w:t>
      </w:r>
      <w:r w:rsidR="00426092">
        <w:t>repare_</w:t>
      </w:r>
      <w:proofErr w:type="gramStart"/>
      <w:r w:rsidR="00426092">
        <w:t>pd</w:t>
      </w:r>
      <w:proofErr w:type="spellEnd"/>
      <w:r w:rsidR="00426092">
        <w:t>(</w:t>
      </w:r>
      <w:proofErr w:type="gramEnd"/>
      <w:r w:rsidR="00426092">
        <w:t>)</w:t>
      </w:r>
      <w:r w:rsidR="00F80B91">
        <w:t>:</w:t>
      </w:r>
      <w:r w:rsidR="000D2189">
        <w:t xml:space="preserve"> </w:t>
      </w:r>
      <w:r w:rsidR="00682B71">
        <w:t>prepares a matrix with significant amino acid percent differences by position for plotting.</w:t>
      </w:r>
    </w:p>
    <w:p w14:paraId="295BD832" w14:textId="587E927F" w:rsidR="00047FCB" w:rsidRDefault="00684EFE" w:rsidP="00E92335">
      <w:pPr>
        <w:pStyle w:val="ListParagraph"/>
        <w:numPr>
          <w:ilvl w:val="0"/>
          <w:numId w:val="7"/>
        </w:numPr>
        <w:spacing w:line="480" w:lineRule="auto"/>
      </w:pPr>
      <w:proofErr w:type="spellStart"/>
      <w:r>
        <w:t>p</w:t>
      </w:r>
      <w:r w:rsidR="00426092">
        <w:t>repare_</w:t>
      </w:r>
      <w:proofErr w:type="gramStart"/>
      <w:r w:rsidR="00426092">
        <w:t>fc</w:t>
      </w:r>
      <w:proofErr w:type="spellEnd"/>
      <w:r w:rsidR="00426092">
        <w:t>(</w:t>
      </w:r>
      <w:proofErr w:type="gramEnd"/>
      <w:r w:rsidR="00426092">
        <w:t>)</w:t>
      </w:r>
      <w:r w:rsidR="00F80B91">
        <w:t>:</w:t>
      </w:r>
      <w:r w:rsidR="000D2189">
        <w:t xml:space="preserve"> prepares </w:t>
      </w:r>
      <w:r w:rsidR="00682B71">
        <w:t>a matrix with significant amino acid fold changes by position</w:t>
      </w:r>
      <w:r w:rsidR="000D2189">
        <w:t xml:space="preserve"> for plotting. </w:t>
      </w:r>
    </w:p>
    <w:p w14:paraId="28FC4E35" w14:textId="40B09E21" w:rsidR="009C0F43" w:rsidRDefault="009C0F43" w:rsidP="00E92335">
      <w:pPr>
        <w:pStyle w:val="ListParagraph"/>
        <w:numPr>
          <w:ilvl w:val="0"/>
          <w:numId w:val="7"/>
        </w:numPr>
        <w:spacing w:line="480" w:lineRule="auto"/>
      </w:pPr>
      <w:proofErr w:type="spellStart"/>
      <w:r>
        <w:t>prepare_icelogo_</w:t>
      </w:r>
      <w:proofErr w:type="gramStart"/>
      <w:r>
        <w:t>data</w:t>
      </w:r>
      <w:proofErr w:type="spellEnd"/>
      <w:r>
        <w:t>(</w:t>
      </w:r>
      <w:proofErr w:type="gramEnd"/>
      <w:r>
        <w:t>): combines the functions described above to generate a</w:t>
      </w:r>
      <w:r w:rsidR="007D06DD">
        <w:t>n</w:t>
      </w:r>
      <w:r>
        <w:t xml:space="preserve"> </w:t>
      </w:r>
      <w:proofErr w:type="spellStart"/>
      <w:r>
        <w:t>icelogo</w:t>
      </w:r>
      <w:proofErr w:type="spellEnd"/>
      <w:r>
        <w:t xml:space="preserve"> matrix of significantly enriched amino acids </w:t>
      </w:r>
      <w:r w:rsidR="007D06DD">
        <w:t>at</w:t>
      </w:r>
      <w:r>
        <w:t xml:space="preserve"> each position of a cleavage motif. </w:t>
      </w:r>
    </w:p>
    <w:p w14:paraId="07A3B8FE" w14:textId="4B9BA332" w:rsidR="00A34F2E" w:rsidRDefault="003C1A89" w:rsidP="00A34F2E">
      <w:pPr>
        <w:pStyle w:val="ListParagraph"/>
        <w:numPr>
          <w:ilvl w:val="0"/>
          <w:numId w:val="9"/>
        </w:numPr>
        <w:spacing w:line="480" w:lineRule="auto"/>
      </w:pPr>
      <w:proofErr w:type="spellStart"/>
      <w:r w:rsidRPr="003C1A89">
        <w:t>extract_</w:t>
      </w:r>
      <w:proofErr w:type="gramStart"/>
      <w:r w:rsidRPr="003C1A89">
        <w:t>re</w:t>
      </w:r>
      <w:proofErr w:type="spellEnd"/>
      <w:r>
        <w:t>(</w:t>
      </w:r>
      <w:proofErr w:type="gramEnd"/>
      <w:r>
        <w:t>): extracts regular expressions specifying amino acids above a defined threshold</w:t>
      </w:r>
      <w:r w:rsidR="00E92335">
        <w:t xml:space="preserve"> cutoff of</w:t>
      </w:r>
      <w:r>
        <w:t xml:space="preserve"> each position of </w:t>
      </w:r>
      <w:r w:rsidR="00E92335">
        <w:t>a</w:t>
      </w:r>
      <w:r>
        <w:t xml:space="preserve"> cleavage motif from an </w:t>
      </w:r>
      <w:proofErr w:type="spellStart"/>
      <w:r>
        <w:t>icelogo</w:t>
      </w:r>
      <w:proofErr w:type="spellEnd"/>
      <w:r>
        <w:t xml:space="preserve"> matrix. </w:t>
      </w:r>
    </w:p>
    <w:p w14:paraId="53EE2D0D" w14:textId="68825238" w:rsidR="00C7002C" w:rsidRDefault="00C7002C" w:rsidP="00E92335">
      <w:pPr>
        <w:spacing w:line="480" w:lineRule="auto"/>
        <w:rPr>
          <w:b/>
          <w:bCs/>
        </w:rPr>
      </w:pPr>
      <w:commentRangeStart w:id="377"/>
      <w:r w:rsidRPr="00C7002C">
        <w:rPr>
          <w:b/>
          <w:bCs/>
        </w:rPr>
        <w:t>Data Visualization</w:t>
      </w:r>
      <w:commentRangeEnd w:id="377"/>
      <w:r w:rsidR="007D06DD">
        <w:rPr>
          <w:rStyle w:val="CommentReference"/>
        </w:rPr>
        <w:commentReference w:id="377"/>
      </w:r>
    </w:p>
    <w:p w14:paraId="7546717A" w14:textId="36CEAA86" w:rsidR="00C7002C" w:rsidRDefault="00C7002C" w:rsidP="00E92335">
      <w:pPr>
        <w:spacing w:line="480" w:lineRule="auto"/>
      </w:pPr>
      <w:r>
        <w:t xml:space="preserve">Similar to our approach with statistics, we provide functions for plotting a subset of graphs that we have found to be generally useful for MSP-MS experiments. </w:t>
      </w:r>
    </w:p>
    <w:p w14:paraId="5C028BE8" w14:textId="77777777" w:rsidR="009D3ECD" w:rsidRDefault="009D3ECD" w:rsidP="00E92335">
      <w:pPr>
        <w:spacing w:line="480" w:lineRule="auto"/>
      </w:pPr>
    </w:p>
    <w:p w14:paraId="3200B71B" w14:textId="77777777" w:rsidR="009D3ECD" w:rsidRDefault="009D3ECD" w:rsidP="00E92335">
      <w:pPr>
        <w:spacing w:line="480" w:lineRule="auto"/>
        <w:rPr>
          <w:i/>
          <w:iCs/>
        </w:rPr>
      </w:pPr>
      <w:r w:rsidRPr="00C7002C">
        <w:rPr>
          <w:i/>
          <w:iCs/>
        </w:rPr>
        <w:t>Heatmap/</w:t>
      </w:r>
      <w:r w:rsidRPr="009B5638">
        <w:t xml:space="preserve"> </w:t>
      </w:r>
      <w:r>
        <w:rPr>
          <w:i/>
          <w:iCs/>
        </w:rPr>
        <w:t>H</w:t>
      </w:r>
      <w:r w:rsidRPr="009B5638">
        <w:rPr>
          <w:i/>
          <w:iCs/>
        </w:rPr>
        <w:t xml:space="preserve">ierarchical </w:t>
      </w:r>
      <w:r w:rsidRPr="00C7002C">
        <w:rPr>
          <w:i/>
          <w:iCs/>
        </w:rPr>
        <w:t>Clustering</w:t>
      </w:r>
    </w:p>
    <w:p w14:paraId="607D5568" w14:textId="65F68F55" w:rsidR="009D3ECD" w:rsidRDefault="009D3ECD" w:rsidP="00E92335">
      <w:pPr>
        <w:spacing w:line="480" w:lineRule="auto"/>
      </w:pPr>
      <w:r>
        <w:lastRenderedPageBreak/>
        <w:t xml:space="preserve">We provide </w:t>
      </w:r>
      <w:proofErr w:type="spellStart"/>
      <w:r>
        <w:t>plot_heatmap</w:t>
      </w:r>
      <w:proofErr w:type="spellEnd"/>
      <w:r>
        <w:t xml:space="preserve">() to visualize a heatmap of the normalized intensity, where the </w:t>
      </w:r>
      <w:commentRangeStart w:id="378"/>
      <w:r>
        <w:t xml:space="preserve">rows and columns </w:t>
      </w:r>
      <w:commentRangeEnd w:id="378"/>
      <w:r w:rsidR="00C41B23">
        <w:rPr>
          <w:rStyle w:val="CommentReference"/>
        </w:rPr>
        <w:commentReference w:id="378"/>
      </w:r>
      <w:r>
        <w:t xml:space="preserve">have been subjected to </w:t>
      </w:r>
      <w:r w:rsidRPr="009B5638">
        <w:t xml:space="preserve">hierarchical </w:t>
      </w:r>
      <w:r>
        <w:t xml:space="preserve">clustering and the color of the cells represent the values the data as implemented in the </w:t>
      </w:r>
      <w:proofErr w:type="spellStart"/>
      <w:r>
        <w:t>heatmaply</w:t>
      </w:r>
      <w:proofErr w:type="spellEnd"/>
      <w:r>
        <w:t xml:space="preserve"> R package</w:t>
      </w:r>
      <w:r>
        <w:fldChar w:fldCharType="begin"/>
      </w:r>
      <w:r w:rsidR="00745457">
        <w:instrText xml:space="preserve"> ADDIN ZOTERO_ITEM CSL_CITATION {"citationID":"MgLT5Vdd","properties":{"formattedCitation":"\\super 19\\nosupersub{}","plainCitation":"19","noteIndex":0},"citationItems":[{"id":6177,"uris":["http://zotero.org/users/6494753/items/Q4G7HQD6"],"itemData":{"id":6177,"type":"article-journal","abstract":"Summary: heatmaply is an R package for easily creating interactive cluster heatmaps that can be shared online as a stand-alone HTML ﬁle. Interactivity includes a tooltip display of values when hovering over cells, as well as the ability to zoom in to speciﬁc sections of the ﬁgure from the data matrix, the side dendrograms, or annotated labels. Thanks to the synergistic relationship between heatmaply and other R packages, the user is empowered by a reﬁned control over the statistical and visual aspects of the heatmap layout.","container-title":"Bioinformatics","DOI":"10.1093/bioinformatics/btx657","ISSN":"1367-4803, 1367-4811","issue":"9","language":"en","license":"http://creativecommons.org/licenses/by/4.0/","page":"1600-1602","source":"DOI.org (Crossref)","title":"heatmaply: an R package for creating interactive cluster heatmaps for online publishing","title-short":"heatmaply","volume":"34","author":[{"family":"Galili","given":"Tal"},{"family":"O’Callaghan","given":"Alan"},{"family":"Sidi","given":"Jonathan"},{"family":"Sievert","given":"Carson"}],"editor":[{"family":"Wren","given":"Jonathan"}],"issued":{"date-parts":[["2018",5,1]]}}}],"schema":"https://github.com/citation-style-language/schema/raw/master/csl-citation.json"} </w:instrText>
      </w:r>
      <w:r>
        <w:fldChar w:fldCharType="separate"/>
      </w:r>
      <w:r w:rsidR="00745457" w:rsidRPr="00745457">
        <w:rPr>
          <w:rFonts w:ascii="Aptos" w:cs="Times New Roman"/>
          <w:vertAlign w:val="superscript"/>
        </w:rPr>
        <w:t>19</w:t>
      </w:r>
      <w:r>
        <w:fldChar w:fldCharType="end"/>
      </w:r>
      <w:r>
        <w:t xml:space="preserve">. Euclidian distance and the complete agglomeration method are used to perform the </w:t>
      </w:r>
      <w:r w:rsidRPr="009B5638">
        <w:t xml:space="preserve">hierarchical </w:t>
      </w:r>
      <w:r>
        <w:t xml:space="preserve">clustering. </w:t>
      </w:r>
    </w:p>
    <w:p w14:paraId="43426560" w14:textId="77777777" w:rsidR="009D3ECD" w:rsidRDefault="009D3ECD" w:rsidP="00E92335">
      <w:pPr>
        <w:spacing w:line="480" w:lineRule="auto"/>
      </w:pPr>
    </w:p>
    <w:p w14:paraId="49D432A8" w14:textId="2CD52AA1" w:rsidR="00A34F2E" w:rsidRDefault="00A34F2E" w:rsidP="00E92335">
      <w:pPr>
        <w:spacing w:line="480" w:lineRule="auto"/>
        <w:rPr>
          <w:i/>
          <w:iCs/>
        </w:rPr>
      </w:pPr>
      <w:r w:rsidRPr="00A34F2E">
        <w:rPr>
          <w:i/>
          <w:iCs/>
        </w:rPr>
        <w:t xml:space="preserve">Principal </w:t>
      </w:r>
      <w:r>
        <w:rPr>
          <w:i/>
          <w:iCs/>
        </w:rPr>
        <w:t>Component</w:t>
      </w:r>
      <w:r w:rsidRPr="00A34F2E">
        <w:rPr>
          <w:i/>
          <w:iCs/>
        </w:rPr>
        <w:t xml:space="preserve"> Analysis</w:t>
      </w:r>
    </w:p>
    <w:p w14:paraId="2E3CD06E" w14:textId="68ADAFB7" w:rsidR="009D3ECD" w:rsidRDefault="009D3ECD" w:rsidP="00E92335">
      <w:pPr>
        <w:spacing w:line="480" w:lineRule="auto"/>
      </w:pPr>
      <w:r>
        <w:t xml:space="preserve">We provide </w:t>
      </w:r>
      <w:proofErr w:type="spellStart"/>
      <w:r>
        <w:t>plot_pca</w:t>
      </w:r>
      <w:proofErr w:type="spellEnd"/>
      <w:r>
        <w:t>() as a conven</w:t>
      </w:r>
      <w:r w:rsidR="007D06DD">
        <w:t>ien</w:t>
      </w:r>
      <w:r>
        <w:t xml:space="preserve">ce function to visualize the first two </w:t>
      </w:r>
      <w:r w:rsidR="00A34F2E">
        <w:t>p</w:t>
      </w:r>
      <w:r w:rsidR="00A34F2E" w:rsidRPr="00A34F2E">
        <w:t xml:space="preserve">rincipal </w:t>
      </w:r>
      <w:r w:rsidR="00A34F2E">
        <w:t>components</w:t>
      </w:r>
      <w:r>
        <w:t xml:space="preserve"> of the data colored by time, and label shapes showing the experimental condition using the ggplot2 package</w:t>
      </w:r>
      <w:r>
        <w:fldChar w:fldCharType="begin"/>
      </w:r>
      <w:r w:rsidR="00745457">
        <w:instrText xml:space="preserve"> ADDIN ZOTERO_ITEM CSL_CITATION {"citationID":"dXyg7800","properties":{"formattedCitation":"\\super 20\\nosupersub{}","plainCitation":"20","noteIndex":0},"citationItems":[{"id":6183,"uris":["http://zotero.org/users/6494753/items/XK3XH4TT"],"itemData":{"id":6183,"type":"software","abstract":"A system for 'declaratively' creating graphics, based on \"The Grammar of Graphics\". You provide the data, tell 'ggplot2' how to map variables to aesthetics, what graphical primitives to use, and it takes care of the details.","license":"MIT + file LICENSE","source":"R-Packages","title":"ggplot2: Create Elegant Data Visualisations Using the Grammar of Graphics","title-short":"ggplot2","URL":"https://cran.r-project.org/web/packages/ggplot2/index.html","version":"3.5.0","author":[{"family":"Wickham","given":"Hadley"},{"family":"Chang","given":"Winston"},{"family":"Henry","given":"Lionel"},{"family":"Pedersen","given":"Thomas Lin"},{"family":"Takahashi","given":"Kohske"},{"family":"Wilke","given":"Claus"},{"family":"Woo","given":"Kara"},{"family":"Yutani","given":"Hiroaki"},{"family":"Dunnington","given":"Dewey"},{"family":"Brand","given":"Teun","dropping-particle":"van den"},{"family":"Posit","given":""},{"family":"PBC","given":""}],"accessed":{"date-parts":[["2024",4,22]]},"issued":{"date-parts":[["2024",2,23]]}}}],"schema":"https://github.com/citation-style-language/schema/raw/master/csl-citation.json"} </w:instrText>
      </w:r>
      <w:r>
        <w:fldChar w:fldCharType="separate"/>
      </w:r>
      <w:r w:rsidR="00745457" w:rsidRPr="00745457">
        <w:rPr>
          <w:rFonts w:ascii="Aptos" w:cs="Times New Roman"/>
          <w:vertAlign w:val="superscript"/>
        </w:rPr>
        <w:t>20</w:t>
      </w:r>
      <w:r>
        <w:fldChar w:fldCharType="end"/>
      </w:r>
      <w:r>
        <w:t xml:space="preserve">. Only complete cases are considered, the peptides determined to have outliers are omitted. </w:t>
      </w:r>
    </w:p>
    <w:p w14:paraId="2C6DDC80" w14:textId="77777777" w:rsidR="00EF2CF4" w:rsidRDefault="00EF2CF4" w:rsidP="00E92335">
      <w:pPr>
        <w:spacing w:line="480" w:lineRule="auto"/>
      </w:pPr>
    </w:p>
    <w:p w14:paraId="3ED8593D" w14:textId="6A25F6DA" w:rsidR="00C7002C" w:rsidRDefault="00C7002C" w:rsidP="00E92335">
      <w:pPr>
        <w:spacing w:line="480" w:lineRule="auto"/>
        <w:rPr>
          <w:i/>
          <w:iCs/>
        </w:rPr>
      </w:pPr>
      <w:r>
        <w:rPr>
          <w:i/>
          <w:iCs/>
        </w:rPr>
        <w:t>Visualization of S</w:t>
      </w:r>
      <w:r w:rsidR="00684EFE">
        <w:rPr>
          <w:i/>
          <w:iCs/>
        </w:rPr>
        <w:t>equence S</w:t>
      </w:r>
      <w:r>
        <w:rPr>
          <w:i/>
          <w:iCs/>
        </w:rPr>
        <w:t xml:space="preserve">pecificity </w:t>
      </w:r>
      <w:r w:rsidR="00684EFE">
        <w:rPr>
          <w:i/>
          <w:iCs/>
        </w:rPr>
        <w:t xml:space="preserve">by </w:t>
      </w:r>
      <w:proofErr w:type="spellStart"/>
      <w:ins w:id="379" w:author="O'Donoghue, Anthony" w:date="2024-08-17T15:08:00Z" w16du:dateUtc="2024-08-17T22:08:00Z">
        <w:r w:rsidR="008D6383">
          <w:rPr>
            <w:i/>
            <w:iCs/>
          </w:rPr>
          <w:t>i</w:t>
        </w:r>
      </w:ins>
      <w:del w:id="380" w:author="O'Donoghue, Anthony" w:date="2024-08-17T15:08:00Z" w16du:dateUtc="2024-08-17T22:08:00Z">
        <w:r w:rsidR="00684EFE" w:rsidDel="008D6383">
          <w:rPr>
            <w:i/>
            <w:iCs/>
          </w:rPr>
          <w:delText>I</w:delText>
        </w:r>
      </w:del>
      <w:r w:rsidR="00684EFE">
        <w:rPr>
          <w:i/>
          <w:iCs/>
        </w:rPr>
        <w:t>ce</w:t>
      </w:r>
      <w:ins w:id="381" w:author="O'Donoghue, Anthony" w:date="2024-08-17T15:08:00Z" w16du:dateUtc="2024-08-17T22:08:00Z">
        <w:r w:rsidR="008D6383">
          <w:rPr>
            <w:i/>
            <w:iCs/>
          </w:rPr>
          <w:t>L</w:t>
        </w:r>
      </w:ins>
      <w:del w:id="382" w:author="O'Donoghue, Anthony" w:date="2024-08-17T15:08:00Z" w16du:dateUtc="2024-08-17T22:08:00Z">
        <w:r w:rsidR="00684EFE" w:rsidDel="008D6383">
          <w:rPr>
            <w:i/>
            <w:iCs/>
          </w:rPr>
          <w:delText>l</w:delText>
        </w:r>
      </w:del>
      <w:r w:rsidR="00684EFE">
        <w:rPr>
          <w:i/>
          <w:iCs/>
        </w:rPr>
        <w:t>ogo</w:t>
      </w:r>
      <w:proofErr w:type="spellEnd"/>
      <w:r w:rsidR="00684EFE">
        <w:rPr>
          <w:i/>
          <w:iCs/>
        </w:rPr>
        <w:t xml:space="preserve"> plots</w:t>
      </w:r>
    </w:p>
    <w:p w14:paraId="05B2362E" w14:textId="3C0D877A" w:rsidR="00C7002C" w:rsidRDefault="00C7002C" w:rsidP="00E92335">
      <w:pPr>
        <w:spacing w:line="480" w:lineRule="auto"/>
      </w:pPr>
      <w:r>
        <w:t xml:space="preserve">We provide </w:t>
      </w:r>
      <w:proofErr w:type="spellStart"/>
      <w:r w:rsidR="00234580">
        <w:t>plot_icelogo</w:t>
      </w:r>
      <w:proofErr w:type="spellEnd"/>
      <w:r w:rsidR="00234580">
        <w:t xml:space="preserve">() to create an </w:t>
      </w:r>
      <w:del w:id="383" w:author="O'Donoghue, Anthony" w:date="2024-08-17T15:08:00Z" w16du:dateUtc="2024-08-17T22:08:00Z">
        <w:r w:rsidR="00234580" w:rsidDel="00DF1E9E">
          <w:delText xml:space="preserve">Icelogo </w:delText>
        </w:r>
      </w:del>
      <w:proofErr w:type="spellStart"/>
      <w:ins w:id="384" w:author="O'Donoghue, Anthony" w:date="2024-08-17T15:08:00Z" w16du:dateUtc="2024-08-17T22:08:00Z">
        <w:r w:rsidR="00DF1E9E">
          <w:t>iceLogo</w:t>
        </w:r>
        <w:proofErr w:type="spellEnd"/>
        <w:r w:rsidR="00DF1E9E">
          <w:t xml:space="preserve"> plot that illustrates the frequency of </w:t>
        </w:r>
        <w:r w:rsidR="000B653A">
          <w:t>amino acids i</w:t>
        </w:r>
      </w:ins>
      <w:ins w:id="385" w:author="O'Donoghue, Anthony" w:date="2024-08-17T15:09:00Z" w16du:dateUtc="2024-08-17T22:09:00Z">
        <w:r w:rsidR="000B653A">
          <w:t xml:space="preserve">n each position surrounding the </w:t>
        </w:r>
        <w:r w:rsidR="0039073E">
          <w:t xml:space="preserve">experimentally  determined </w:t>
        </w:r>
        <w:r w:rsidR="000B653A">
          <w:t xml:space="preserve">cleavage site </w:t>
        </w:r>
        <w:r w:rsidR="0039073E">
          <w:t xml:space="preserve">when compared to </w:t>
        </w:r>
      </w:ins>
      <w:del w:id="386" w:author="O'Donoghue, Anthony" w:date="2024-08-17T15:09:00Z" w16du:dateUtc="2024-08-17T22:09:00Z">
        <w:r w:rsidR="00234580" w:rsidDel="0039073E">
          <w:delText xml:space="preserve">relative to the background of </w:delText>
        </w:r>
      </w:del>
      <w:r w:rsidR="00234580">
        <w:t xml:space="preserve">all possible </w:t>
      </w:r>
      <w:del w:id="387" w:author="O'Donoghue, Anthony" w:date="2024-08-17T15:09:00Z" w16du:dateUtc="2024-08-17T22:09:00Z">
        <w:r w:rsidR="00234580" w:rsidDel="0039073E">
          <w:delText xml:space="preserve">cleavages </w:delText>
        </w:r>
      </w:del>
      <w:ins w:id="388" w:author="O'Donoghue, Anthony" w:date="2024-08-17T15:09:00Z" w16du:dateUtc="2024-08-17T22:09:00Z">
        <w:r w:rsidR="0039073E">
          <w:t>cleavage sites</w:t>
        </w:r>
      </w:ins>
      <w:del w:id="389" w:author="O'Donoghue, Anthony" w:date="2024-08-17T15:10:00Z" w16du:dateUtc="2024-08-17T22:10:00Z">
        <w:r w:rsidR="00234580" w:rsidDel="0039073E">
          <w:delText>in the experiment</w:delText>
        </w:r>
      </w:del>
      <w:r w:rsidR="00234580">
        <w:t xml:space="preserve">. </w:t>
      </w:r>
      <w:r>
        <w:t xml:space="preserve">A vector of user supplied sequence motifs are compared to the background of all possible combinations in the peptide library used for the experiment. The </w:t>
      </w:r>
      <w:proofErr w:type="spellStart"/>
      <w:r>
        <w:t>ggseqlogo</w:t>
      </w:r>
      <w:proofErr w:type="spellEnd"/>
      <w:r>
        <w:t xml:space="preserve">  R package </w:t>
      </w:r>
      <w:r>
        <w:fldChar w:fldCharType="begin"/>
      </w:r>
      <w:r w:rsidR="00745457">
        <w:instrText xml:space="preserve"> ADDIN ZOTERO_ITEM CSL_CITATION {"citationID":"DKvnxAFb","properties":{"formattedCitation":"\\super 21\\nosupersub{}","plainCitation":"21","noteIndex":0},"citationItems":[{"id":6179,"uris":["http://zotero.org/users/6494753/items/C5NKSHUE"],"itemData":{"id":6179,"type":"article-journal","abstract":"Summary: Sequence logos have become a crucial visualization method for studying underlying sequence patterns in the genome. Despite this, there remains a scarcity of software packages that provide the versatility often required for such visualizations. ggseqlogo is an R package built on the ggplot2 package that aims to address this issue. ggseqlogo offers native illustration of publicationready DNA, RNA and protein sequence logos in a highly customizable fashion with features including multi-logo plots, qualitative and quantitative colour schemes, annotation of logos and integration with other plots. The package is intuitive to use and seamlessly integrates into R analysis pipelines.","container-title":"Bioinformatics","DOI":"10.1093/bioinformatics/btx469","ISSN":"1367-4803, 1367-4811","issue":"22","language":"en","license":"https://academic.oup.com/journals/pages/about_us/legal/notices","page":"3645-3647","source":"DOI.org (Crossref)","title":"ggseqlogo: a versatile R package for drawing sequence logos","title-short":"ggseqlogo","volume":"33","author":[{"family":"Wagih","given":"Omar"}],"editor":[{"family":"Hancock","given":"John"}],"issued":{"date-parts":[["2017",11,15]]}}}],"schema":"https://github.com/citation-style-language/schema/raw/master/csl-citation.json"} </w:instrText>
      </w:r>
      <w:r>
        <w:fldChar w:fldCharType="separate"/>
      </w:r>
      <w:r w:rsidR="00745457" w:rsidRPr="00745457">
        <w:rPr>
          <w:rFonts w:ascii="Aptos" w:cs="Times New Roman"/>
          <w:vertAlign w:val="superscript"/>
        </w:rPr>
        <w:t>21</w:t>
      </w:r>
      <w:r>
        <w:fldChar w:fldCharType="end"/>
      </w:r>
      <w:r>
        <w:t xml:space="preserve"> is then used to plot the underlying data. </w:t>
      </w:r>
    </w:p>
    <w:p w14:paraId="330CABF0" w14:textId="77777777" w:rsidR="00234580" w:rsidRDefault="00234580" w:rsidP="00E92335">
      <w:pPr>
        <w:spacing w:line="480" w:lineRule="auto"/>
      </w:pPr>
    </w:p>
    <w:p w14:paraId="3FA4E6D8" w14:textId="4AC1C549" w:rsidR="00234580" w:rsidRDefault="00325251" w:rsidP="00E92335">
      <w:pPr>
        <w:spacing w:line="480" w:lineRule="auto"/>
      </w:pPr>
      <w:r>
        <w:t xml:space="preserve">The </w:t>
      </w:r>
      <w:proofErr w:type="spellStart"/>
      <w:r>
        <w:t>p</w:t>
      </w:r>
      <w:r w:rsidR="00234580">
        <w:t>lot_all_</w:t>
      </w:r>
      <w:proofErr w:type="gramStart"/>
      <w:r w:rsidR="00234580">
        <w:t>icelogos</w:t>
      </w:r>
      <w:proofErr w:type="spellEnd"/>
      <w:r w:rsidR="00234580">
        <w:t>(</w:t>
      </w:r>
      <w:proofErr w:type="gramEnd"/>
      <w:r w:rsidR="00234580">
        <w:t xml:space="preserve">) </w:t>
      </w:r>
      <w:r>
        <w:t xml:space="preserve">function generates </w:t>
      </w:r>
      <w:proofErr w:type="spellStart"/>
      <w:r w:rsidR="000532E7">
        <w:t>icelogos</w:t>
      </w:r>
      <w:proofErr w:type="spellEnd"/>
      <w:r w:rsidR="000532E7">
        <w:t xml:space="preserve"> representing enriched sequences relative to time 0</w:t>
      </w:r>
      <w:r w:rsidR="0071423A">
        <w:t xml:space="preserve"> for each condition. This function compares cleavage sequences </w:t>
      </w:r>
      <w:r w:rsidR="0071423A">
        <w:lastRenderedPageBreak/>
        <w:t>corresponding to peptides that are significant (</w:t>
      </w:r>
      <w:proofErr w:type="spellStart"/>
      <w:r w:rsidR="0071423A">
        <w:t>p.adj</w:t>
      </w:r>
      <w:proofErr w:type="spellEnd"/>
      <w:r w:rsidR="0071423A">
        <w:t xml:space="preserve"> &lt; 0.05 and log2 fold change &gt;</w:t>
      </w:r>
      <w:r w:rsidR="00D4092A">
        <w:t xml:space="preserve"> </w:t>
      </w:r>
      <w:r w:rsidR="0071423A">
        <w:t xml:space="preserve">3) to a background of all possible sequences present in the initial peptide library.  </w:t>
      </w:r>
    </w:p>
    <w:p w14:paraId="085D8857" w14:textId="77777777" w:rsidR="00C7002C" w:rsidRDefault="00C7002C" w:rsidP="00E92335">
      <w:pPr>
        <w:spacing w:line="480" w:lineRule="auto"/>
      </w:pPr>
    </w:p>
    <w:p w14:paraId="5E1873BD" w14:textId="1A9A7A31" w:rsidR="00C7002C" w:rsidRDefault="00C7002C" w:rsidP="00E92335">
      <w:pPr>
        <w:spacing w:line="480" w:lineRule="auto"/>
        <w:rPr>
          <w:i/>
          <w:iCs/>
        </w:rPr>
      </w:pPr>
      <w:r w:rsidRPr="00C7002C">
        <w:rPr>
          <w:i/>
          <w:iCs/>
        </w:rPr>
        <w:t>Time Course</w:t>
      </w:r>
    </w:p>
    <w:p w14:paraId="416E5524" w14:textId="57366F12" w:rsidR="00C7002C" w:rsidRDefault="00C7002C" w:rsidP="00E92335">
      <w:pPr>
        <w:spacing w:line="480" w:lineRule="auto"/>
      </w:pPr>
      <w:r>
        <w:t xml:space="preserve">We provide </w:t>
      </w:r>
      <w:proofErr w:type="spellStart"/>
      <w:r>
        <w:t>plot_time_</w:t>
      </w:r>
      <w:proofErr w:type="gramStart"/>
      <w:r>
        <w:t>course</w:t>
      </w:r>
      <w:proofErr w:type="spellEnd"/>
      <w:r>
        <w:t>(</w:t>
      </w:r>
      <w:proofErr w:type="gramEnd"/>
      <w:r>
        <w:t>) as a conv</w:t>
      </w:r>
      <w:r w:rsidR="0022623F">
        <w:t>enien</w:t>
      </w:r>
      <w:r>
        <w:t>ce function to visualize the intensity of peptides over time by condition using the ggplot2 package.</w:t>
      </w:r>
    </w:p>
    <w:p w14:paraId="24144605" w14:textId="3AEBF644" w:rsidR="00041BFE" w:rsidRDefault="00041BFE" w:rsidP="00E92335">
      <w:pPr>
        <w:spacing w:line="480" w:lineRule="auto"/>
      </w:pPr>
    </w:p>
    <w:p w14:paraId="18A3304A" w14:textId="7F424B2C" w:rsidR="00041BFE" w:rsidRDefault="00041BFE" w:rsidP="00E92335">
      <w:pPr>
        <w:spacing w:line="480" w:lineRule="auto"/>
        <w:rPr>
          <w:i/>
          <w:iCs/>
        </w:rPr>
      </w:pPr>
      <w:r>
        <w:rPr>
          <w:i/>
          <w:iCs/>
        </w:rPr>
        <w:t>Cleavage Position</w:t>
      </w:r>
    </w:p>
    <w:p w14:paraId="28C0030C" w14:textId="3E3C64DB" w:rsidR="0071423A" w:rsidRDefault="001470E0" w:rsidP="00E92335">
      <w:pPr>
        <w:spacing w:line="480" w:lineRule="auto"/>
      </w:pPr>
      <w:r>
        <w:t xml:space="preserve">We provide the </w:t>
      </w:r>
      <w:proofErr w:type="spellStart"/>
      <w:r w:rsidR="00684EFE">
        <w:t>p</w:t>
      </w:r>
      <w:r w:rsidR="00041BFE">
        <w:t>lot_cleavage_per_</w:t>
      </w:r>
      <w:proofErr w:type="gramStart"/>
      <w:r w:rsidR="00041BFE">
        <w:t>pos</w:t>
      </w:r>
      <w:proofErr w:type="spellEnd"/>
      <w:r w:rsidR="00041BFE">
        <w:t>(</w:t>
      </w:r>
      <w:proofErr w:type="gramEnd"/>
      <w:r w:rsidR="00041BFE">
        <w:t>)</w:t>
      </w:r>
      <w:r>
        <w:t xml:space="preserve"> as a function to </w:t>
      </w:r>
      <w:r w:rsidR="0071423A">
        <w:t xml:space="preserve">easily visualize the number of cleavages per position of the peptide </w:t>
      </w:r>
      <w:r w:rsidR="00D22578">
        <w:t>library</w:t>
      </w:r>
      <w:r w:rsidR="0071423A">
        <w:t xml:space="preserve"> using the ggplot2 package. </w:t>
      </w:r>
    </w:p>
    <w:p w14:paraId="3EA20FB0" w14:textId="77777777" w:rsidR="00E92335" w:rsidRDefault="00E92335" w:rsidP="00E92335">
      <w:pPr>
        <w:spacing w:line="480" w:lineRule="auto"/>
      </w:pPr>
    </w:p>
    <w:p w14:paraId="265EAA80" w14:textId="0EAD444A" w:rsidR="00234580" w:rsidRDefault="00234580" w:rsidP="00E92335">
      <w:pPr>
        <w:spacing w:line="480" w:lineRule="auto"/>
        <w:rPr>
          <w:b/>
          <w:bCs/>
        </w:rPr>
      </w:pPr>
      <w:r>
        <w:rPr>
          <w:b/>
          <w:bCs/>
        </w:rPr>
        <w:t>Standardized Report</w:t>
      </w:r>
    </w:p>
    <w:p w14:paraId="1C5BE680" w14:textId="6BA36B64" w:rsidR="00DA61FA" w:rsidRDefault="00234580" w:rsidP="00E92335">
      <w:pPr>
        <w:spacing w:line="480" w:lineRule="auto"/>
      </w:pPr>
      <w:r>
        <w:t xml:space="preserve">We provide the </w:t>
      </w:r>
      <w:proofErr w:type="spellStart"/>
      <w:r>
        <w:t>generate_</w:t>
      </w:r>
      <w:proofErr w:type="gramStart"/>
      <w:r>
        <w:t>report</w:t>
      </w:r>
      <w:proofErr w:type="spellEnd"/>
      <w:r>
        <w:t>(</w:t>
      </w:r>
      <w:proofErr w:type="gramEnd"/>
      <w:r>
        <w:t xml:space="preserve">) </w:t>
      </w:r>
      <w:r w:rsidR="00047FCB">
        <w:t xml:space="preserve">function </w:t>
      </w:r>
      <w:r>
        <w:t xml:space="preserve">to generate a .html file </w:t>
      </w:r>
      <w:r w:rsidR="001470E0">
        <w:t xml:space="preserve">containing a standardized set of plots </w:t>
      </w:r>
      <w:r>
        <w:t xml:space="preserve">rendered from a .RMD </w:t>
      </w:r>
      <w:r w:rsidR="00C92A0B">
        <w:t xml:space="preserve">template </w:t>
      </w:r>
      <w:r>
        <w:t xml:space="preserve">file. This function takes </w:t>
      </w:r>
      <w:r w:rsidR="00991BF9">
        <w:t>processed data</w:t>
      </w:r>
      <w:r>
        <w:t xml:space="preserve">, the design matrix, the number of </w:t>
      </w:r>
      <w:del w:id="390" w:author="O'Donoghue, Anthony" w:date="2024-08-17T15:12:00Z" w16du:dateUtc="2024-08-17T22:12:00Z">
        <w:r w:rsidDel="0087357A">
          <w:delText>cleavages</w:delText>
        </w:r>
      </w:del>
      <w:ins w:id="391" w:author="O'Donoghue, Anthony" w:date="2024-08-17T15:12:00Z" w16du:dateUtc="2024-08-17T22:12:00Z">
        <w:r w:rsidR="0087357A">
          <w:t>cleavage sites</w:t>
        </w:r>
      </w:ins>
      <w:r>
        <w:t xml:space="preserve">, and the peptide library used in the experiment as arguments. This output is intended to be a standardized method to produce a generic </w:t>
      </w:r>
      <w:proofErr w:type="spellStart"/>
      <w:r>
        <w:t>mspms</w:t>
      </w:r>
      <w:proofErr w:type="spellEnd"/>
      <w:r>
        <w:t xml:space="preserve"> analysis that can quickly and easily be applied to any experiment. </w:t>
      </w:r>
    </w:p>
    <w:p w14:paraId="0487B53E" w14:textId="77777777" w:rsidR="00C702AB" w:rsidRDefault="00C702AB" w:rsidP="00E92335">
      <w:pPr>
        <w:spacing w:line="480" w:lineRule="auto"/>
      </w:pPr>
    </w:p>
    <w:p w14:paraId="225189E4" w14:textId="08E2E5F7" w:rsidR="006E643B" w:rsidRDefault="005F655F" w:rsidP="00E92335">
      <w:pPr>
        <w:spacing w:line="480" w:lineRule="auto"/>
        <w:rPr>
          <w:b/>
          <w:bCs/>
          <w:color w:val="000000" w:themeColor="text1"/>
        </w:rPr>
      </w:pPr>
      <w:r>
        <w:rPr>
          <w:b/>
          <w:bCs/>
          <w:color w:val="000000" w:themeColor="text1"/>
        </w:rPr>
        <w:t xml:space="preserve">Data Used </w:t>
      </w:r>
      <w:r w:rsidR="00B81088">
        <w:rPr>
          <w:b/>
          <w:bCs/>
          <w:color w:val="000000" w:themeColor="text1"/>
        </w:rPr>
        <w:t>f</w:t>
      </w:r>
      <w:r>
        <w:rPr>
          <w:b/>
          <w:bCs/>
          <w:color w:val="000000" w:themeColor="text1"/>
        </w:rPr>
        <w:t>or Study</w:t>
      </w:r>
    </w:p>
    <w:p w14:paraId="4D5360F4" w14:textId="34D89310" w:rsidR="006E643B" w:rsidRPr="00D22578" w:rsidRDefault="003E0C59" w:rsidP="00E92335">
      <w:pPr>
        <w:spacing w:line="480" w:lineRule="auto"/>
        <w:rPr>
          <w:color w:val="000000" w:themeColor="text1"/>
        </w:rPr>
      </w:pPr>
      <w:r>
        <w:rPr>
          <w:color w:val="000000" w:themeColor="text1"/>
        </w:rPr>
        <w:t>Raw d</w:t>
      </w:r>
      <w:r w:rsidR="00F015AE">
        <w:rPr>
          <w:color w:val="000000" w:themeColor="text1"/>
        </w:rPr>
        <w:t xml:space="preserve">ata </w:t>
      </w:r>
      <w:r>
        <w:rPr>
          <w:color w:val="000000" w:themeColor="text1"/>
        </w:rPr>
        <w:t xml:space="preserve">from a previously reported MSP-MS experiment </w:t>
      </w:r>
      <w:r w:rsidR="006E643B" w:rsidRPr="00D22578">
        <w:rPr>
          <w:color w:val="000000" w:themeColor="text1"/>
        </w:rPr>
        <w:t>was acquired from</w:t>
      </w:r>
      <w:ins w:id="392" w:author="O'Donoghue, Anthony" w:date="2024-08-17T15:12:00Z" w16du:dateUtc="2024-08-17T22:12:00Z">
        <w:r w:rsidR="00C25D31">
          <w:rPr>
            <w:color w:val="000000" w:themeColor="text1"/>
          </w:rPr>
          <w:t xml:space="preserve"> the</w:t>
        </w:r>
      </w:ins>
      <w:r w:rsidR="006E643B" w:rsidRPr="00D22578">
        <w:rPr>
          <w:color w:val="000000" w:themeColor="text1"/>
        </w:rPr>
        <w:t xml:space="preserve"> </w:t>
      </w:r>
      <w:del w:id="393" w:author="O'Donoghue, Anthony" w:date="2024-08-17T15:12:00Z" w16du:dateUtc="2024-08-17T22:12:00Z">
        <w:r w:rsidR="006E643B" w:rsidRPr="00D22578" w:rsidDel="00A61877">
          <w:rPr>
            <w:color w:val="000000" w:themeColor="text1"/>
          </w:rPr>
          <w:delText>MASSIVE</w:delText>
        </w:r>
        <w:r w:rsidR="0022623F" w:rsidRPr="00D22578" w:rsidDel="00A61877">
          <w:rPr>
            <w:color w:val="000000" w:themeColor="text1"/>
          </w:rPr>
          <w:delText xml:space="preserve"> </w:delText>
        </w:r>
      </w:del>
      <w:proofErr w:type="spellStart"/>
      <w:ins w:id="394" w:author="O'Donoghue, Anthony" w:date="2024-08-17T15:12:00Z" w16du:dateUtc="2024-08-17T22:12:00Z">
        <w:r w:rsidR="00A61877" w:rsidRPr="00D22578">
          <w:rPr>
            <w:color w:val="000000" w:themeColor="text1"/>
          </w:rPr>
          <w:t>M</w:t>
        </w:r>
        <w:r w:rsidR="00A61877">
          <w:rPr>
            <w:color w:val="000000" w:themeColor="text1"/>
          </w:rPr>
          <w:t>ass</w:t>
        </w:r>
        <w:r w:rsidR="00A61877" w:rsidRPr="00D22578">
          <w:rPr>
            <w:color w:val="000000" w:themeColor="text1"/>
          </w:rPr>
          <w:t>IVE</w:t>
        </w:r>
        <w:proofErr w:type="spellEnd"/>
        <w:r w:rsidR="00C25D31">
          <w:rPr>
            <w:color w:val="000000" w:themeColor="text1"/>
          </w:rPr>
          <w:t xml:space="preserve"> Repository</w:t>
        </w:r>
        <w:r w:rsidR="00A61877" w:rsidRPr="00D22578">
          <w:rPr>
            <w:color w:val="000000" w:themeColor="text1"/>
          </w:rPr>
          <w:t xml:space="preserve"> </w:t>
        </w:r>
      </w:ins>
      <w:r>
        <w:rPr>
          <w:color w:val="000000" w:themeColor="text1"/>
        </w:rPr>
        <w:t xml:space="preserve">(accession number </w:t>
      </w:r>
      <w:r w:rsidRPr="003E0C59">
        <w:rPr>
          <w:color w:val="000000" w:themeColor="text1"/>
        </w:rPr>
        <w:t>MSV00008595</w:t>
      </w:r>
      <w:r>
        <w:rPr>
          <w:color w:val="000000" w:themeColor="text1"/>
        </w:rPr>
        <w:t>).</w:t>
      </w:r>
      <w:r w:rsidR="00745457">
        <w:rPr>
          <w:color w:val="000000" w:themeColor="text1"/>
        </w:rPr>
        <w:fldChar w:fldCharType="begin"/>
      </w:r>
      <w:r w:rsidR="00745457">
        <w:rPr>
          <w:color w:val="000000" w:themeColor="text1"/>
        </w:rPr>
        <w:instrText xml:space="preserve"> ADDIN ZOTERO_ITEM CSL_CITATION {"citationID":"x39Qzx6W","properties":{"formattedCitation":"\\super 22\\nosupersub{}","plainCitation":"22","noteIndex":0},"citationItems":[{"id":6488,"uris":["http://zotero.org/users/6494753/items/BBUKKP3H"],"itemData":{"id":6488,"type":"article-journal","abstract":"Neuropeptides mediate cell−cell signaling in the nervous and endocrine systems. The neuropeptidome is the spectrum of peptides generated from precursors by proteolysis within dense core secretory vesicles (DCSV). DCSV neuropeptides and contents are released to the extracellular environment where further processing for neuropeptide formation may occur. To assess the DCSV proteolytic capacity for production of neuropeptidomes at intravesicular pH 5.5 and extracellular pH 7.2, neuropeptidomics, proteomics, and protease assays were conducted using chroma</w:instrText>
      </w:r>
      <w:r w:rsidR="00745457">
        <w:rPr>
          <w:rFonts w:ascii="Cambria Math" w:hAnsi="Cambria Math" w:cs="Cambria Math"/>
          <w:color w:val="000000" w:themeColor="text1"/>
        </w:rPr>
        <w:instrText>ﬃ</w:instrText>
      </w:r>
      <w:r w:rsidR="00745457">
        <w:rPr>
          <w:color w:val="000000" w:themeColor="text1"/>
        </w:rPr>
        <w:instrText>n granules (CG) puriﬁed from adrenal medulla. CG are an established model of DCSV. The CG neuropeptidome consisted of 1239 unique peptides derived from 15 proneuropeptides that were colocalized with 64 proteases. Distinct CG neuropeptidomes were generated at the internal DCSV pH of 5.5 compared to the extracellular pH of 7.2. Classspeciﬁc protease inhibitors di</w:instrText>
      </w:r>
      <w:r w:rsidR="00745457">
        <w:rPr>
          <w:rFonts w:ascii="Cambria Math" w:hAnsi="Cambria Math" w:cs="Cambria Math"/>
          <w:color w:val="000000" w:themeColor="text1"/>
        </w:rPr>
        <w:instrText>ﬀ</w:instrText>
      </w:r>
      <w:r w:rsidR="00745457">
        <w:rPr>
          <w:color w:val="000000" w:themeColor="text1"/>
        </w:rPr>
        <w:instrText xml:space="preserve">erentially regulated neuropeptidome production involving aspartic, cysteine, serine, and metallo proteases. The substrate cleavage properties of CG proteases were assessed by multiplex substrate proﬁling by mass spectrometry (MSP-MS) that uses a synthetic peptide library containing diverse cleavage sites for endopeptidases and exopeptidases. Parallel inhibitor-sensitive cleavages for neuropeptidome production and peptide library proteolysis led to elucidation of six CG proteases involved in neuropeptidome production, represented by cathepsins A, B, C, D, and L and carboxypeptidase E (CPE). The MSP-MS proﬁles of these six enzymes represented the majority of CG proteolytic cleavages utilized for neuropeptidome production. These ﬁndings provide new insight into the DCSV proteolytic system for production of distinct neuropeptidomes at the internal CG pH of 5.5 and at the extracellular pH of 7.2.","container-title":"ACS Chemical Neuroscience","DOI":"10.1021/acschemneuro.1c00133","ISSN":"1948-7193, 1948-7193","issue":"13","journalAbbreviation":"ACS Chem. Neurosci.","language":"en","license":"https://creativecommons.org/licenses/by-nc-nd/4.0/","page":"2385-2398","source":"DOI.org (Crossref)","title":"Differential Neuropeptidomes of Dense Core Secretory Vesicles (DCSV) Produced at Intravesicular and Extracellular pH Conditions by Proteolytic Processing","volume":"12","author":[{"family":"Jiang","given":"Zhenze"},{"family":"Lietz","given":"Christopher B."},{"family":"Podvin","given":"Sonia"},{"family":"Yoon","given":"Michael C."},{"family":"Toneff","given":"Thomas"},{"family":"Hook","given":"Vivian"},{"family":"O’Donoghue","given":"Anthony J."}],"issued":{"date-parts":[["2021",7,7]]}}}],"schema":"https://github.com/citation-style-language/schema/raw/master/csl-citation.json"} </w:instrText>
      </w:r>
      <w:r w:rsidR="00745457">
        <w:rPr>
          <w:color w:val="000000" w:themeColor="text1"/>
        </w:rPr>
        <w:fldChar w:fldCharType="separate"/>
      </w:r>
      <w:r w:rsidR="00745457" w:rsidRPr="00745457">
        <w:rPr>
          <w:rFonts w:ascii="Aptos" w:cs="Times New Roman"/>
          <w:color w:val="000000"/>
          <w:vertAlign w:val="superscript"/>
        </w:rPr>
        <w:t>22</w:t>
      </w:r>
      <w:r w:rsidR="00745457">
        <w:rPr>
          <w:color w:val="000000" w:themeColor="text1"/>
        </w:rPr>
        <w:fldChar w:fldCharType="end"/>
      </w:r>
      <w:r w:rsidR="00745457">
        <w:rPr>
          <w:color w:val="000000" w:themeColor="text1"/>
        </w:rPr>
        <w:t xml:space="preserve"> </w:t>
      </w:r>
      <w:r w:rsidR="00751FFC" w:rsidRPr="00D22578">
        <w:rPr>
          <w:color w:val="000000" w:themeColor="text1"/>
        </w:rPr>
        <w:t xml:space="preserve">In brief, </w:t>
      </w:r>
      <w:r w:rsidR="004C0685">
        <w:rPr>
          <w:color w:val="000000" w:themeColor="text1"/>
        </w:rPr>
        <w:t xml:space="preserve">these </w:t>
      </w:r>
      <w:del w:id="395" w:author="O'Donoghue, Anthony" w:date="2024-08-17T15:13:00Z" w16du:dateUtc="2024-08-17T22:13:00Z">
        <w:r w:rsidR="00751FFC" w:rsidRPr="00D22578" w:rsidDel="00813E74">
          <w:rPr>
            <w:color w:val="000000" w:themeColor="text1"/>
          </w:rPr>
          <w:delText xml:space="preserve">samples </w:delText>
        </w:r>
      </w:del>
      <w:ins w:id="396" w:author="O'Donoghue, Anthony" w:date="2024-08-17T15:13:00Z" w16du:dateUtc="2024-08-17T22:13:00Z">
        <w:r w:rsidR="00813E74">
          <w:rPr>
            <w:color w:val="000000" w:themeColor="text1"/>
          </w:rPr>
          <w:t xml:space="preserve">data were generated from a </w:t>
        </w:r>
        <w:r w:rsidR="00813E74">
          <w:rPr>
            <w:color w:val="000000" w:themeColor="text1"/>
          </w:rPr>
          <w:lastRenderedPageBreak/>
          <w:t xml:space="preserve">study that utilized a 228-member </w:t>
        </w:r>
      </w:ins>
      <w:del w:id="397" w:author="O'Donoghue, Anthony" w:date="2024-08-17T15:13:00Z" w16du:dateUtc="2024-08-17T22:13:00Z">
        <w:r w:rsidR="00751FFC" w:rsidRPr="00D22578" w:rsidDel="00813E74">
          <w:rPr>
            <w:color w:val="000000" w:themeColor="text1"/>
          </w:rPr>
          <w:delText xml:space="preserve">were incubated with the </w:delText>
        </w:r>
      </w:del>
      <w:r w:rsidR="00751FFC" w:rsidRPr="00D22578">
        <w:rPr>
          <w:color w:val="000000" w:themeColor="text1"/>
        </w:rPr>
        <w:t xml:space="preserve">peptide library </w:t>
      </w:r>
      <w:ins w:id="398" w:author="O'Donoghue, Anthony" w:date="2024-08-17T15:14:00Z" w16du:dateUtc="2024-08-17T22:14:00Z">
        <w:r w:rsidR="002242B1">
          <w:rPr>
            <w:color w:val="000000" w:themeColor="text1"/>
          </w:rPr>
          <w:t xml:space="preserve">that was incubated with either X </w:t>
        </w:r>
        <w:proofErr w:type="spellStart"/>
        <w:r w:rsidR="002242B1">
          <w:rPr>
            <w:color w:val="000000" w:themeColor="text1"/>
          </w:rPr>
          <w:t>nM</w:t>
        </w:r>
        <w:proofErr w:type="spellEnd"/>
        <w:r w:rsidR="002242B1">
          <w:rPr>
            <w:color w:val="000000" w:themeColor="text1"/>
          </w:rPr>
          <w:t xml:space="preserve"> cathepsin A, X </w:t>
        </w:r>
        <w:proofErr w:type="spellStart"/>
        <w:r w:rsidR="002242B1">
          <w:rPr>
            <w:color w:val="000000" w:themeColor="text1"/>
          </w:rPr>
          <w:t>nM</w:t>
        </w:r>
        <w:proofErr w:type="spellEnd"/>
        <w:r w:rsidR="002242B1">
          <w:rPr>
            <w:color w:val="000000" w:themeColor="text1"/>
          </w:rPr>
          <w:t xml:space="preserve"> cathepsin B, X </w:t>
        </w:r>
        <w:proofErr w:type="spellStart"/>
        <w:r w:rsidR="002242B1">
          <w:rPr>
            <w:color w:val="000000" w:themeColor="text1"/>
          </w:rPr>
          <w:t>nM</w:t>
        </w:r>
        <w:proofErr w:type="spellEnd"/>
        <w:r w:rsidR="002242B1">
          <w:rPr>
            <w:color w:val="000000" w:themeColor="text1"/>
          </w:rPr>
          <w:t xml:space="preserve"> cathepsin C and X</w:t>
        </w:r>
      </w:ins>
      <w:ins w:id="399" w:author="O'Donoghue, Anthony" w:date="2024-08-17T15:15:00Z" w16du:dateUtc="2024-08-17T22:15:00Z">
        <w:r w:rsidR="002242B1">
          <w:rPr>
            <w:color w:val="000000" w:themeColor="text1"/>
          </w:rPr>
          <w:t xml:space="preserve"> </w:t>
        </w:r>
        <w:proofErr w:type="spellStart"/>
        <w:r w:rsidR="002242B1">
          <w:rPr>
            <w:color w:val="000000" w:themeColor="text1"/>
          </w:rPr>
          <w:t>nM</w:t>
        </w:r>
        <w:proofErr w:type="spellEnd"/>
        <w:r w:rsidR="002242B1">
          <w:rPr>
            <w:color w:val="000000" w:themeColor="text1"/>
          </w:rPr>
          <w:t xml:space="preserve"> </w:t>
        </w:r>
      </w:ins>
      <w:ins w:id="400" w:author="O'Donoghue, Anthony" w:date="2024-08-17T15:14:00Z" w16du:dateUtc="2024-08-17T22:14:00Z">
        <w:r w:rsidR="002242B1">
          <w:rPr>
            <w:color w:val="000000" w:themeColor="text1"/>
          </w:rPr>
          <w:t>cathepsin</w:t>
        </w:r>
      </w:ins>
      <w:ins w:id="401" w:author="O'Donoghue, Anthony" w:date="2024-08-17T15:15:00Z" w16du:dateUtc="2024-08-17T22:15:00Z">
        <w:r w:rsidR="009B5256">
          <w:rPr>
            <w:color w:val="000000" w:themeColor="text1"/>
          </w:rPr>
          <w:t xml:space="preserve">. The concentration of each peptide in the library was </w:t>
        </w:r>
      </w:ins>
      <w:del w:id="402" w:author="O'Donoghue, Anthony" w:date="2024-08-17T15:13:00Z" w16du:dateUtc="2024-08-17T22:13:00Z">
        <w:r w:rsidR="00751FFC" w:rsidRPr="00D22578" w:rsidDel="00813E74">
          <w:rPr>
            <w:color w:val="000000" w:themeColor="text1"/>
          </w:rPr>
          <w:delText xml:space="preserve">such that each of the 228 peptides were </w:delText>
        </w:r>
      </w:del>
      <w:del w:id="403" w:author="O'Donoghue, Anthony" w:date="2024-08-17T15:15:00Z" w16du:dateUtc="2024-08-17T22:15:00Z">
        <w:r w:rsidR="00751FFC" w:rsidRPr="00D22578" w:rsidDel="009B5256">
          <w:rPr>
            <w:color w:val="000000" w:themeColor="text1"/>
          </w:rPr>
          <w:delText xml:space="preserve">at a concentration of </w:delText>
        </w:r>
      </w:del>
      <w:r w:rsidR="00751FFC" w:rsidRPr="00D22578">
        <w:rPr>
          <w:color w:val="000000" w:themeColor="text1"/>
        </w:rPr>
        <w:t xml:space="preserve">0.5 </w:t>
      </w:r>
      <w:r w:rsidR="00751FFC" w:rsidRPr="00D22578">
        <w:rPr>
          <w:color w:val="000000" w:themeColor="text1"/>
        </w:rPr>
        <w:sym w:font="Symbol" w:char="F06D"/>
      </w:r>
      <w:r w:rsidR="00751FFC" w:rsidRPr="00D22578">
        <w:rPr>
          <w:color w:val="000000" w:themeColor="text1"/>
        </w:rPr>
        <w:t>M. After incubation at 37</w:t>
      </w:r>
      <w:r w:rsidR="00751FFC" w:rsidRPr="00D22578">
        <w:rPr>
          <w:color w:val="000000" w:themeColor="text1"/>
        </w:rPr>
        <w:sym w:font="Symbol" w:char="F0B0"/>
      </w:r>
      <w:r w:rsidR="00751FFC" w:rsidRPr="00D22578">
        <w:rPr>
          <w:color w:val="000000" w:themeColor="text1"/>
        </w:rPr>
        <w:t xml:space="preserve">C </w:t>
      </w:r>
      <w:ins w:id="404" w:author="O'Donoghue, Anthony" w:date="2024-08-17T15:15:00Z" w16du:dateUtc="2024-08-17T22:15:00Z">
        <w:r w:rsidR="009B5256">
          <w:rPr>
            <w:color w:val="000000" w:themeColor="text1"/>
          </w:rPr>
          <w:t xml:space="preserve">for defined time points, </w:t>
        </w:r>
      </w:ins>
      <w:del w:id="405" w:author="O'Donoghue, Anthony" w:date="2024-08-17T15:15:00Z" w16du:dateUtc="2024-08-17T22:15:00Z">
        <w:r w:rsidR="00751FFC" w:rsidRPr="00D22578" w:rsidDel="009B5256">
          <w:rPr>
            <w:color w:val="000000" w:themeColor="text1"/>
          </w:rPr>
          <w:delText xml:space="preserve">and at respective timepoints, </w:delText>
        </w:r>
      </w:del>
      <w:r w:rsidR="00751FFC" w:rsidRPr="00D22578">
        <w:rPr>
          <w:color w:val="000000" w:themeColor="text1"/>
        </w:rPr>
        <w:t xml:space="preserve">the reaction was quenched by addition of </w:t>
      </w:r>
      <w:proofErr w:type="spellStart"/>
      <w:r w:rsidR="00751FFC" w:rsidRPr="00D22578">
        <w:rPr>
          <w:color w:val="000000" w:themeColor="text1"/>
        </w:rPr>
        <w:t>GuHCl</w:t>
      </w:r>
      <w:proofErr w:type="spellEnd"/>
      <w:r w:rsidR="00751FFC" w:rsidRPr="00D22578">
        <w:rPr>
          <w:color w:val="000000" w:themeColor="text1"/>
        </w:rPr>
        <w:t xml:space="preserve">. These samples were desalted with C18 </w:t>
      </w:r>
      <w:ins w:id="406" w:author="O'Donoghue, Anthony" w:date="2024-08-17T15:16:00Z" w16du:dateUtc="2024-08-17T22:16:00Z">
        <w:r w:rsidR="00E2715B">
          <w:rPr>
            <w:color w:val="000000" w:themeColor="text1"/>
          </w:rPr>
          <w:t xml:space="preserve">spin </w:t>
        </w:r>
      </w:ins>
      <w:r w:rsidR="00751FFC" w:rsidRPr="00D22578">
        <w:rPr>
          <w:color w:val="000000" w:themeColor="text1"/>
        </w:rPr>
        <w:t xml:space="preserve">columns, and ~0.4 </w:t>
      </w:r>
      <w:r w:rsidR="00751FFC" w:rsidRPr="00D22578">
        <w:rPr>
          <w:color w:val="000000" w:themeColor="text1"/>
        </w:rPr>
        <w:sym w:font="Symbol" w:char="F06D"/>
      </w:r>
      <w:r w:rsidR="00751FFC" w:rsidRPr="00D22578">
        <w:rPr>
          <w:color w:val="000000" w:themeColor="text1"/>
        </w:rPr>
        <w:t xml:space="preserve">g of each sample was subjected to LC-MS/MS </w:t>
      </w:r>
      <w:ins w:id="407" w:author="O'Donoghue, Anthony" w:date="2024-08-17T15:16:00Z" w16du:dateUtc="2024-08-17T22:16:00Z">
        <w:r w:rsidR="00E2715B">
          <w:rPr>
            <w:color w:val="000000" w:themeColor="text1"/>
          </w:rPr>
          <w:t xml:space="preserve">analysis using </w:t>
        </w:r>
      </w:ins>
      <w:del w:id="408" w:author="O'Donoghue, Anthony" w:date="2024-08-17T15:16:00Z" w16du:dateUtc="2024-08-17T22:16:00Z">
        <w:r w:rsidR="00751FFC" w:rsidRPr="00D22578" w:rsidDel="00E2715B">
          <w:rPr>
            <w:color w:val="000000" w:themeColor="text1"/>
          </w:rPr>
          <w:delText xml:space="preserve">with </w:delText>
        </w:r>
      </w:del>
      <w:r w:rsidR="00751FFC" w:rsidRPr="00D22578">
        <w:rPr>
          <w:color w:val="000000" w:themeColor="text1"/>
        </w:rPr>
        <w:t>an Ultimate 3000 HPLC and Q-Exactive mass spectrometer</w:t>
      </w:r>
      <w:ins w:id="409" w:author="O'Donoghue, Anthony" w:date="2024-08-17T15:16:00Z" w16du:dateUtc="2024-08-17T22:16:00Z">
        <w:r w:rsidR="00E2715B">
          <w:rPr>
            <w:color w:val="000000" w:themeColor="text1"/>
          </w:rPr>
          <w:t xml:space="preserve">. </w:t>
        </w:r>
        <w:r w:rsidR="008E690B">
          <w:rPr>
            <w:color w:val="000000" w:themeColor="text1"/>
          </w:rPr>
          <w:t xml:space="preserve">LC and MS parameters have been </w:t>
        </w:r>
      </w:ins>
      <w:del w:id="410" w:author="O'Donoghue, Anthony" w:date="2024-08-17T15:17:00Z" w16du:dateUtc="2024-08-17T22:17:00Z">
        <w:r w:rsidR="00751FFC" w:rsidRPr="00D22578" w:rsidDel="008E690B">
          <w:rPr>
            <w:color w:val="000000" w:themeColor="text1"/>
          </w:rPr>
          <w:delText xml:space="preserve"> using th</w:delText>
        </w:r>
      </w:del>
      <w:del w:id="411" w:author="O'Donoghue, Anthony" w:date="2024-08-17T15:16:00Z" w16du:dateUtc="2024-08-17T22:16:00Z">
        <w:r w:rsidR="00751FFC" w:rsidRPr="00D22578" w:rsidDel="008E690B">
          <w:rPr>
            <w:color w:val="000000" w:themeColor="text1"/>
          </w:rPr>
          <w:delText xml:space="preserve">e </w:delText>
        </w:r>
      </w:del>
      <w:r w:rsidR="00751FFC" w:rsidRPr="00D22578">
        <w:rPr>
          <w:color w:val="000000" w:themeColor="text1"/>
        </w:rPr>
        <w:t>previously reported</w:t>
      </w:r>
      <w:del w:id="412" w:author="O'Donoghue, Anthony" w:date="2024-08-17T15:17:00Z" w16du:dateUtc="2024-08-17T22:17:00Z">
        <w:r w:rsidR="00751FFC" w:rsidRPr="00D22578" w:rsidDel="008E690B">
          <w:rPr>
            <w:color w:val="000000" w:themeColor="text1"/>
          </w:rPr>
          <w:delText xml:space="preserve"> parameters</w:delText>
        </w:r>
      </w:del>
      <w:del w:id="413" w:author="O'Donoghue, Anthony" w:date="2024-08-17T15:27:00Z" w16du:dateUtc="2024-08-17T22:27:00Z">
        <w:r w:rsidR="00745457" w:rsidDel="005E4DE9">
          <w:rPr>
            <w:color w:val="000000" w:themeColor="text1"/>
          </w:rPr>
          <w:delText xml:space="preserve"> </w:delText>
        </w:r>
      </w:del>
      <w:r w:rsidR="00745457">
        <w:rPr>
          <w:color w:val="000000" w:themeColor="text1"/>
        </w:rPr>
        <w:fldChar w:fldCharType="begin"/>
      </w:r>
      <w:r w:rsidR="00745457">
        <w:rPr>
          <w:color w:val="000000" w:themeColor="text1"/>
        </w:rPr>
        <w:instrText xml:space="preserve"> ADDIN ZOTERO_ITEM CSL_CITATION {"citationID":"7LCsWI2P","properties":{"formattedCitation":"\\super 22\\nosupersub{}","plainCitation":"22","noteIndex":0},"citationItems":[{"id":6488,"uris":["http://zotero.org/users/6494753/items/BBUKKP3H"],"itemData":{"id":6488,"type":"article-journal","abstract":"Neuropeptides mediate cell−cell signaling in the nervous and endocrine systems. The neuropeptidome is the spectrum of peptides generated from precursors by proteolysis within dense core secretory vesicles (DCSV). DCSV neuropeptides and contents are released to the extracellular environment where further processing for neuropeptide formation may occur. To assess the DCSV proteolytic capacity for production of neuropeptidomes at intravesicular pH 5.5 and extracellular pH 7.2, neuropeptidomics, proteomics, and protease assays were conducted using chroma</w:instrText>
      </w:r>
      <w:r w:rsidR="00745457">
        <w:rPr>
          <w:rFonts w:ascii="Cambria Math" w:hAnsi="Cambria Math" w:cs="Cambria Math"/>
          <w:color w:val="000000" w:themeColor="text1"/>
        </w:rPr>
        <w:instrText>ﬃ</w:instrText>
      </w:r>
      <w:r w:rsidR="00745457">
        <w:rPr>
          <w:color w:val="000000" w:themeColor="text1"/>
        </w:rPr>
        <w:instrText>n granules (CG) puriﬁed from adrenal medulla. CG are an established model of DCSV. The CG neuropeptidome consisted of 1239 unique peptides derived from 15 proneuropeptides that were colocalized with 64 proteases. Distinct CG neuropeptidomes were generated at the internal DCSV pH of 5.5 compared to the extracellular pH of 7.2. Classspeciﬁc protease inhibitors di</w:instrText>
      </w:r>
      <w:r w:rsidR="00745457">
        <w:rPr>
          <w:rFonts w:ascii="Cambria Math" w:hAnsi="Cambria Math" w:cs="Cambria Math"/>
          <w:color w:val="000000" w:themeColor="text1"/>
        </w:rPr>
        <w:instrText>ﬀ</w:instrText>
      </w:r>
      <w:r w:rsidR="00745457">
        <w:rPr>
          <w:color w:val="000000" w:themeColor="text1"/>
        </w:rPr>
        <w:instrText xml:space="preserve">erentially regulated neuropeptidome production involving aspartic, cysteine, serine, and metallo proteases. The substrate cleavage properties of CG proteases were assessed by multiplex substrate proﬁling by mass spectrometry (MSP-MS) that uses a synthetic peptide library containing diverse cleavage sites for endopeptidases and exopeptidases. Parallel inhibitor-sensitive cleavages for neuropeptidome production and peptide library proteolysis led to elucidation of six CG proteases involved in neuropeptidome production, represented by cathepsins A, B, C, D, and L and carboxypeptidase E (CPE). The MSP-MS proﬁles of these six enzymes represented the majority of CG proteolytic cleavages utilized for neuropeptidome production. These ﬁndings provide new insight into the DCSV proteolytic system for production of distinct neuropeptidomes at the internal CG pH of 5.5 and at the extracellular pH of 7.2.","container-title":"ACS Chemical Neuroscience","DOI":"10.1021/acschemneuro.1c00133","ISSN":"1948-7193, 1948-7193","issue":"13","journalAbbreviation":"ACS Chem. Neurosci.","language":"en","license":"https://creativecommons.org/licenses/by-nc-nd/4.0/","page":"2385-2398","source":"DOI.org (Crossref)","title":"Differential Neuropeptidomes of Dense Core Secretory Vesicles (DCSV) Produced at Intravesicular and Extracellular pH Conditions by Proteolytic Processing","volume":"12","author":[{"family":"Jiang","given":"Zhenze"},{"family":"Lietz","given":"Christopher B."},{"family":"Podvin","given":"Sonia"},{"family":"Yoon","given":"Michael C."},{"family":"Toneff","given":"Thomas"},{"family":"Hook","given":"Vivian"},{"family":"O’Donoghue","given":"Anthony J."}],"issued":{"date-parts":[["2021",7,7]]}}}],"schema":"https://github.com/citation-style-language/schema/raw/master/csl-citation.json"} </w:instrText>
      </w:r>
      <w:r w:rsidR="00745457">
        <w:rPr>
          <w:color w:val="000000" w:themeColor="text1"/>
        </w:rPr>
        <w:fldChar w:fldCharType="separate"/>
      </w:r>
      <w:r w:rsidR="00745457" w:rsidRPr="00745457">
        <w:rPr>
          <w:rFonts w:ascii="Aptos" w:cs="Times New Roman"/>
          <w:color w:val="000000"/>
          <w:vertAlign w:val="superscript"/>
        </w:rPr>
        <w:t>22</w:t>
      </w:r>
      <w:r w:rsidR="00745457">
        <w:rPr>
          <w:color w:val="000000" w:themeColor="text1"/>
        </w:rPr>
        <w:fldChar w:fldCharType="end"/>
      </w:r>
      <w:r w:rsidR="00745457">
        <w:rPr>
          <w:color w:val="000000" w:themeColor="text1"/>
        </w:rPr>
        <w:t xml:space="preserve">. </w:t>
      </w:r>
      <w:r w:rsidR="00751FFC" w:rsidRPr="00D22578">
        <w:rPr>
          <w:color w:val="000000" w:themeColor="text1"/>
        </w:rPr>
        <w:t xml:space="preserve"> </w:t>
      </w:r>
    </w:p>
    <w:p w14:paraId="6CE6BC36" w14:textId="73B2FE26" w:rsidR="005F655F" w:rsidRDefault="005F655F" w:rsidP="00E92335">
      <w:pPr>
        <w:spacing w:line="480" w:lineRule="auto"/>
        <w:rPr>
          <w:b/>
          <w:bCs/>
          <w:color w:val="000000" w:themeColor="text1"/>
        </w:rPr>
      </w:pPr>
    </w:p>
    <w:p w14:paraId="59486930" w14:textId="3C6C87A8" w:rsidR="006E643B" w:rsidRDefault="005F655F" w:rsidP="00E92335">
      <w:pPr>
        <w:spacing w:line="480" w:lineRule="auto"/>
        <w:rPr>
          <w:b/>
          <w:bCs/>
          <w:color w:val="000000" w:themeColor="text1"/>
        </w:rPr>
      </w:pPr>
      <w:r>
        <w:rPr>
          <w:b/>
          <w:bCs/>
          <w:color w:val="000000" w:themeColor="text1"/>
        </w:rPr>
        <w:t>Peaks Processing</w:t>
      </w:r>
    </w:p>
    <w:p w14:paraId="750E78DA" w14:textId="2DEECC82" w:rsidR="007527A3" w:rsidRDefault="00C92A8D" w:rsidP="00E92335">
      <w:pPr>
        <w:spacing w:line="480" w:lineRule="auto"/>
        <w:rPr>
          <w:color w:val="000000" w:themeColor="text1"/>
        </w:rPr>
      </w:pPr>
      <w:r>
        <w:rPr>
          <w:color w:val="000000" w:themeColor="text1"/>
        </w:rPr>
        <w:t xml:space="preserve">Data </w:t>
      </w:r>
      <w:r w:rsidR="00890AF4">
        <w:rPr>
          <w:color w:val="000000" w:themeColor="text1"/>
        </w:rPr>
        <w:t xml:space="preserve">from all mass </w:t>
      </w:r>
      <w:r w:rsidR="00562D02">
        <w:rPr>
          <w:color w:val="000000" w:themeColor="text1"/>
        </w:rPr>
        <w:t>spectrometry</w:t>
      </w:r>
      <w:r w:rsidR="00890AF4">
        <w:rPr>
          <w:color w:val="000000" w:themeColor="text1"/>
        </w:rPr>
        <w:t xml:space="preserve"> runs was processed using PEAKS software</w:t>
      </w:r>
      <w:r w:rsidR="009C02B1">
        <w:rPr>
          <w:color w:val="000000" w:themeColor="text1"/>
        </w:rPr>
        <w:t xml:space="preserve">, ultimately producing a </w:t>
      </w:r>
      <w:r w:rsidR="009C02B1" w:rsidRPr="009C02B1">
        <w:rPr>
          <w:color w:val="000000" w:themeColor="text1"/>
        </w:rPr>
        <w:t>protein-peptides-id.csv</w:t>
      </w:r>
      <w:r w:rsidR="009C02B1">
        <w:rPr>
          <w:color w:val="000000" w:themeColor="text1"/>
        </w:rPr>
        <w:t xml:space="preserve"> and </w:t>
      </w:r>
      <w:r w:rsidR="009C02B1" w:rsidRPr="009C02B1">
        <w:rPr>
          <w:color w:val="000000" w:themeColor="text1"/>
        </w:rPr>
        <w:t>protein-peptides-lfq.csv</w:t>
      </w:r>
      <w:r w:rsidR="009C02B1">
        <w:rPr>
          <w:color w:val="000000" w:themeColor="text1"/>
        </w:rPr>
        <w:t xml:space="preserve"> file. </w:t>
      </w:r>
      <w:r w:rsidR="00562D02">
        <w:rPr>
          <w:color w:val="000000" w:themeColor="text1"/>
        </w:rPr>
        <w:t>For each sample experiment specific parameters were specified</w:t>
      </w:r>
      <w:r w:rsidR="007A6E4D">
        <w:rPr>
          <w:color w:val="000000" w:themeColor="text1"/>
        </w:rPr>
        <w:t xml:space="preserve"> as follows</w:t>
      </w:r>
      <w:r w:rsidR="00562D02">
        <w:rPr>
          <w:color w:val="000000" w:themeColor="text1"/>
        </w:rPr>
        <w:t>:</w:t>
      </w:r>
      <w:r w:rsidR="009C02B1">
        <w:rPr>
          <w:color w:val="000000" w:themeColor="text1"/>
        </w:rPr>
        <w:t xml:space="preserve"> Q-</w:t>
      </w:r>
      <w:r w:rsidR="00562D02">
        <w:rPr>
          <w:color w:val="000000" w:themeColor="text1"/>
        </w:rPr>
        <w:t>Exactive</w:t>
      </w:r>
      <w:r w:rsidR="009C02B1">
        <w:rPr>
          <w:color w:val="000000" w:themeColor="text1"/>
        </w:rPr>
        <w:t xml:space="preserve"> instrument, HCD fragmentation, no enzyme. Scans were merged with a retention time window of 0.8 min, and precursor m/z error tolerance of 10 ppm.</w:t>
      </w:r>
      <w:r w:rsidR="00562D02">
        <w:rPr>
          <w:color w:val="000000" w:themeColor="text1"/>
        </w:rPr>
        <w:t xml:space="preserve"> Precursor mass was corrected. Scans were filtered to include retention time between 0 and 95 min with a precursor mass tolerance of 10 ppm. For identification, a precursor mass tolerance of 20 ppm using monoisotopic mass and a fragmentation ion of 0.01 Da was specified. </w:t>
      </w:r>
      <w:r w:rsidR="00C52FDC">
        <w:rPr>
          <w:color w:val="000000" w:themeColor="text1"/>
        </w:rPr>
        <w:t xml:space="preserve">No </w:t>
      </w:r>
      <w:r w:rsidR="00562D02">
        <w:rPr>
          <w:color w:val="000000" w:themeColor="text1"/>
        </w:rPr>
        <w:t>PTMs were included in the search</w:t>
      </w:r>
      <w:r w:rsidR="00C52FDC">
        <w:rPr>
          <w:color w:val="000000" w:themeColor="text1"/>
        </w:rPr>
        <w:t>.</w:t>
      </w:r>
      <w:r w:rsidR="00562D02">
        <w:rPr>
          <w:color w:val="000000" w:themeColor="text1"/>
        </w:rPr>
        <w:t xml:space="preserve"> The database used </w:t>
      </w:r>
      <w:ins w:id="414" w:author="O'Donoghue, Anthony" w:date="2024-08-17T15:29:00Z" w16du:dateUtc="2024-08-17T22:29:00Z">
        <w:r w:rsidR="00243C66">
          <w:rPr>
            <w:color w:val="000000" w:themeColor="text1"/>
          </w:rPr>
          <w:t xml:space="preserve">in the search </w:t>
        </w:r>
      </w:ins>
      <w:r w:rsidR="00562D02">
        <w:rPr>
          <w:color w:val="000000" w:themeColor="text1"/>
        </w:rPr>
        <w:t xml:space="preserve">was the </w:t>
      </w:r>
      <w:ins w:id="415" w:author="O'Donoghue, Anthony" w:date="2024-08-17T15:29:00Z" w16du:dateUtc="2024-08-17T22:29:00Z">
        <w:r w:rsidR="00342E35">
          <w:rPr>
            <w:color w:val="000000" w:themeColor="text1"/>
          </w:rPr>
          <w:t xml:space="preserve">228-member </w:t>
        </w:r>
      </w:ins>
      <w:r w:rsidR="00562D02">
        <w:rPr>
          <w:color w:val="000000" w:themeColor="text1"/>
        </w:rPr>
        <w:t xml:space="preserve">peptide library </w:t>
      </w:r>
      <w:ins w:id="416" w:author="O'Donoghue, Anthony" w:date="2024-08-17T15:30:00Z" w16du:dateUtc="2024-08-17T22:30:00Z">
        <w:r w:rsidR="00243C66">
          <w:rPr>
            <w:color w:val="000000" w:themeColor="text1"/>
          </w:rPr>
          <w:t>described previously</w:t>
        </w:r>
        <w:r w:rsidR="004E2235">
          <w:t xml:space="preserve"> </w:t>
        </w:r>
        <w:r w:rsidR="004E2235">
          <w:fldChar w:fldCharType="begin"/>
        </w:r>
        <w:r w:rsidR="004E2235">
          <w:instrText xml:space="preserve"> ADDIN ZOTERO_ITEM CSL_CITATION {"citationID":"tF4RQ9ua","properties":{"formattedCitation":"\\super 2\\nosupersub{}","plainCitation":"2","noteIndex":0},"citationItems":[{"id":6172,"uris":["http://zotero.org/users/6494753/items/2RH4AU5T"],"itemData":{"id":6172,"type":"chapter","abstract":"Proteolysis is a central regulator of many biological pathways and the study of proteases has had a significant impact on our understanding of both native biology and disease. Proteases are key regulators of infectious disease and misregulated proteolysis in humans contributes to a variety of maladies, including cardiovascular disease, neurodegeneration, inflammatory diseases, and cancer. Central to understanding a protease’s biological role, is characterizing its substrate specificity. This chapter will facilitate the characterization of individual proteases and complex, heterogeneous proteolytic mixtures and provide examples of the breadth of applications that leverage the characterization of misregulated proteolysis. Here we present the protocol of Multiplex Substrate Profiling by Mass Spectrometry (MSP-MS), a functional assay that quantitatively characterizes proteolysis using a synthetic library of physiochemically diverse, model peptide substrates, and mass spectrometry. We present a detailed protocol as well as examples of the use of MSP-MS for the study of disease states, for the development of diagnostic and prognostic tests, for the generation of tool compounds, and for the development of proteasetargeted drugs.","container-title":"Methods in Enzymology","ISBN":"978-0-443-18592-2","language":"en","license":"https://www.elsevier.com/tdm/userlicense/1.0/","note":"DOI: 10.1016/bs.mie.2022.09.009","page":"375-411","publisher":"Elsevier","source":"DOI.org (Crossref)","title":"Multiplex substrate profiling by mass spectrometry for proteases","URL":"https://linkinghub.elsevier.com/retrieve/pii/S0076687922003901","volume":"682","author":[{"family":"Rohweder","given":"Peter J."},{"family":"Jiang","given":"Zhenze"},{"family":"Hurysz","given":"Brianna M."},{"family":"O’Donoghue","given":"Anthony J."},{"family":"Craik","given":"Charles S."}],"accessed":{"date-parts":[["2024",4,17]]},"issued":{"date-parts":[["2023"]]}}}],"schema":"https://github.com/citation-style-language/schema/raw/master/csl-citation.json"} </w:instrText>
        </w:r>
        <w:r w:rsidR="004E2235">
          <w:fldChar w:fldCharType="separate"/>
        </w:r>
        <w:r w:rsidR="004E2235" w:rsidRPr="00AF4975">
          <w:rPr>
            <w:rFonts w:ascii="Aptos" w:cs="Times New Roman"/>
            <w:vertAlign w:val="superscript"/>
          </w:rPr>
          <w:t>2</w:t>
        </w:r>
        <w:r w:rsidR="004E2235">
          <w:fldChar w:fldCharType="end"/>
        </w:r>
        <w:r w:rsidR="004E2235">
          <w:t xml:space="preserve">. </w:t>
        </w:r>
      </w:ins>
      <w:del w:id="417" w:author="O'Donoghue, Anthony" w:date="2024-08-17T15:31:00Z" w16du:dateUtc="2024-08-17T22:31:00Z">
        <w:r w:rsidR="00562D02" w:rsidDel="004E2235">
          <w:rPr>
            <w:color w:val="000000" w:themeColor="text1"/>
          </w:rPr>
          <w:delText>used in the MSP-MS experiment</w:delText>
        </w:r>
        <w:r w:rsidR="00D22578" w:rsidRPr="00D22578" w:rsidDel="004E2235">
          <w:rPr>
            <w:color w:val="000000" w:themeColor="text1"/>
          </w:rPr>
          <w:delText>.</w:delText>
        </w:r>
        <w:r w:rsidR="00D22578" w:rsidDel="004E2235">
          <w:rPr>
            <w:color w:val="000000" w:themeColor="text1"/>
          </w:rPr>
          <w:delText xml:space="preserve"> </w:delText>
        </w:r>
      </w:del>
      <w:r w:rsidR="00562D02" w:rsidRPr="00562D02">
        <w:rPr>
          <w:color w:val="000000" w:themeColor="text1"/>
        </w:rPr>
        <w:t xml:space="preserve">FDR was </w:t>
      </w:r>
      <w:r w:rsidR="00562D02">
        <w:rPr>
          <w:color w:val="000000" w:themeColor="text1"/>
        </w:rPr>
        <w:t>estimated using decoy-</w:t>
      </w:r>
      <w:del w:id="418" w:author="O'Donoghue, Anthony" w:date="2024-08-17T15:31:00Z" w16du:dateUtc="2024-08-17T22:31:00Z">
        <w:r w:rsidR="00562D02" w:rsidDel="00DB0ED7">
          <w:rPr>
            <w:color w:val="000000" w:themeColor="text1"/>
          </w:rPr>
          <w:delText xml:space="preserve"> </w:delText>
        </w:r>
      </w:del>
      <w:r w:rsidR="00562D02">
        <w:rPr>
          <w:color w:val="000000" w:themeColor="text1"/>
        </w:rPr>
        <w:t xml:space="preserve">fusion strategy. Label free quantification was performed with a mass error tolerance of 9 ppm, retention time shift tolerance of 3 minutes. Replicate samples were added to </w:t>
      </w:r>
      <w:r w:rsidR="00791827">
        <w:rPr>
          <w:color w:val="000000" w:themeColor="text1"/>
        </w:rPr>
        <w:t>n</w:t>
      </w:r>
      <w:r w:rsidR="00562D02">
        <w:rPr>
          <w:color w:val="000000" w:themeColor="text1"/>
        </w:rPr>
        <w:t>ew group</w:t>
      </w:r>
      <w:r w:rsidR="00791827">
        <w:rPr>
          <w:color w:val="000000" w:themeColor="text1"/>
        </w:rPr>
        <w:t>s</w:t>
      </w:r>
      <w:r w:rsidR="00562D02">
        <w:rPr>
          <w:color w:val="000000" w:themeColor="text1"/>
        </w:rPr>
        <w:t xml:space="preserve">.  </w:t>
      </w:r>
    </w:p>
    <w:p w14:paraId="01B0C4AB" w14:textId="77777777" w:rsidR="00DF37E1" w:rsidRDefault="00DF37E1" w:rsidP="00DF37E1">
      <w:pPr>
        <w:spacing w:line="480" w:lineRule="auto"/>
        <w:rPr>
          <w:color w:val="000000" w:themeColor="text1"/>
        </w:rPr>
      </w:pPr>
    </w:p>
    <w:p w14:paraId="22B8EAD1" w14:textId="343C9318" w:rsidR="00DF37E1" w:rsidRDefault="00DF37E1" w:rsidP="00DF37E1">
      <w:pPr>
        <w:spacing w:line="480" w:lineRule="auto"/>
        <w:rPr>
          <w:color w:val="000000" w:themeColor="text1"/>
        </w:rPr>
      </w:pPr>
      <w:r>
        <w:rPr>
          <w:color w:val="000000" w:themeColor="text1"/>
        </w:rPr>
        <w:lastRenderedPageBreak/>
        <w:t xml:space="preserve">The protein-peptides-lfq.csv file was prepared by navigating to the quantification options setting the normalization factor to “No normalization”, changing peptide filters to include all peptides (quality &gt;= 0, </w:t>
      </w:r>
      <w:proofErr w:type="spellStart"/>
      <w:r>
        <w:rPr>
          <w:color w:val="000000" w:themeColor="text1"/>
        </w:rPr>
        <w:t>Avg.Area</w:t>
      </w:r>
      <w:proofErr w:type="spellEnd"/>
      <w:r>
        <w:rPr>
          <w:color w:val="000000" w:themeColor="text1"/>
        </w:rPr>
        <w:t xml:space="preserve"> &gt;= 0, Peptide ID Count &gt;=0, charge +1 - +10, and at least 1 confident sample). </w:t>
      </w:r>
      <w:r w:rsidRPr="00DF37E1">
        <w:rPr>
          <w:color w:val="000000" w:themeColor="text1"/>
        </w:rPr>
        <w:t xml:space="preserve">Protein </w:t>
      </w:r>
      <w:r>
        <w:rPr>
          <w:color w:val="000000" w:themeColor="text1"/>
        </w:rPr>
        <w:t>f</w:t>
      </w:r>
      <w:r w:rsidRPr="00DF37E1">
        <w:rPr>
          <w:color w:val="000000" w:themeColor="text1"/>
        </w:rPr>
        <w:t>ilters were changed so no filtering occurs</w:t>
      </w:r>
      <w:r>
        <w:rPr>
          <w:color w:val="000000" w:themeColor="text1"/>
        </w:rPr>
        <w:t xml:space="preserve"> (Signif</w:t>
      </w:r>
      <w:r w:rsidR="00751FFC">
        <w:rPr>
          <w:color w:val="000000" w:themeColor="text1"/>
        </w:rPr>
        <w:t>i</w:t>
      </w:r>
      <w:r>
        <w:rPr>
          <w:color w:val="000000" w:themeColor="text1"/>
        </w:rPr>
        <w:t>cance &gt;=0).</w:t>
      </w:r>
      <w:r w:rsidRPr="00DF37E1">
        <w:rPr>
          <w:color w:val="000000" w:themeColor="text1"/>
        </w:rPr>
        <w:t xml:space="preserve"> </w:t>
      </w:r>
      <w:r>
        <w:rPr>
          <w:color w:val="000000" w:themeColor="text1"/>
        </w:rPr>
        <w:t xml:space="preserve"> Supporting peptides were then exported and file name was changed to protein-peptides-lfq.csv. </w:t>
      </w:r>
    </w:p>
    <w:p w14:paraId="3964044F" w14:textId="77777777" w:rsidR="00DF37E1" w:rsidRDefault="00DF37E1" w:rsidP="00DF37E1">
      <w:pPr>
        <w:spacing w:line="480" w:lineRule="auto"/>
        <w:rPr>
          <w:color w:val="000000" w:themeColor="text1"/>
        </w:rPr>
      </w:pPr>
    </w:p>
    <w:p w14:paraId="7B44F004" w14:textId="6F8B43F1" w:rsidR="007527A3" w:rsidRDefault="00DF37E1" w:rsidP="00E92335">
      <w:pPr>
        <w:spacing w:line="480" w:lineRule="auto"/>
        <w:rPr>
          <w:color w:val="000000" w:themeColor="text1"/>
        </w:rPr>
      </w:pPr>
      <w:r>
        <w:rPr>
          <w:color w:val="000000" w:themeColor="text1"/>
        </w:rPr>
        <w:t>The protein-peptides-id.csv file was prepared by adjusting the FDR setting to 1%.  Supporting peptides were then exported and file name was changed to protein-peptides-id.csv</w:t>
      </w:r>
      <w:r w:rsidR="00751FFC">
        <w:rPr>
          <w:color w:val="000000" w:themeColor="text1"/>
        </w:rPr>
        <w:t>.</w:t>
      </w:r>
    </w:p>
    <w:p w14:paraId="7DE7AE94" w14:textId="77777777" w:rsidR="00562D02" w:rsidRDefault="00562D02" w:rsidP="00E92335">
      <w:pPr>
        <w:spacing w:line="480" w:lineRule="auto"/>
        <w:rPr>
          <w:color w:val="000000" w:themeColor="text1"/>
        </w:rPr>
      </w:pPr>
    </w:p>
    <w:p w14:paraId="0A501368" w14:textId="2A9D09C8" w:rsidR="00FC42E3" w:rsidRDefault="00616263" w:rsidP="00E92335">
      <w:pPr>
        <w:spacing w:line="480" w:lineRule="auto"/>
        <w:rPr>
          <w:sz w:val="32"/>
          <w:szCs w:val="32"/>
        </w:rPr>
      </w:pPr>
      <w:r>
        <w:rPr>
          <w:sz w:val="32"/>
          <w:szCs w:val="32"/>
        </w:rPr>
        <w:t>Results</w:t>
      </w:r>
      <w:r w:rsidRPr="00616263">
        <w:rPr>
          <w:sz w:val="32"/>
          <w:szCs w:val="32"/>
        </w:rPr>
        <w:t>:</w:t>
      </w:r>
    </w:p>
    <w:p w14:paraId="295E9632" w14:textId="44BED2F9" w:rsidR="00C20B44" w:rsidRDefault="00FC42E3" w:rsidP="00E92335">
      <w:pPr>
        <w:spacing w:line="480" w:lineRule="auto"/>
      </w:pPr>
      <w:r>
        <w:t xml:space="preserve">The </w:t>
      </w:r>
      <w:proofErr w:type="spellStart"/>
      <w:r>
        <w:t>mspms</w:t>
      </w:r>
      <w:proofErr w:type="spellEnd"/>
      <w:r>
        <w:t xml:space="preserve"> R package</w:t>
      </w:r>
      <w:r w:rsidR="0037723F">
        <w:t xml:space="preserve"> was</w:t>
      </w:r>
      <w:r>
        <w:t xml:space="preserve"> designed to be flexible </w:t>
      </w:r>
      <w:r w:rsidR="00E838BE">
        <w:t>and robust while providing</w:t>
      </w:r>
      <w:r w:rsidR="0037723F">
        <w:t xml:space="preserve"> f</w:t>
      </w:r>
      <w:r>
        <w:t xml:space="preserve">unctionality that prioritizes </w:t>
      </w:r>
      <w:r w:rsidR="00A55A4A">
        <w:t>convenience</w:t>
      </w:r>
      <w:r w:rsidR="0037723F">
        <w:t xml:space="preserve"> and reproducibility of analysis</w:t>
      </w:r>
      <w:r>
        <w:t xml:space="preserve">. </w:t>
      </w:r>
      <w:r w:rsidR="0037723F">
        <w:t>This is implemented as a</w:t>
      </w:r>
      <w:r w:rsidR="00E874C3">
        <w:t xml:space="preserve"> </w:t>
      </w:r>
      <w:r w:rsidR="0037723F">
        <w:t>package o</w:t>
      </w:r>
      <w:r w:rsidR="00991BF9">
        <w:t xml:space="preserve">f </w:t>
      </w:r>
      <w:r w:rsidR="0037723F">
        <w:t xml:space="preserve">modular functions that </w:t>
      </w:r>
      <w:r w:rsidR="00955E34">
        <w:t>are unified by</w:t>
      </w:r>
      <w:r w:rsidR="0037723F">
        <w:t xml:space="preserve"> one of </w:t>
      </w:r>
      <w:r w:rsidR="00556757">
        <w:t>five</w:t>
      </w:r>
      <w:r w:rsidR="0037723F">
        <w:t xml:space="preserve"> goals</w:t>
      </w:r>
      <w:r>
        <w:t>, preprocessing the data,</w:t>
      </w:r>
      <w:r w:rsidR="00556757">
        <w:t xml:space="preserve"> performing quality control checks, processing data</w:t>
      </w:r>
      <w:r>
        <w:t>, statistics/data preparation, and visualization</w:t>
      </w:r>
      <w:r w:rsidR="0037723F">
        <w:t xml:space="preserve"> (Figure 1A). </w:t>
      </w:r>
    </w:p>
    <w:p w14:paraId="7AB2864D" w14:textId="77777777" w:rsidR="00C20B44" w:rsidRDefault="00C20B44" w:rsidP="00E92335">
      <w:pPr>
        <w:spacing w:line="480" w:lineRule="auto"/>
      </w:pPr>
    </w:p>
    <w:p w14:paraId="6D796B72" w14:textId="6460539E" w:rsidR="00C20B44" w:rsidRDefault="00C20B44" w:rsidP="00E92335">
      <w:pPr>
        <w:spacing w:line="480" w:lineRule="auto"/>
      </w:pPr>
      <w:del w:id="419" w:author="O'Donoghue, Anthony" w:date="2024-08-17T15:42:00Z" w16du:dateUtc="2024-08-17T22:42:00Z">
        <w:r w:rsidDel="0042182F">
          <w:delText>In order to</w:delText>
        </w:r>
      </w:del>
      <w:ins w:id="420" w:author="O'Donoghue, Anthony" w:date="2024-08-17T15:42:00Z" w16du:dateUtc="2024-08-17T22:42:00Z">
        <w:r w:rsidR="0042182F">
          <w:t>To</w:t>
        </w:r>
      </w:ins>
      <w:r>
        <w:t xml:space="preserve"> evaluate the quality of the underlying mass spectrometry data</w:t>
      </w:r>
      <w:r w:rsidR="009B5EB0">
        <w:t xml:space="preserve"> </w:t>
      </w:r>
      <w:del w:id="421" w:author="O'Donoghue, Anthony" w:date="2024-08-17T15:43:00Z" w16du:dateUtc="2024-08-17T22:43:00Z">
        <w:r w:rsidR="009B5EB0" w:rsidDel="00C636FD">
          <w:delText xml:space="preserve">of </w:delText>
        </w:r>
      </w:del>
      <w:ins w:id="422" w:author="O'Donoghue, Anthony" w:date="2024-08-17T16:02:00Z" w16du:dateUtc="2024-08-17T23:02:00Z">
        <w:r w:rsidR="00B746D2">
          <w:t xml:space="preserve">from the </w:t>
        </w:r>
      </w:ins>
      <w:del w:id="423" w:author="O'Donoghue, Anthony" w:date="2024-08-17T16:02:00Z" w16du:dateUtc="2024-08-17T23:02:00Z">
        <w:r w:rsidR="00A55A4A" w:rsidDel="00B746D2">
          <w:delText>the</w:delText>
        </w:r>
        <w:r w:rsidR="009B5EB0" w:rsidDel="00B746D2">
          <w:delText xml:space="preserve"> </w:delText>
        </w:r>
      </w:del>
      <w:r w:rsidR="009B5EB0">
        <w:t xml:space="preserve">MSP-MS </w:t>
      </w:r>
      <w:r w:rsidR="00AB1426">
        <w:t>experiment</w:t>
      </w:r>
      <w:ins w:id="424" w:author="O'Donoghue, Anthony" w:date="2024-08-17T15:43:00Z" w16du:dateUtc="2024-08-17T22:43:00Z">
        <w:r w:rsidR="00C636FD">
          <w:t>s</w:t>
        </w:r>
      </w:ins>
      <w:r w:rsidR="009B5EB0">
        <w:t xml:space="preserve"> </w:t>
      </w:r>
      <w:del w:id="425" w:author="O'Donoghue, Anthony" w:date="2024-08-17T15:43:00Z" w16du:dateUtc="2024-08-17T22:43:00Z">
        <w:r w:rsidR="009B5EB0" w:rsidDel="00C636FD">
          <w:delText xml:space="preserve">profiling </w:delText>
        </w:r>
      </w:del>
      <w:ins w:id="426" w:author="O'Donoghue, Anthony" w:date="2024-08-17T16:02:00Z" w16du:dateUtc="2024-08-17T23:02:00Z">
        <w:r w:rsidR="00B746D2">
          <w:t>with</w:t>
        </w:r>
      </w:ins>
      <w:ins w:id="427" w:author="O'Donoghue, Anthony" w:date="2024-08-17T15:43:00Z" w16du:dateUtc="2024-08-17T22:43:00Z">
        <w:r w:rsidR="00C636FD">
          <w:t xml:space="preserve"> </w:t>
        </w:r>
      </w:ins>
      <w:r w:rsidR="009B5EB0">
        <w:t>cathepsins A</w:t>
      </w:r>
      <w:ins w:id="428" w:author="O'Donoghue, Anthony" w:date="2024-08-17T15:32:00Z" w16du:dateUtc="2024-08-17T22:32:00Z">
        <w:r w:rsidR="00665618">
          <w:t xml:space="preserve">, B, C and </w:t>
        </w:r>
      </w:ins>
      <w:del w:id="429" w:author="O'Donoghue, Anthony" w:date="2024-08-17T15:32:00Z" w16du:dateUtc="2024-08-17T22:32:00Z">
        <w:r w:rsidR="009B5EB0" w:rsidDel="00665618">
          <w:delText>-</w:delText>
        </w:r>
      </w:del>
      <w:r w:rsidR="009B5EB0">
        <w:t>D</w:t>
      </w:r>
      <w:r>
        <w:t>, we applied</w:t>
      </w:r>
      <w:r w:rsidR="009B5EB0">
        <w:t xml:space="preserve"> the </w:t>
      </w:r>
      <w:r>
        <w:t xml:space="preserve">quality control </w:t>
      </w:r>
      <w:r w:rsidR="009B5EB0">
        <w:t>functions</w:t>
      </w:r>
      <w:r>
        <w:t xml:space="preserve"> of the </w:t>
      </w:r>
      <w:proofErr w:type="spellStart"/>
      <w:r>
        <w:t>mspms</w:t>
      </w:r>
      <w:proofErr w:type="spellEnd"/>
      <w:r>
        <w:t xml:space="preserve"> package</w:t>
      </w:r>
      <w:r w:rsidR="009B5EB0">
        <w:t xml:space="preserve"> to the data. Upon visualizing these results, we</w:t>
      </w:r>
      <w:r>
        <w:t xml:space="preserve"> saw that &gt; 90% of the full-length peptide library was detected for all samples at </w:t>
      </w:r>
      <w:ins w:id="430" w:author="O'Donoghue, Anthony" w:date="2024-08-17T15:32:00Z" w16du:dateUtc="2024-08-17T22:32:00Z">
        <w:r w:rsidR="00665618">
          <w:t xml:space="preserve">time zero, </w:t>
        </w:r>
      </w:ins>
      <w:r>
        <w:t>T0</w:t>
      </w:r>
      <w:r w:rsidR="00A55A4A">
        <w:t xml:space="preserve"> (Supplementary Figure </w:t>
      </w:r>
      <w:r w:rsidR="00A55A4A">
        <w:lastRenderedPageBreak/>
        <w:t>1A)</w:t>
      </w:r>
      <w:r w:rsidR="005C7E3E">
        <w:t xml:space="preserve">, and &gt;95% of the </w:t>
      </w:r>
      <w:r w:rsidR="009B5EB0">
        <w:t>peptide library was detected when considering cleavage products in addition to the full-length peptides (Supplementary Figure 1</w:t>
      </w:r>
      <w:r w:rsidR="00A55A4A">
        <w:t>B</w:t>
      </w:r>
      <w:r w:rsidR="009B5EB0">
        <w:t>)</w:t>
      </w:r>
      <w:r>
        <w:t xml:space="preserve">. </w:t>
      </w:r>
      <w:r w:rsidR="005C7E3E">
        <w:t xml:space="preserve">Further investigation </w:t>
      </w:r>
      <w:r w:rsidR="009B5EB0">
        <w:t>into the identity and consistency of the missing peptides showed that 5 peptides in the peptide library were not detected at any point in the study (Supplementary Figure 1</w:t>
      </w:r>
      <w:r w:rsidR="00A55A4A">
        <w:t>C</w:t>
      </w:r>
      <w:r w:rsidR="009B5EB0">
        <w:t xml:space="preserve">). </w:t>
      </w:r>
    </w:p>
    <w:p w14:paraId="495504E4" w14:textId="77777777" w:rsidR="00C20B44" w:rsidRDefault="00C20B44" w:rsidP="00E92335">
      <w:pPr>
        <w:spacing w:line="480" w:lineRule="auto"/>
      </w:pPr>
    </w:p>
    <w:p w14:paraId="48E1789D" w14:textId="774389F1" w:rsidR="006F0FA7" w:rsidRDefault="009B5EB0" w:rsidP="00E92335">
      <w:pPr>
        <w:spacing w:line="480" w:lineRule="auto"/>
      </w:pPr>
      <w:r>
        <w:t>W</w:t>
      </w:r>
      <w:r w:rsidR="00984494">
        <w:t xml:space="preserve">e </w:t>
      </w:r>
      <w:r>
        <w:t xml:space="preserve">next </w:t>
      </w:r>
      <w:r w:rsidR="006F0FA7">
        <w:t xml:space="preserve">applied the </w:t>
      </w:r>
      <w:proofErr w:type="spellStart"/>
      <w:r w:rsidR="006F0FA7">
        <w:t>mspms</w:t>
      </w:r>
      <w:proofErr w:type="spellEnd"/>
      <w:r w:rsidR="006F0FA7">
        <w:t xml:space="preserve"> package to investigate</w:t>
      </w:r>
      <w:r w:rsidR="00984494">
        <w:t xml:space="preserve"> global </w:t>
      </w:r>
      <w:ins w:id="431" w:author="O'Donoghue, Anthony" w:date="2024-08-17T16:31:00Z" w16du:dateUtc="2024-08-17T23:31:00Z">
        <w:r w:rsidR="00C94F36">
          <w:t xml:space="preserve">data </w:t>
        </w:r>
      </w:ins>
      <w:r w:rsidR="00984494">
        <w:t xml:space="preserve">patterns </w:t>
      </w:r>
      <w:ins w:id="432" w:author="O'Donoghue, Anthony" w:date="2024-08-17T16:31:00Z" w16du:dateUtc="2024-08-17T23:31:00Z">
        <w:r w:rsidR="00896BE5">
          <w:t xml:space="preserve">using </w:t>
        </w:r>
      </w:ins>
      <w:del w:id="433" w:author="O'Donoghue, Anthony" w:date="2024-08-17T16:31:00Z" w16du:dateUtc="2024-08-17T23:31:00Z">
        <w:r w:rsidR="00984494" w:rsidDel="00C94F36">
          <w:delText xml:space="preserve">in the </w:delText>
        </w:r>
        <w:r w:rsidR="00AB1426" w:rsidDel="00C94F36">
          <w:delText>data</w:delText>
        </w:r>
        <w:r w:rsidR="00984494" w:rsidDel="00C94F36">
          <w:delText xml:space="preserve"> through </w:delText>
        </w:r>
      </w:del>
      <w:r w:rsidR="006F0FA7">
        <w:t>principal</w:t>
      </w:r>
      <w:r w:rsidR="00984494">
        <w:t xml:space="preserve"> coordinate and unsupervised </w:t>
      </w:r>
      <w:r w:rsidR="006F0FA7" w:rsidRPr="006F0FA7">
        <w:t>hierarchical</w:t>
      </w:r>
      <w:r w:rsidR="006F0FA7">
        <w:t xml:space="preserve"> </w:t>
      </w:r>
      <w:r w:rsidR="00984494">
        <w:t>clustering</w:t>
      </w:r>
      <w:r w:rsidR="006F0FA7">
        <w:t xml:space="preserve"> analyses</w:t>
      </w:r>
      <w:r w:rsidR="00984494">
        <w:t>.</w:t>
      </w:r>
      <w:r w:rsidR="006F0FA7">
        <w:t xml:space="preserve"> </w:t>
      </w:r>
      <w:ins w:id="434" w:author="O'Donoghue, Anthony" w:date="2024-08-17T16:31:00Z" w16du:dateUtc="2024-08-17T23:31:00Z">
        <w:r w:rsidR="00896BE5">
          <w:t>P</w:t>
        </w:r>
      </w:ins>
      <w:del w:id="435" w:author="O'Donoghue, Anthony" w:date="2024-08-17T16:31:00Z" w16du:dateUtc="2024-08-17T23:31:00Z">
        <w:r w:rsidR="006F0FA7" w:rsidDel="00896BE5">
          <w:delText>The p</w:delText>
        </w:r>
      </w:del>
      <w:r w:rsidR="006F0FA7">
        <w:t xml:space="preserve">rincipal </w:t>
      </w:r>
      <w:r w:rsidR="00A34F2E">
        <w:t>component</w:t>
      </w:r>
      <w:r w:rsidR="006F0FA7">
        <w:t xml:space="preserve"> </w:t>
      </w:r>
      <w:r w:rsidR="00984494">
        <w:t xml:space="preserve">analysis </w:t>
      </w:r>
      <w:del w:id="436" w:author="O'Donoghue, Anthony" w:date="2024-08-17T16:31:00Z" w16du:dateUtc="2024-08-17T23:31:00Z">
        <w:r w:rsidR="00FC42E3" w:rsidDel="00896BE5">
          <w:delText xml:space="preserve">showed </w:delText>
        </w:r>
      </w:del>
      <w:ins w:id="437" w:author="O'Donoghue, Anthony" w:date="2024-08-17T16:31:00Z" w16du:dateUtc="2024-08-17T23:31:00Z">
        <w:r w:rsidR="00896BE5">
          <w:t xml:space="preserve">revealed tight clustering of replicates withing each experimental </w:t>
        </w:r>
      </w:ins>
      <w:ins w:id="438" w:author="O'Donoghue, Anthony" w:date="2024-08-17T16:32:00Z" w16du:dateUtc="2024-08-17T23:32:00Z">
        <w:r w:rsidR="00896BE5">
          <w:t xml:space="preserve">group (defined by </w:t>
        </w:r>
      </w:ins>
      <w:ins w:id="439" w:author="O'Donoghue, Anthony" w:date="2024-08-17T16:31:00Z" w16du:dateUtc="2024-08-17T23:31:00Z">
        <w:r w:rsidR="00896BE5">
          <w:t xml:space="preserve"> </w:t>
        </w:r>
      </w:ins>
      <w:del w:id="440" w:author="O'Donoghue, Anthony" w:date="2024-08-17T16:32:00Z" w16du:dateUtc="2024-08-17T23:32:00Z">
        <w:r w:rsidR="0037723F" w:rsidDel="00896BE5">
          <w:delText xml:space="preserve">that all replicates within each group (as designated by combination of </w:delText>
        </w:r>
      </w:del>
      <w:r w:rsidR="0037723F">
        <w:t>condition and timepoint)</w:t>
      </w:r>
      <w:ins w:id="441" w:author="O'Donoghue, Anthony" w:date="2024-08-17T16:32:00Z" w16du:dateUtc="2024-08-17T23:32:00Z">
        <w:r w:rsidR="00896BE5">
          <w:t xml:space="preserve">, </w:t>
        </w:r>
      </w:ins>
      <w:del w:id="442" w:author="O'Donoghue, Anthony" w:date="2024-08-17T16:32:00Z" w16du:dateUtc="2024-08-17T23:32:00Z">
        <w:r w:rsidR="0037723F" w:rsidDel="00896BE5">
          <w:delText xml:space="preserve"> clustered tightly together, </w:delText>
        </w:r>
      </w:del>
      <w:r w:rsidR="0037723F">
        <w:t xml:space="preserve">as </w:t>
      </w:r>
      <w:del w:id="443" w:author="O'Donoghue, Anthony" w:date="2024-08-17T16:32:00Z" w16du:dateUtc="2024-08-17T23:32:00Z">
        <w:r w:rsidR="00984494" w:rsidDel="00896BE5">
          <w:delText>demonstrated</w:delText>
        </w:r>
        <w:r w:rsidR="0037723F" w:rsidDel="00896BE5">
          <w:delText xml:space="preserve"> </w:delText>
        </w:r>
      </w:del>
      <w:ins w:id="444" w:author="O'Donoghue, Anthony" w:date="2024-08-17T16:32:00Z" w16du:dateUtc="2024-08-17T23:32:00Z">
        <w:r w:rsidR="00896BE5">
          <w:t>evidence</w:t>
        </w:r>
      </w:ins>
      <w:ins w:id="445" w:author="Brianna M Hurysz" w:date="2024-08-19T13:48:00Z" w16du:dateUtc="2024-08-19T20:48:00Z">
        <w:r w:rsidR="00E94F3F">
          <w:t>d</w:t>
        </w:r>
      </w:ins>
      <w:ins w:id="446" w:author="O'Donoghue, Anthony" w:date="2024-08-17T16:32:00Z" w16du:dateUtc="2024-08-17T23:32:00Z">
        <w:del w:id="447" w:author="Brianna M Hurysz" w:date="2024-08-19T13:48:00Z" w16du:dateUtc="2024-08-19T20:48:00Z">
          <w:r w:rsidR="00896BE5" w:rsidDel="00E94F3F">
            <w:delText>s</w:delText>
          </w:r>
        </w:del>
        <w:r w:rsidR="00896BE5">
          <w:t xml:space="preserve"> </w:t>
        </w:r>
      </w:ins>
      <w:r w:rsidR="0037723F">
        <w:t>by the 95% confidence intervals of the eclipses surrounding the points</w:t>
      </w:r>
      <w:r w:rsidR="00FC42E3">
        <w:t xml:space="preserve"> (Figure </w:t>
      </w:r>
      <w:r w:rsidR="00C20B44">
        <w:t>2A)</w:t>
      </w:r>
      <w:r w:rsidR="006F0FA7">
        <w:t xml:space="preserve">. Replicates </w:t>
      </w:r>
      <w:del w:id="448" w:author="O'Donoghue, Anthony" w:date="2024-08-17T16:32:00Z" w16du:dateUtc="2024-08-17T23:32:00Z">
        <w:r w:rsidR="006F0FA7" w:rsidDel="00612BA9">
          <w:delText>belonging to the</w:delText>
        </w:r>
      </w:del>
      <w:ins w:id="449" w:author="O'Donoghue, Anthony" w:date="2024-08-17T16:32:00Z" w16du:dateUtc="2024-08-17T23:32:00Z">
        <w:r w:rsidR="00612BA9">
          <w:t>from identical conditions</w:t>
        </w:r>
      </w:ins>
      <w:del w:id="450" w:author="O'Donoghue, Anthony" w:date="2024-08-17T16:33:00Z" w16du:dateUtc="2024-08-17T23:33:00Z">
        <w:r w:rsidR="006F0FA7" w:rsidDel="009319E3">
          <w:delText xml:space="preserve"> same condition</w:delText>
        </w:r>
      </w:del>
      <w:r w:rsidR="006F0FA7">
        <w:t xml:space="preserve"> and time</w:t>
      </w:r>
      <w:ins w:id="451" w:author="O'Donoghue, Anthony" w:date="2024-08-17T16:33:00Z" w16du:dateUtc="2024-08-17T23:33:00Z">
        <w:r w:rsidR="009319E3">
          <w:t>points</w:t>
        </w:r>
      </w:ins>
      <w:r w:rsidR="006F0FA7">
        <w:t xml:space="preserve"> </w:t>
      </w:r>
      <w:del w:id="452" w:author="O'Donoghue, Anthony" w:date="2024-08-18T14:01:00Z" w16du:dateUtc="2024-08-18T21:01:00Z">
        <w:r w:rsidR="006F0FA7" w:rsidDel="00D832C6">
          <w:delText xml:space="preserve">clustered </w:delText>
        </w:r>
      </w:del>
      <w:ins w:id="453" w:author="O'Donoghue, Anthony" w:date="2024-08-17T16:33:00Z" w16du:dateUtc="2024-08-17T23:33:00Z">
        <w:r w:rsidR="009319E3">
          <w:t xml:space="preserve">exhibited </w:t>
        </w:r>
        <w:r w:rsidR="008D741C">
          <w:t>near-perfect clustering while disti</w:t>
        </w:r>
      </w:ins>
      <w:ins w:id="454" w:author="O'Donoghue, Anthony" w:date="2024-08-17T16:34:00Z" w16du:dateUtc="2024-08-17T23:34:00Z">
        <w:r w:rsidR="008D741C">
          <w:t>n</w:t>
        </w:r>
      </w:ins>
      <w:ins w:id="455" w:author="O'Donoghue, Anthony" w:date="2024-08-17T16:40:00Z" w16du:dateUtc="2024-08-17T23:40:00Z">
        <w:r w:rsidR="00832E7D">
          <w:t>c</w:t>
        </w:r>
      </w:ins>
      <w:ins w:id="456" w:author="O'Donoghue, Anthony" w:date="2024-08-17T16:34:00Z" w16du:dateUtc="2024-08-17T23:34:00Z">
        <w:r w:rsidR="008D741C">
          <w:t>t</w:t>
        </w:r>
      </w:ins>
      <w:ins w:id="457" w:author="O'Donoghue, Anthony" w:date="2024-08-17T16:33:00Z" w16du:dateUtc="2024-08-17T23:33:00Z">
        <w:r w:rsidR="008D741C">
          <w:t xml:space="preserve"> peptide</w:t>
        </w:r>
      </w:ins>
      <w:ins w:id="458" w:author="O'Donoghue, Anthony" w:date="2024-08-17T16:34:00Z" w16du:dateUtc="2024-08-17T23:34:00Z">
        <w:r w:rsidR="003B2AA6">
          <w:t xml:space="preserve"> groups demonstrated differential abundance</w:t>
        </w:r>
        <w:r w:rsidR="006F669F">
          <w:t xml:space="preserve"> across </w:t>
        </w:r>
      </w:ins>
      <w:del w:id="459" w:author="O'Donoghue, Anthony" w:date="2024-08-17T16:34:00Z" w16du:dateUtc="2024-08-17T23:34:00Z">
        <w:r w:rsidR="006F0FA7" w:rsidDel="006F669F">
          <w:delText>together almost</w:delText>
        </w:r>
        <w:r w:rsidR="0061465E" w:rsidDel="006F669F">
          <w:delText xml:space="preserve"> perfectly</w:delText>
        </w:r>
        <w:r w:rsidR="006F0FA7" w:rsidDel="006F669F">
          <w:delText xml:space="preserve">, and distinct groups of peptides were observed to be more abundant by </w:delText>
        </w:r>
        <w:r w:rsidR="00A55A4A" w:rsidDel="006F669F">
          <w:delText xml:space="preserve">both </w:delText>
        </w:r>
      </w:del>
      <w:r w:rsidR="006F0FA7">
        <w:t>condition and time</w:t>
      </w:r>
      <w:ins w:id="460" w:author="O'Donoghue, Anthony" w:date="2024-08-17T16:34:00Z" w16du:dateUtc="2024-08-17T23:34:00Z">
        <w:r w:rsidR="006F669F">
          <w:t>points</w:t>
        </w:r>
      </w:ins>
      <w:r w:rsidR="006F0FA7">
        <w:t xml:space="preserve"> (Figure </w:t>
      </w:r>
      <w:r w:rsidR="00C20B44">
        <w:t>2B</w:t>
      </w:r>
      <w:r w:rsidR="006F0FA7">
        <w:t xml:space="preserve">). </w:t>
      </w:r>
      <w:commentRangeStart w:id="461"/>
      <w:r w:rsidR="006F0FA7" w:rsidRPr="00656DD7">
        <w:rPr>
          <w:strike/>
          <w:color w:val="000000" w:themeColor="text1"/>
          <w:rPrChange w:id="462" w:author="O'Donoghue, Anthony" w:date="2024-08-18T14:01:00Z" w16du:dateUtc="2024-08-18T21:01:00Z">
            <w:rPr>
              <w:color w:val="000000" w:themeColor="text1"/>
            </w:rPr>
          </w:rPrChange>
        </w:rPr>
        <w:t xml:space="preserve">Notably, T0 samples </w:t>
      </w:r>
      <w:r w:rsidR="0061465E" w:rsidRPr="00656DD7">
        <w:rPr>
          <w:strike/>
          <w:color w:val="000000" w:themeColor="text1"/>
          <w:rPrChange w:id="463" w:author="O'Donoghue, Anthony" w:date="2024-08-18T14:01:00Z" w16du:dateUtc="2024-08-18T21:01:00Z">
            <w:rPr>
              <w:color w:val="000000" w:themeColor="text1"/>
            </w:rPr>
          </w:rPrChange>
        </w:rPr>
        <w:t xml:space="preserve">also </w:t>
      </w:r>
      <w:r w:rsidR="006F0FA7" w:rsidRPr="00656DD7">
        <w:rPr>
          <w:strike/>
          <w:color w:val="000000" w:themeColor="text1"/>
          <w:rPrChange w:id="464" w:author="O'Donoghue, Anthony" w:date="2024-08-18T14:01:00Z" w16du:dateUtc="2024-08-18T21:01:00Z">
            <w:rPr>
              <w:color w:val="000000" w:themeColor="text1"/>
            </w:rPr>
          </w:rPrChange>
        </w:rPr>
        <w:t>cluster</w:t>
      </w:r>
      <w:r w:rsidR="00A55A4A" w:rsidRPr="00656DD7">
        <w:rPr>
          <w:strike/>
          <w:color w:val="000000" w:themeColor="text1"/>
          <w:rPrChange w:id="465" w:author="O'Donoghue, Anthony" w:date="2024-08-18T14:01:00Z" w16du:dateUtc="2024-08-18T21:01:00Z">
            <w:rPr>
              <w:color w:val="000000" w:themeColor="text1"/>
            </w:rPr>
          </w:rPrChange>
        </w:rPr>
        <w:t>ed</w:t>
      </w:r>
      <w:r w:rsidR="006F0FA7" w:rsidRPr="00656DD7">
        <w:rPr>
          <w:strike/>
          <w:color w:val="000000" w:themeColor="text1"/>
          <w:rPrChange w:id="466" w:author="O'Donoghue, Anthony" w:date="2024-08-18T14:01:00Z" w16du:dateUtc="2024-08-18T21:01:00Z">
            <w:rPr>
              <w:color w:val="000000" w:themeColor="text1"/>
            </w:rPr>
          </w:rPrChange>
        </w:rPr>
        <w:t xml:space="preserve"> </w:t>
      </w:r>
      <w:ins w:id="467" w:author="O'Donoghue, Anthony" w:date="2024-08-17T16:35:00Z" w16du:dateUtc="2024-08-17T23:35:00Z">
        <w:r w:rsidR="003019D7" w:rsidRPr="00656DD7">
          <w:rPr>
            <w:strike/>
            <w:color w:val="000000" w:themeColor="text1"/>
            <w:rPrChange w:id="468" w:author="O'Donoghue, Anthony" w:date="2024-08-18T14:01:00Z" w16du:dateUtc="2024-08-18T21:01:00Z">
              <w:rPr>
                <w:color w:val="000000" w:themeColor="text1"/>
              </w:rPr>
            </w:rPrChange>
          </w:rPr>
          <w:t>based on cathepsin type, with clear</w:t>
        </w:r>
        <w:r w:rsidR="00F63871" w:rsidRPr="00656DD7">
          <w:rPr>
            <w:strike/>
            <w:color w:val="000000" w:themeColor="text1"/>
            <w:rPrChange w:id="469" w:author="O'Donoghue, Anthony" w:date="2024-08-18T14:01:00Z" w16du:dateUtc="2024-08-18T21:01:00Z">
              <w:rPr>
                <w:color w:val="000000" w:themeColor="text1"/>
              </w:rPr>
            </w:rPrChange>
          </w:rPr>
          <w:t xml:space="preserve"> distinc</w:t>
        </w:r>
      </w:ins>
      <w:ins w:id="470" w:author="O'Donoghue, Anthony" w:date="2024-08-17T16:36:00Z" w16du:dateUtc="2024-08-17T23:36:00Z">
        <w:r w:rsidR="00F63871" w:rsidRPr="00656DD7">
          <w:rPr>
            <w:strike/>
            <w:color w:val="000000" w:themeColor="text1"/>
            <w:rPrChange w:id="471" w:author="O'Donoghue, Anthony" w:date="2024-08-18T14:01:00Z" w16du:dateUtc="2024-08-18T21:01:00Z">
              <w:rPr>
                <w:color w:val="000000" w:themeColor="text1"/>
              </w:rPr>
            </w:rPrChange>
          </w:rPr>
          <w:t xml:space="preserve">tions between </w:t>
        </w:r>
      </w:ins>
      <w:del w:id="472" w:author="O'Donoghue, Anthony" w:date="2024-08-17T16:36:00Z" w16du:dateUtc="2024-08-17T23:36:00Z">
        <w:r w:rsidR="006F0FA7" w:rsidRPr="00656DD7" w:rsidDel="00F63871">
          <w:rPr>
            <w:strike/>
            <w:color w:val="000000" w:themeColor="text1"/>
            <w:rPrChange w:id="473" w:author="O'Donoghue, Anthony" w:date="2024-08-18T14:01:00Z" w16du:dateUtc="2024-08-18T21:01:00Z">
              <w:rPr>
                <w:color w:val="000000" w:themeColor="text1"/>
              </w:rPr>
            </w:rPrChange>
          </w:rPr>
          <w:delText xml:space="preserve">together by </w:delText>
        </w:r>
        <w:r w:rsidR="00047FCB" w:rsidRPr="00656DD7" w:rsidDel="00F63871">
          <w:rPr>
            <w:strike/>
            <w:color w:val="000000" w:themeColor="text1"/>
            <w:rPrChange w:id="474" w:author="O'Donoghue, Anthony" w:date="2024-08-18T14:01:00Z" w16du:dateUtc="2024-08-18T21:01:00Z">
              <w:rPr>
                <w:color w:val="000000" w:themeColor="text1"/>
              </w:rPr>
            </w:rPrChange>
          </w:rPr>
          <w:delText xml:space="preserve">the </w:delText>
        </w:r>
        <w:r w:rsidR="00684EFE" w:rsidRPr="00656DD7" w:rsidDel="00F63871">
          <w:rPr>
            <w:strike/>
            <w:color w:val="000000" w:themeColor="text1"/>
            <w:rPrChange w:id="475" w:author="O'Donoghue, Anthony" w:date="2024-08-18T14:01:00Z" w16du:dateUtc="2024-08-18T21:01:00Z">
              <w:rPr>
                <w:color w:val="000000" w:themeColor="text1"/>
              </w:rPr>
            </w:rPrChange>
          </w:rPr>
          <w:delText>cathepsin</w:delText>
        </w:r>
        <w:r w:rsidR="00047FCB" w:rsidRPr="00656DD7" w:rsidDel="00F63871">
          <w:rPr>
            <w:strike/>
            <w:color w:val="000000" w:themeColor="text1"/>
            <w:rPrChange w:id="476" w:author="O'Donoghue, Anthony" w:date="2024-08-18T14:01:00Z" w16du:dateUtc="2024-08-18T21:01:00Z">
              <w:rPr>
                <w:color w:val="000000" w:themeColor="text1"/>
              </w:rPr>
            </w:rPrChange>
          </w:rPr>
          <w:delText xml:space="preserve"> </w:delText>
        </w:r>
        <w:r w:rsidR="00204CCD" w:rsidRPr="00656DD7" w:rsidDel="00F63871">
          <w:rPr>
            <w:strike/>
            <w:color w:val="000000" w:themeColor="text1"/>
            <w:rPrChange w:id="477" w:author="O'Donoghue, Anthony" w:date="2024-08-18T14:01:00Z" w16du:dateUtc="2024-08-18T21:01:00Z">
              <w:rPr>
                <w:color w:val="000000" w:themeColor="text1"/>
              </w:rPr>
            </w:rPrChange>
          </w:rPr>
          <w:delText xml:space="preserve">present. Two broad grouping of the T0 samples were observed, </w:delText>
        </w:r>
      </w:del>
      <w:r w:rsidR="00204CCD" w:rsidRPr="00656DD7">
        <w:rPr>
          <w:strike/>
          <w:color w:val="000000" w:themeColor="text1"/>
          <w:rPrChange w:id="478" w:author="O'Donoghue, Anthony" w:date="2024-08-18T14:01:00Z" w16du:dateUtc="2024-08-18T21:01:00Z">
            <w:rPr>
              <w:color w:val="000000" w:themeColor="text1"/>
            </w:rPr>
          </w:rPrChange>
        </w:rPr>
        <w:t>Cathepsin A</w:t>
      </w:r>
      <w:ins w:id="479" w:author="O'Donoghue, Anthony" w:date="2024-08-17T16:36:00Z" w16du:dateUtc="2024-08-17T23:36:00Z">
        <w:r w:rsidR="007D11E1" w:rsidRPr="00656DD7">
          <w:rPr>
            <w:strike/>
            <w:color w:val="000000" w:themeColor="text1"/>
            <w:rPrChange w:id="480" w:author="O'Donoghue, Anthony" w:date="2024-08-18T14:01:00Z" w16du:dateUtc="2024-08-18T21:01:00Z">
              <w:rPr>
                <w:color w:val="000000" w:themeColor="text1"/>
              </w:rPr>
            </w:rPrChange>
          </w:rPr>
          <w:t xml:space="preserve"> &amp; </w:t>
        </w:r>
      </w:ins>
      <w:del w:id="481" w:author="O'Donoghue, Anthony" w:date="2024-08-17T16:36:00Z" w16du:dateUtc="2024-08-17T23:36:00Z">
        <w:r w:rsidR="00204CCD" w:rsidRPr="00656DD7" w:rsidDel="007D11E1">
          <w:rPr>
            <w:strike/>
            <w:color w:val="000000" w:themeColor="text1"/>
            <w:rPrChange w:id="482" w:author="O'Donoghue, Anthony" w:date="2024-08-18T14:01:00Z" w16du:dateUtc="2024-08-18T21:01:00Z">
              <w:rPr>
                <w:color w:val="000000" w:themeColor="text1"/>
              </w:rPr>
            </w:rPrChange>
          </w:rPr>
          <w:delText xml:space="preserve"> a</w:delText>
        </w:r>
        <w:r w:rsidR="00204CCD" w:rsidRPr="00656DD7" w:rsidDel="00F63871">
          <w:rPr>
            <w:strike/>
            <w:color w:val="000000" w:themeColor="text1"/>
            <w:rPrChange w:id="483" w:author="O'Donoghue, Anthony" w:date="2024-08-18T14:01:00Z" w16du:dateUtc="2024-08-18T21:01:00Z">
              <w:rPr>
                <w:color w:val="000000" w:themeColor="text1"/>
              </w:rPr>
            </w:rPrChange>
          </w:rPr>
          <w:delText xml:space="preserve">nd </w:delText>
        </w:r>
      </w:del>
      <w:r w:rsidR="00204CCD" w:rsidRPr="00656DD7">
        <w:rPr>
          <w:strike/>
          <w:color w:val="000000" w:themeColor="text1"/>
          <w:rPrChange w:id="484" w:author="O'Donoghue, Anthony" w:date="2024-08-18T14:01:00Z" w16du:dateUtc="2024-08-18T21:01:00Z">
            <w:rPr>
              <w:color w:val="000000" w:themeColor="text1"/>
            </w:rPr>
          </w:rPrChange>
        </w:rPr>
        <w:t xml:space="preserve">C, </w:t>
      </w:r>
      <w:del w:id="485" w:author="O'Donoghue, Anthony" w:date="2024-08-17T16:36:00Z" w16du:dateUtc="2024-08-17T23:36:00Z">
        <w:r w:rsidR="00204CCD" w:rsidRPr="00656DD7" w:rsidDel="007D11E1">
          <w:rPr>
            <w:strike/>
            <w:color w:val="000000" w:themeColor="text1"/>
            <w:rPrChange w:id="486" w:author="O'Donoghue, Anthony" w:date="2024-08-18T14:01:00Z" w16du:dateUtc="2024-08-18T21:01:00Z">
              <w:rPr>
                <w:color w:val="000000" w:themeColor="text1"/>
              </w:rPr>
            </w:rPrChange>
          </w:rPr>
          <w:delText>as well as</w:delText>
        </w:r>
      </w:del>
      <w:ins w:id="487" w:author="O'Donoghue, Anthony" w:date="2024-08-17T16:36:00Z" w16du:dateUtc="2024-08-17T23:36:00Z">
        <w:r w:rsidR="007D11E1" w:rsidRPr="00656DD7">
          <w:rPr>
            <w:strike/>
            <w:color w:val="000000" w:themeColor="text1"/>
            <w:rPrChange w:id="488" w:author="O'Donoghue, Anthony" w:date="2024-08-18T14:01:00Z" w16du:dateUtc="2024-08-18T21:01:00Z">
              <w:rPr>
                <w:color w:val="000000" w:themeColor="text1"/>
              </w:rPr>
            </w:rPrChange>
          </w:rPr>
          <w:t>and</w:t>
        </w:r>
      </w:ins>
      <w:r w:rsidR="00204CCD" w:rsidRPr="00656DD7">
        <w:rPr>
          <w:strike/>
          <w:color w:val="000000" w:themeColor="text1"/>
          <w:rPrChange w:id="489" w:author="O'Donoghue, Anthony" w:date="2024-08-18T14:01:00Z" w16du:dateUtc="2024-08-18T21:01:00Z">
            <w:rPr>
              <w:color w:val="000000" w:themeColor="text1"/>
            </w:rPr>
          </w:rPrChange>
        </w:rPr>
        <w:t xml:space="preserve"> Cathepsin B </w:t>
      </w:r>
      <w:ins w:id="490" w:author="O'Donoghue, Anthony" w:date="2024-08-17T16:36:00Z" w16du:dateUtc="2024-08-17T23:36:00Z">
        <w:r w:rsidR="007D11E1" w:rsidRPr="00656DD7">
          <w:rPr>
            <w:strike/>
            <w:color w:val="000000" w:themeColor="text1"/>
            <w:rPrChange w:id="491" w:author="O'Donoghue, Anthony" w:date="2024-08-18T14:01:00Z" w16du:dateUtc="2024-08-18T21:01:00Z">
              <w:rPr>
                <w:color w:val="000000" w:themeColor="text1"/>
              </w:rPr>
            </w:rPrChange>
          </w:rPr>
          <w:t>&amp;</w:t>
        </w:r>
      </w:ins>
      <w:del w:id="492" w:author="O'Donoghue, Anthony" w:date="2024-08-17T16:36:00Z" w16du:dateUtc="2024-08-17T23:36:00Z">
        <w:r w:rsidR="00204CCD" w:rsidRPr="00656DD7" w:rsidDel="007D11E1">
          <w:rPr>
            <w:strike/>
            <w:color w:val="000000" w:themeColor="text1"/>
            <w:rPrChange w:id="493" w:author="O'Donoghue, Anthony" w:date="2024-08-18T14:01:00Z" w16du:dateUtc="2024-08-18T21:01:00Z">
              <w:rPr>
                <w:color w:val="000000" w:themeColor="text1"/>
              </w:rPr>
            </w:rPrChange>
          </w:rPr>
          <w:delText>and</w:delText>
        </w:r>
      </w:del>
      <w:r w:rsidR="00204CCD" w:rsidRPr="00656DD7">
        <w:rPr>
          <w:strike/>
          <w:color w:val="000000" w:themeColor="text1"/>
          <w:rPrChange w:id="494" w:author="O'Donoghue, Anthony" w:date="2024-08-18T14:01:00Z" w16du:dateUtc="2024-08-18T21:01:00Z">
            <w:rPr>
              <w:color w:val="000000" w:themeColor="text1"/>
            </w:rPr>
          </w:rPrChange>
        </w:rPr>
        <w:t xml:space="preserve"> D</w:t>
      </w:r>
      <w:ins w:id="495" w:author="O'Donoghue, Anthony" w:date="2024-08-17T16:37:00Z" w16du:dateUtc="2024-08-17T23:37:00Z">
        <w:r w:rsidR="0052222B" w:rsidRPr="00656DD7">
          <w:rPr>
            <w:strike/>
            <w:color w:val="000000" w:themeColor="text1"/>
            <w:rPrChange w:id="496" w:author="O'Donoghue, Anthony" w:date="2024-08-18T14:01:00Z" w16du:dateUtc="2024-08-18T21:01:00Z">
              <w:rPr>
                <w:color w:val="000000" w:themeColor="text1"/>
              </w:rPr>
            </w:rPrChange>
          </w:rPr>
          <w:t xml:space="preserve"> groups</w:t>
        </w:r>
      </w:ins>
      <w:r w:rsidR="00204CCD" w:rsidRPr="00656DD7">
        <w:rPr>
          <w:strike/>
          <w:color w:val="000000" w:themeColor="text1"/>
          <w:rPrChange w:id="497" w:author="O'Donoghue, Anthony" w:date="2024-08-18T14:01:00Z" w16du:dateUtc="2024-08-18T21:01:00Z">
            <w:rPr>
              <w:color w:val="000000" w:themeColor="text1"/>
            </w:rPr>
          </w:rPrChange>
        </w:rPr>
        <w:t xml:space="preserve"> (</w:t>
      </w:r>
      <w:r w:rsidR="002F2E30" w:rsidRPr="00656DD7">
        <w:rPr>
          <w:strike/>
          <w:color w:val="000000" w:themeColor="text1"/>
          <w:rPrChange w:id="498" w:author="O'Donoghue, Anthony" w:date="2024-08-18T14:01:00Z" w16du:dateUtc="2024-08-18T21:01:00Z">
            <w:rPr>
              <w:color w:val="000000" w:themeColor="text1"/>
            </w:rPr>
          </w:rPrChange>
        </w:rPr>
        <w:t>Figure 2</w:t>
      </w:r>
      <w:r w:rsidR="00204CCD" w:rsidRPr="00656DD7">
        <w:rPr>
          <w:strike/>
          <w:color w:val="000000" w:themeColor="text1"/>
          <w:rPrChange w:id="499" w:author="O'Donoghue, Anthony" w:date="2024-08-18T14:01:00Z" w16du:dateUtc="2024-08-18T21:01:00Z">
            <w:rPr>
              <w:color w:val="000000" w:themeColor="text1"/>
            </w:rPr>
          </w:rPrChange>
        </w:rPr>
        <w:t>A +</w:t>
      </w:r>
      <w:r w:rsidR="002F2E30" w:rsidRPr="00656DD7">
        <w:rPr>
          <w:strike/>
          <w:color w:val="000000" w:themeColor="text1"/>
          <w:rPrChange w:id="500" w:author="O'Donoghue, Anthony" w:date="2024-08-18T14:01:00Z" w16du:dateUtc="2024-08-18T21:01:00Z">
            <w:rPr>
              <w:color w:val="000000" w:themeColor="text1"/>
            </w:rPr>
          </w:rPrChange>
        </w:rPr>
        <w:t>B)</w:t>
      </w:r>
      <w:r w:rsidR="0061465E" w:rsidRPr="00656DD7">
        <w:rPr>
          <w:strike/>
          <w:color w:val="000000" w:themeColor="text1"/>
          <w:rPrChange w:id="501" w:author="O'Donoghue, Anthony" w:date="2024-08-18T14:01:00Z" w16du:dateUtc="2024-08-18T21:01:00Z">
            <w:rPr>
              <w:color w:val="000000" w:themeColor="text1"/>
            </w:rPr>
          </w:rPrChange>
        </w:rPr>
        <w:t>.</w:t>
      </w:r>
      <w:commentRangeEnd w:id="461"/>
      <w:r w:rsidR="006A3DA4" w:rsidRPr="00656DD7">
        <w:rPr>
          <w:rStyle w:val="CommentReference"/>
          <w:strike/>
          <w:rPrChange w:id="502" w:author="O'Donoghue, Anthony" w:date="2024-08-18T14:01:00Z" w16du:dateUtc="2024-08-18T21:01:00Z">
            <w:rPr>
              <w:rStyle w:val="CommentReference"/>
            </w:rPr>
          </w:rPrChange>
        </w:rPr>
        <w:commentReference w:id="461"/>
      </w:r>
    </w:p>
    <w:p w14:paraId="17378B30" w14:textId="77777777" w:rsidR="00A55A4A" w:rsidRDefault="00A55A4A" w:rsidP="00E92335">
      <w:pPr>
        <w:spacing w:line="480" w:lineRule="auto"/>
      </w:pPr>
    </w:p>
    <w:p w14:paraId="0E02C27D" w14:textId="5FDAD2F8" w:rsidR="00E81095" w:rsidRDefault="00984494" w:rsidP="00E92335">
      <w:pPr>
        <w:spacing w:line="480" w:lineRule="auto"/>
      </w:pPr>
      <w:r>
        <w:t xml:space="preserve">We then analyzed the significant differences </w:t>
      </w:r>
      <w:r w:rsidR="0061465E">
        <w:t xml:space="preserve">for each </w:t>
      </w:r>
      <w:r w:rsidR="00684EFE">
        <w:t>cathepsin</w:t>
      </w:r>
      <w:r w:rsidR="0061465E">
        <w:t xml:space="preserve"> relative</w:t>
      </w:r>
      <w:r>
        <w:t xml:space="preserve"> to time 0 by performing</w:t>
      </w:r>
      <w:r w:rsidR="0061465E">
        <w:t xml:space="preserve"> t-tests, calculating the log2 fold change, and plotting the resulting data as volcano plots</w:t>
      </w:r>
      <w:r w:rsidR="009B5EB0">
        <w:t>, observing</w:t>
      </w:r>
      <w:r w:rsidR="00AB1426">
        <w:t xml:space="preserve"> many significantly increased peptides</w:t>
      </w:r>
      <w:r w:rsidR="00A55A4A">
        <w:t xml:space="preserve"> (as defined as peptides having a log2 fold change &gt;3 and </w:t>
      </w:r>
      <w:proofErr w:type="spellStart"/>
      <w:r w:rsidR="00A55A4A">
        <w:t>p.adj</w:t>
      </w:r>
      <w:proofErr w:type="spellEnd"/>
      <w:r w:rsidR="00A55A4A">
        <w:t xml:space="preserve"> &lt;= 0.05 </w:t>
      </w:r>
      <w:r w:rsidR="00204CCD">
        <w:t xml:space="preserve">at any time point </w:t>
      </w:r>
      <w:r w:rsidR="00A55A4A">
        <w:t>relative to time 0</w:t>
      </w:r>
      <w:ins w:id="503" w:author="O'Donoghue, Anthony" w:date="2024-08-17T16:41:00Z" w16du:dateUtc="2024-08-17T23:41:00Z">
        <w:r w:rsidR="006A3DA4">
          <w:t xml:space="preserve">, </w:t>
        </w:r>
      </w:ins>
      <w:del w:id="504" w:author="O'Donoghue, Anthony" w:date="2024-08-17T16:41:00Z" w16du:dateUtc="2024-08-17T23:41:00Z">
        <w:r w:rsidR="00204CCD" w:rsidDel="006A3DA4">
          <w:delText xml:space="preserve"> </w:delText>
        </w:r>
        <w:r w:rsidR="00A55A4A" w:rsidDel="006A3DA4">
          <w:delText xml:space="preserve">) </w:delText>
        </w:r>
      </w:del>
      <w:r w:rsidR="00AB1426">
        <w:t>after incubation with each cathepsin</w:t>
      </w:r>
      <w:r w:rsidR="0061465E">
        <w:t xml:space="preserve"> </w:t>
      </w:r>
      <w:r w:rsidR="007B7048">
        <w:t xml:space="preserve">(Figure </w:t>
      </w:r>
      <w:r w:rsidR="00C20B44">
        <w:t>3</w:t>
      </w:r>
      <w:r w:rsidR="007B7048">
        <w:t>A). The number of significant</w:t>
      </w:r>
      <w:r w:rsidR="0061465E">
        <w:t>ly different</w:t>
      </w:r>
      <w:r w:rsidR="007B7048">
        <w:t xml:space="preserve"> peptides</w:t>
      </w:r>
      <w:r w:rsidR="0061465E">
        <w:t xml:space="preserve"> </w:t>
      </w:r>
      <w:r w:rsidR="00A55A4A">
        <w:t>were observed to increase</w:t>
      </w:r>
      <w:r w:rsidR="007B7048">
        <w:t xml:space="preserve"> for each </w:t>
      </w:r>
      <w:r w:rsidR="0061465E">
        <w:t xml:space="preserve">cathepsin as </w:t>
      </w:r>
      <w:r w:rsidR="00A55A4A">
        <w:t>a function of time</w:t>
      </w:r>
      <w:r w:rsidR="0061465E">
        <w:t xml:space="preserve"> </w:t>
      </w:r>
      <w:r w:rsidR="003F4813">
        <w:t xml:space="preserve">(Supplementary Figure </w:t>
      </w:r>
      <w:r w:rsidR="00A34F2E">
        <w:t>2</w:t>
      </w:r>
      <w:r w:rsidR="003F4813">
        <w:t>)</w:t>
      </w:r>
      <w:r w:rsidR="007B7048">
        <w:t xml:space="preserve">.  </w:t>
      </w:r>
    </w:p>
    <w:p w14:paraId="14B81E6E" w14:textId="75FA4184" w:rsidR="0061465E" w:rsidRDefault="0061465E" w:rsidP="00E92335">
      <w:pPr>
        <w:spacing w:line="480" w:lineRule="auto"/>
      </w:pPr>
    </w:p>
    <w:p w14:paraId="2C1D2C01" w14:textId="688C34BB" w:rsidR="00D75821" w:rsidRDefault="009B5EB0" w:rsidP="00E92335">
      <w:pPr>
        <w:spacing w:line="480" w:lineRule="auto"/>
        <w:rPr>
          <w:ins w:id="505" w:author="O'Donoghue, Anthony" w:date="2024-08-17T17:11:00Z" w16du:dateUtc="2024-08-18T00:11:00Z"/>
        </w:rPr>
      </w:pPr>
      <w:del w:id="506" w:author="O'Donoghue, Anthony" w:date="2024-08-17T16:57:00Z" w16du:dateUtc="2024-08-17T23:57:00Z">
        <w:r w:rsidDel="00EB1B55">
          <w:delText>In order to</w:delText>
        </w:r>
      </w:del>
      <w:ins w:id="507" w:author="O'Donoghue, Anthony" w:date="2024-08-17T16:57:00Z" w16du:dateUtc="2024-08-17T23:57:00Z">
        <w:r w:rsidR="00EB1B55">
          <w:t xml:space="preserve">To evaluate the cleavage location preference of each enzyme, we </w:t>
        </w:r>
      </w:ins>
      <w:ins w:id="508" w:author="O'Donoghue, Anthony" w:date="2024-08-17T17:01:00Z" w16du:dateUtc="2024-08-18T00:01:00Z">
        <w:r w:rsidR="00965081">
          <w:t>examin</w:t>
        </w:r>
      </w:ins>
      <w:ins w:id="509" w:author="O'Donoghue, Anthony" w:date="2024-08-17T17:02:00Z" w16du:dateUtc="2024-08-18T00:02:00Z">
        <w:r w:rsidR="00C81CE8">
          <w:t>ed where each scissile bond was located within the 14-mer peptides</w:t>
        </w:r>
      </w:ins>
      <w:ins w:id="510" w:author="O'Donoghue, Anthony" w:date="2024-08-18T15:07:00Z" w16du:dateUtc="2024-08-18T22:07:00Z">
        <w:r w:rsidR="0050174A">
          <w:t xml:space="preserve"> (Figure 3B)</w:t>
        </w:r>
      </w:ins>
      <w:ins w:id="511" w:author="O'Donoghue, Anthony" w:date="2024-08-17T17:02:00Z" w16du:dateUtc="2024-08-18T00:02:00Z">
        <w:r w:rsidR="00C81CE8">
          <w:t>.</w:t>
        </w:r>
      </w:ins>
      <w:del w:id="512" w:author="O'Donoghue, Anthony" w:date="2024-08-17T17:02:00Z" w16du:dateUtc="2024-08-18T00:02:00Z">
        <w:r w:rsidDel="00C81CE8">
          <w:delText xml:space="preserve"> determine the </w:delText>
        </w:r>
      </w:del>
      <w:del w:id="513" w:author="O'Donoghue, Anthony" w:date="2024-08-17T16:56:00Z" w16du:dateUtc="2024-08-17T23:56:00Z">
        <w:r w:rsidDel="0052442E">
          <w:delText>positional substrate specificity of each cathepsin</w:delText>
        </w:r>
        <w:r w:rsidR="0061465E" w:rsidDel="0052442E">
          <w:delText xml:space="preserve">, </w:delText>
        </w:r>
      </w:del>
      <w:del w:id="514" w:author="O'Donoghue, Anthony" w:date="2024-08-17T17:02:00Z" w16du:dateUtc="2024-08-18T00:02:00Z">
        <w:r w:rsidR="0061465E" w:rsidDel="00C81CE8">
          <w:delText>we examined the amino acid positions of the original peptide library these significant cleavages</w:delText>
        </w:r>
        <w:r w:rsidR="00204CCD" w:rsidDel="00C81CE8">
          <w:delText>.</w:delText>
        </w:r>
      </w:del>
      <w:r w:rsidR="00204CCD">
        <w:t xml:space="preserve"> </w:t>
      </w:r>
      <w:r w:rsidR="00E81095">
        <w:t>We observed a clear enrichment</w:t>
      </w:r>
      <w:r w:rsidR="00967829">
        <w:t xml:space="preserve"> of</w:t>
      </w:r>
      <w:r w:rsidR="00E81095">
        <w:t xml:space="preserve"> </w:t>
      </w:r>
      <w:r w:rsidR="00021170">
        <w:t>cleav</w:t>
      </w:r>
      <w:del w:id="515" w:author="O'Donoghue, Anthony" w:date="2024-08-17T17:02:00Z" w16du:dateUtc="2024-08-18T00:02:00Z">
        <w:r w:rsidR="00021170" w:rsidDel="00EC317F">
          <w:delText>age</w:delText>
        </w:r>
      </w:del>
      <w:ins w:id="516" w:author="O'Donoghue, Anthony" w:date="2024-08-17T17:02:00Z" w16du:dateUtc="2024-08-18T00:02:00Z">
        <w:r w:rsidR="00EC317F">
          <w:t xml:space="preserve">ed </w:t>
        </w:r>
      </w:ins>
      <w:ins w:id="517" w:author="O'Donoghue, Anthony" w:date="2024-08-17T17:03:00Z" w16du:dateUtc="2024-08-18T00:03:00Z">
        <w:r w:rsidR="00EC317F">
          <w:t>substrates</w:t>
        </w:r>
      </w:ins>
      <w:del w:id="518" w:author="O'Donoghue, Anthony" w:date="2024-08-17T17:02:00Z" w16du:dateUtc="2024-08-18T00:02:00Z">
        <w:r w:rsidR="00021170" w:rsidDel="00EC317F">
          <w:delText xml:space="preserve"> events</w:delText>
        </w:r>
      </w:del>
      <w:r w:rsidR="00021170">
        <w:t xml:space="preserve"> at the C terminus of the peptide library</w:t>
      </w:r>
      <w:r w:rsidR="00E81095">
        <w:t xml:space="preserve"> </w:t>
      </w:r>
      <w:del w:id="519" w:author="O'Donoghue, Anthony" w:date="2024-08-17T17:03:00Z" w16du:dateUtc="2024-08-18T00:03:00Z">
        <w:r w:rsidR="00E81095" w:rsidDel="00EC317F">
          <w:delText xml:space="preserve">with </w:delText>
        </w:r>
      </w:del>
      <w:ins w:id="520" w:author="O'Donoghue, Anthony" w:date="2024-08-17T17:03:00Z" w16du:dateUtc="2024-08-18T00:03:00Z">
        <w:r w:rsidR="00EC317F">
          <w:t xml:space="preserve">for </w:t>
        </w:r>
      </w:ins>
      <w:r w:rsidR="00E81095">
        <w:t>cathepsin A</w:t>
      </w:r>
      <w:ins w:id="521" w:author="O'Donoghue, Anthony" w:date="2024-08-17T17:03:00Z" w16du:dateUtc="2024-08-18T00:03:00Z">
        <w:r w:rsidR="00B41E5F">
          <w:t xml:space="preserve"> and B, while </w:t>
        </w:r>
      </w:ins>
      <w:ins w:id="522" w:author="O'Donoghue, Anthony" w:date="2024-08-17T17:08:00Z" w16du:dateUtc="2024-08-18T00:08:00Z">
        <w:r w:rsidR="00E533B8">
          <w:t xml:space="preserve">substrates cleaved by </w:t>
        </w:r>
      </w:ins>
      <w:ins w:id="523" w:author="O'Donoghue, Anthony" w:date="2024-08-17T17:03:00Z" w16du:dateUtc="2024-08-18T00:03:00Z">
        <w:r w:rsidR="00B41E5F">
          <w:t xml:space="preserve">cathepsin </w:t>
        </w:r>
      </w:ins>
      <w:ins w:id="524" w:author="O'Donoghue, Anthony" w:date="2024-08-18T14:02:00Z" w16du:dateUtc="2024-08-18T21:02:00Z">
        <w:r w:rsidR="001E3210">
          <w:t>C</w:t>
        </w:r>
      </w:ins>
      <w:ins w:id="525" w:author="O'Donoghue, Anthony" w:date="2024-08-17T17:03:00Z" w16du:dateUtc="2024-08-18T00:03:00Z">
        <w:r w:rsidR="00B41E5F">
          <w:t xml:space="preserve"> sites were</w:t>
        </w:r>
      </w:ins>
      <w:del w:id="526" w:author="O'Donoghue, Anthony" w:date="2024-08-17T17:03:00Z" w16du:dateUtc="2024-08-18T00:03:00Z">
        <w:r w:rsidR="00021170" w:rsidDel="00B41E5F">
          <w:delText>,</w:delText>
        </w:r>
      </w:del>
      <w:r w:rsidR="00021170">
        <w:t xml:space="preserve"> enriched </w:t>
      </w:r>
      <w:ins w:id="527" w:author="O'Donoghue, Anthony" w:date="2024-08-17T17:04:00Z" w16du:dateUtc="2024-08-18T00:04:00Z">
        <w:r w:rsidR="00B41E5F">
          <w:t xml:space="preserve">at the N terminus. </w:t>
        </w:r>
        <w:r w:rsidR="00EF1F0E">
          <w:t xml:space="preserve">Cathepsin A and B could be </w:t>
        </w:r>
      </w:ins>
      <w:ins w:id="528" w:author="O'Donoghue, Anthony" w:date="2024-08-17T17:06:00Z" w16du:dateUtc="2024-08-18T00:06:00Z">
        <w:r w:rsidR="003A6A39">
          <w:t>distinguished</w:t>
        </w:r>
      </w:ins>
      <w:ins w:id="529" w:author="O'Donoghue, Anthony" w:date="2024-08-18T15:08:00Z" w16du:dateUtc="2024-08-18T22:08:00Z">
        <w:r w:rsidR="00775960">
          <w:t xml:space="preserve"> from each other</w:t>
        </w:r>
      </w:ins>
      <w:ins w:id="530" w:author="O'Donoghue, Anthony" w:date="2024-08-17T17:04:00Z" w16du:dateUtc="2024-08-18T00:04:00Z">
        <w:r w:rsidR="00EF1F0E">
          <w:t xml:space="preserve"> as cathepsin B generally removed two amino acids from the </w:t>
        </w:r>
      </w:ins>
      <w:ins w:id="531" w:author="O'Donoghue, Anthony" w:date="2024-08-17T17:09:00Z" w16du:dateUtc="2024-08-18T00:09:00Z">
        <w:r w:rsidR="001E014C">
          <w:t>C</w:t>
        </w:r>
      </w:ins>
      <w:ins w:id="532" w:author="O'Donoghue, Anthony" w:date="2024-08-17T17:04:00Z" w16du:dateUtc="2024-08-18T00:04:00Z">
        <w:r w:rsidR="00EF1F0E">
          <w:t xml:space="preserve">-terminus and so </w:t>
        </w:r>
      </w:ins>
      <w:ins w:id="533" w:author="O'Donoghue, Anthony" w:date="2024-08-17T17:05:00Z" w16du:dateUtc="2024-08-18T00:05:00Z">
        <w:r w:rsidR="00EF1F0E">
          <w:t xml:space="preserve">the majority of </w:t>
        </w:r>
        <w:r w:rsidR="005005CA">
          <w:t xml:space="preserve">cut sites were at position 12 (between amino acid 12 and 13) with </w:t>
        </w:r>
      </w:ins>
      <w:ins w:id="534" w:author="O'Donoghue, Anthony" w:date="2024-08-17T17:06:00Z" w16du:dateUtc="2024-08-18T00:06:00Z">
        <w:r w:rsidR="005005CA">
          <w:t xml:space="preserve">sequential </w:t>
        </w:r>
      </w:ins>
      <w:ins w:id="535" w:author="O'Donoghue, Anthony" w:date="2024-08-17T17:05:00Z" w16du:dateUtc="2024-08-18T00:05:00Z">
        <w:r w:rsidR="005005CA">
          <w:t xml:space="preserve">processing of these peptides </w:t>
        </w:r>
      </w:ins>
      <w:ins w:id="536" w:author="O'Donoghue, Anthony" w:date="2024-08-18T15:30:00Z" w16du:dateUtc="2024-08-18T22:30:00Z">
        <w:r w:rsidR="00007980">
          <w:t xml:space="preserve">occurring </w:t>
        </w:r>
      </w:ins>
      <w:ins w:id="537" w:author="O'Donoghue, Anthony" w:date="2024-08-17T17:05:00Z" w16du:dateUtc="2024-08-18T00:05:00Z">
        <w:r w:rsidR="005005CA">
          <w:t>at position 10</w:t>
        </w:r>
      </w:ins>
      <w:ins w:id="538" w:author="O'Donoghue, Anthony" w:date="2024-08-17T17:06:00Z" w16du:dateUtc="2024-08-18T00:06:00Z">
        <w:r w:rsidR="003A6A39">
          <w:t xml:space="preserve">. In contrast, cathepsin A </w:t>
        </w:r>
      </w:ins>
      <w:ins w:id="539" w:author="O'Donoghue, Anthony" w:date="2024-08-17T17:08:00Z" w16du:dateUtc="2024-08-18T00:08:00Z">
        <w:r w:rsidR="002453A8">
          <w:t xml:space="preserve">cleaves </w:t>
        </w:r>
        <w:r w:rsidR="001E014C">
          <w:t xml:space="preserve">one </w:t>
        </w:r>
      </w:ins>
      <w:ins w:id="540" w:author="O'Donoghue, Anthony" w:date="2024-08-17T17:09:00Z" w16du:dateUtc="2024-08-18T00:09:00Z">
        <w:r w:rsidR="001E014C">
          <w:t xml:space="preserve">amino acid from the C-terminus and therefore cleavage at position 13 was more abundant than </w:t>
        </w:r>
      </w:ins>
      <w:ins w:id="541" w:author="O'Donoghue, Anthony" w:date="2024-08-17T17:10:00Z" w16du:dateUtc="2024-08-18T00:10:00Z">
        <w:r w:rsidR="000354D1">
          <w:t xml:space="preserve">at position </w:t>
        </w:r>
      </w:ins>
      <w:ins w:id="542" w:author="O'Donoghue, Anthony" w:date="2024-08-17T17:09:00Z" w16du:dateUtc="2024-08-18T00:09:00Z">
        <w:r w:rsidR="001E014C">
          <w:t>12</w:t>
        </w:r>
      </w:ins>
      <w:ins w:id="543" w:author="O'Donoghue, Anthony" w:date="2024-08-17T17:10:00Z" w16du:dateUtc="2024-08-18T00:10:00Z">
        <w:r w:rsidR="000354D1">
          <w:t xml:space="preserve">. </w:t>
        </w:r>
        <w:r w:rsidR="0099640E">
          <w:t>Subsequent trimming</w:t>
        </w:r>
      </w:ins>
      <w:ins w:id="544" w:author="O'Donoghue, Anthony" w:date="2024-08-17T17:11:00Z" w16du:dateUtc="2024-08-18T00:11:00Z">
        <w:r w:rsidR="0099640E">
          <w:t xml:space="preserve"> of peptides occurred at positions 11, 10, </w:t>
        </w:r>
      </w:ins>
      <w:ins w:id="545" w:author="O'Donoghue, Anthony" w:date="2024-08-17T17:20:00Z" w16du:dateUtc="2024-08-18T00:20:00Z">
        <w:r w:rsidR="007F6F00">
          <w:t>9 and</w:t>
        </w:r>
      </w:ins>
      <w:ins w:id="546" w:author="O'Donoghue, Anthony" w:date="2024-08-17T17:11:00Z" w16du:dateUtc="2024-08-18T00:11:00Z">
        <w:r w:rsidR="00D75821">
          <w:t xml:space="preserve"> 8.</w:t>
        </w:r>
      </w:ins>
    </w:p>
    <w:p w14:paraId="32C88875" w14:textId="5EA96578" w:rsidR="0061465E" w:rsidRDefault="00D75821" w:rsidP="00E92335">
      <w:pPr>
        <w:spacing w:line="480" w:lineRule="auto"/>
      </w:pPr>
      <w:ins w:id="547" w:author="O'Donoghue, Anthony" w:date="2024-08-17T17:11:00Z" w16du:dateUtc="2024-08-18T00:11:00Z">
        <w:r>
          <w:t>Catheps</w:t>
        </w:r>
      </w:ins>
      <w:ins w:id="548" w:author="O'Donoghue, Anthony" w:date="2024-08-17T17:12:00Z" w16du:dateUtc="2024-08-18T00:12:00Z">
        <w:r>
          <w:t xml:space="preserve">in D is an </w:t>
        </w:r>
        <w:proofErr w:type="spellStart"/>
        <w:r>
          <w:t>endoprotease</w:t>
        </w:r>
        <w:proofErr w:type="spellEnd"/>
        <w:r>
          <w:t xml:space="preserve"> and prefers to hydrolyze peptides at sites that are more distal from </w:t>
        </w:r>
        <w:r w:rsidR="009E5959">
          <w:t>N- and C-termini. Therefore the location of cleavage sites within the peptide library were distribut</w:t>
        </w:r>
      </w:ins>
      <w:ins w:id="549" w:author="O'Donoghue, Anthony" w:date="2024-08-17T17:13:00Z" w16du:dateUtc="2024-08-18T00:13:00Z">
        <w:r w:rsidR="009E5959">
          <w:t xml:space="preserve">ed within the central location of the peptides </w:t>
        </w:r>
        <w:r w:rsidR="00432203">
          <w:t xml:space="preserve">with position 8 being the most frequent </w:t>
        </w:r>
      </w:ins>
      <w:del w:id="550" w:author="O'Donoghue, Anthony" w:date="2024-08-17T17:11:00Z" w16du:dateUtc="2024-08-18T00:11:00Z">
        <w:r w:rsidR="00021170" w:rsidDel="00D75821">
          <w:delText>cleavage events at position 12 and 10</w:delText>
        </w:r>
        <w:r w:rsidR="00E81095" w:rsidDel="00D75821">
          <w:delText xml:space="preserve"> with cathepsin B</w:delText>
        </w:r>
        <w:r w:rsidR="00556757" w:rsidDel="00D75821">
          <w:delText xml:space="preserve">, </w:delText>
        </w:r>
        <w:r w:rsidR="00907517" w:rsidDel="00D75821">
          <w:delText>peaks of enriched cleavage events at position 2 and 4</w:delText>
        </w:r>
        <w:r w:rsidR="00E81095" w:rsidDel="00D75821">
          <w:delText xml:space="preserve"> with cathepsin C</w:delText>
        </w:r>
        <w:r w:rsidR="00907517" w:rsidDel="00D75821">
          <w:delText xml:space="preserve">, </w:delText>
        </w:r>
      </w:del>
      <w:del w:id="551" w:author="O'Donoghue, Anthony" w:date="2024-08-17T17:13:00Z" w16du:dateUtc="2024-08-18T00:13:00Z">
        <w:r w:rsidR="00907517" w:rsidDel="00432203">
          <w:delText xml:space="preserve">enriched cleavage events throughout the interior positions </w:delText>
        </w:r>
        <w:r w:rsidR="00233DD4" w:rsidDel="00432203">
          <w:delText>, peaking at position 8</w:delText>
        </w:r>
        <w:r w:rsidR="00967829" w:rsidDel="00432203">
          <w:delText>,</w:delText>
        </w:r>
        <w:r w:rsidR="00233DD4" w:rsidDel="00432203">
          <w:delText xml:space="preserve"> </w:delText>
        </w:r>
        <w:r w:rsidR="00E81095" w:rsidDel="00432203">
          <w:delText>with bovine cathepsin D</w:delText>
        </w:r>
        <w:r w:rsidR="00204CCD" w:rsidDel="00432203">
          <w:delText xml:space="preserve"> </w:delText>
        </w:r>
      </w:del>
      <w:r w:rsidR="00204CCD">
        <w:t>(Figure 3B)</w:t>
      </w:r>
      <w:del w:id="552" w:author="O'Donoghue, Anthony" w:date="2024-08-17T16:08:00Z" w16du:dateUtc="2024-08-17T23:08:00Z">
        <w:r w:rsidR="00204CCD" w:rsidDel="00FA491D">
          <w:delText xml:space="preserve"> </w:delText>
        </w:r>
      </w:del>
      <w:r w:rsidR="00C20B44">
        <w:t xml:space="preserve">. </w:t>
      </w:r>
    </w:p>
    <w:p w14:paraId="51AD252B" w14:textId="77777777" w:rsidR="00C20B44" w:rsidRDefault="00C20B44" w:rsidP="00E92335">
      <w:pPr>
        <w:spacing w:line="480" w:lineRule="auto"/>
      </w:pPr>
    </w:p>
    <w:p w14:paraId="08368486" w14:textId="77777777" w:rsidR="005130AC" w:rsidRDefault="009B5EB0" w:rsidP="00E92335">
      <w:pPr>
        <w:spacing w:line="480" w:lineRule="auto"/>
        <w:rPr>
          <w:ins w:id="553" w:author="O'Donoghue, Anthony" w:date="2024-08-18T16:06:00Z" w16du:dateUtc="2024-08-18T23:06:00Z"/>
        </w:rPr>
      </w:pPr>
      <w:del w:id="554" w:author="O'Donoghue, Anthony" w:date="2024-08-17T17:13:00Z" w16du:dateUtc="2024-08-18T00:13:00Z">
        <w:r w:rsidDel="00432203">
          <w:delText>Then to</w:delText>
        </w:r>
      </w:del>
      <w:ins w:id="555" w:author="O'Donoghue, Anthony" w:date="2024-08-17T17:13:00Z" w16du:dateUtc="2024-08-18T00:13:00Z">
        <w:r w:rsidR="00432203">
          <w:t>To</w:t>
        </w:r>
      </w:ins>
      <w:r w:rsidR="0061465E">
        <w:t xml:space="preserve"> </w:t>
      </w:r>
      <w:r w:rsidR="00BC1756">
        <w:t>visualize</w:t>
      </w:r>
      <w:r w:rsidR="0061465E">
        <w:t xml:space="preserve"> </w:t>
      </w:r>
      <w:r w:rsidR="00BC1756">
        <w:t>amino acid</w:t>
      </w:r>
      <w:r w:rsidR="0061465E">
        <w:t xml:space="preserve"> substrate preferences</w:t>
      </w:r>
      <w:r w:rsidR="00BC1756">
        <w:t xml:space="preserve"> at each position</w:t>
      </w:r>
      <w:r w:rsidR="0061465E">
        <w:t xml:space="preserve">, we used </w:t>
      </w:r>
      <w:proofErr w:type="spellStart"/>
      <w:r w:rsidR="0061465E">
        <w:t>mspms</w:t>
      </w:r>
      <w:proofErr w:type="spellEnd"/>
      <w:r w:rsidR="0061465E">
        <w:t xml:space="preserve"> to conduct an </w:t>
      </w:r>
      <w:commentRangeStart w:id="556"/>
      <w:del w:id="557" w:author="O'Donoghue, Anthony" w:date="2024-08-17T17:13:00Z" w16du:dateUtc="2024-08-18T00:13:00Z">
        <w:r w:rsidR="0061465E" w:rsidDel="00313C71">
          <w:delText xml:space="preserve">Icelogo </w:delText>
        </w:r>
      </w:del>
      <w:proofErr w:type="spellStart"/>
      <w:ins w:id="558" w:author="O'Donoghue, Anthony" w:date="2024-08-17T17:13:00Z" w16du:dateUtc="2024-08-18T00:13:00Z">
        <w:r w:rsidR="00313C71">
          <w:t>iceLogo</w:t>
        </w:r>
        <w:proofErr w:type="spellEnd"/>
        <w:r w:rsidR="00313C71">
          <w:t xml:space="preserve"> </w:t>
        </w:r>
      </w:ins>
      <w:commentRangeEnd w:id="556"/>
      <w:ins w:id="559" w:author="O'Donoghue, Anthony" w:date="2024-08-17T17:14:00Z" w16du:dateUtc="2024-08-18T00:14:00Z">
        <w:r w:rsidR="003602E9">
          <w:rPr>
            <w:rStyle w:val="CommentReference"/>
          </w:rPr>
          <w:commentReference w:id="556"/>
        </w:r>
      </w:ins>
      <w:r w:rsidR="0061465E">
        <w:t xml:space="preserve">analysis, generating substrate specificity plots for </w:t>
      </w:r>
      <w:ins w:id="560" w:author="O'Donoghue, Anthony" w:date="2024-08-18T15:31:00Z" w16du:dateUtc="2024-08-18T22:31:00Z">
        <w:r w:rsidR="007917A3">
          <w:t xml:space="preserve">eight </w:t>
        </w:r>
      </w:ins>
      <w:r w:rsidR="0061465E">
        <w:t>positions</w:t>
      </w:r>
      <w:ins w:id="561" w:author="O'Donoghue, Anthony" w:date="2024-08-18T15:31:00Z" w16du:dateUtc="2024-08-18T22:31:00Z">
        <w:r w:rsidR="007917A3">
          <w:t xml:space="preserve"> su</w:t>
        </w:r>
        <w:r w:rsidR="00B83030">
          <w:t>rrou</w:t>
        </w:r>
      </w:ins>
      <w:ins w:id="562" w:author="O'Donoghue, Anthony" w:date="2024-08-18T15:32:00Z" w16du:dateUtc="2024-08-18T22:32:00Z">
        <w:r w:rsidR="00B83030">
          <w:t>nding the cleavage site</w:t>
        </w:r>
      </w:ins>
      <w:r w:rsidR="0061465E">
        <w:t xml:space="preserve"> (</w:t>
      </w:r>
      <w:del w:id="563" w:author="O'Donoghue, Anthony" w:date="2024-08-17T17:14:00Z" w16du:dateUtc="2024-08-18T00:14:00Z">
        <w:r w:rsidR="0061465E" w:rsidDel="003602E9">
          <w:delText>P</w:delText>
        </w:r>
        <w:r w:rsidR="0071423A" w:rsidDel="003602E9">
          <w:delText>4’</w:delText>
        </w:r>
      </w:del>
      <w:ins w:id="564" w:author="O'Donoghue, Anthony" w:date="2024-08-17T17:14:00Z" w16du:dateUtc="2024-08-18T00:14:00Z">
        <w:r w:rsidR="003602E9">
          <w:t>P4′</w:t>
        </w:r>
      </w:ins>
      <w:del w:id="565" w:author="O'Donoghue, Anthony" w:date="2024-08-18T15:32:00Z" w16du:dateUtc="2024-08-18T22:32:00Z">
        <w:r w:rsidR="0061465E" w:rsidDel="00B83030">
          <w:delText>-</w:delText>
        </w:r>
      </w:del>
      <w:del w:id="566" w:author="O'Donoghue, Anthony" w:date="2024-08-17T17:14:00Z" w16du:dateUtc="2024-08-18T00:14:00Z">
        <w:r w:rsidR="0061465E" w:rsidDel="003602E9">
          <w:delText>P</w:delText>
        </w:r>
        <w:r w:rsidR="0071423A" w:rsidDel="003602E9">
          <w:delText>1’</w:delText>
        </w:r>
      </w:del>
      <w:ins w:id="567" w:author="O'Donoghue, Anthony" w:date="2024-08-18T15:32:00Z" w16du:dateUtc="2024-08-18T22:32:00Z">
        <w:r w:rsidR="00B83030">
          <w:t xml:space="preserve"> to </w:t>
        </w:r>
      </w:ins>
      <w:del w:id="568" w:author="O'Donoghue, Anthony" w:date="2024-08-17T17:14:00Z" w16du:dateUtc="2024-08-18T00:14:00Z">
        <w:r w:rsidR="0061465E" w:rsidDel="003602E9">
          <w:delText xml:space="preserve"> </w:delText>
        </w:r>
      </w:del>
      <w:del w:id="569" w:author="O'Donoghue, Anthony" w:date="2024-08-18T15:32:00Z" w16du:dateUtc="2024-08-18T22:32:00Z">
        <w:r w:rsidR="0061465E" w:rsidDel="00B83030">
          <w:delText xml:space="preserve">and P1 – </w:delText>
        </w:r>
      </w:del>
      <w:r w:rsidR="0061465E">
        <w:t>P4)</w:t>
      </w:r>
      <w:r w:rsidR="00A03918">
        <w:t xml:space="preserve">. </w:t>
      </w:r>
      <w:ins w:id="570" w:author="O'Donoghue, Anthony" w:date="2024-08-18T15:32:00Z" w16du:dateUtc="2024-08-18T22:32:00Z">
        <w:r w:rsidR="00EC71F0">
          <w:t>Only c</w:t>
        </w:r>
      </w:ins>
      <w:del w:id="571" w:author="O'Donoghue, Anthony" w:date="2024-08-18T15:32:00Z" w16du:dateUtc="2024-08-18T22:32:00Z">
        <w:r w:rsidR="00BC1756" w:rsidDel="00EC71F0">
          <w:delText>C</w:delText>
        </w:r>
      </w:del>
      <w:r w:rsidR="00BC1756">
        <w:t xml:space="preserve">leavage sequences from peptides determined to have a log2 fold change </w:t>
      </w:r>
      <w:ins w:id="572" w:author="O'Donoghue, Anthony" w:date="2024-08-18T14:04:00Z" w16du:dateUtc="2024-08-18T21:04:00Z">
        <w:r w:rsidR="00E56009">
          <w:t>≥</w:t>
        </w:r>
      </w:ins>
      <w:del w:id="573" w:author="O'Donoghue, Anthony" w:date="2024-08-18T14:04:00Z" w16du:dateUtc="2024-08-18T21:04:00Z">
        <w:r w:rsidR="00BC1756" w:rsidDel="00E56009">
          <w:delText>&gt;=</w:delText>
        </w:r>
      </w:del>
      <w:r w:rsidR="00BC1756">
        <w:t xml:space="preserve"> 3 and FDR adjusted p value of </w:t>
      </w:r>
      <w:ins w:id="574" w:author="O'Donoghue, Anthony" w:date="2024-08-18T14:04:00Z" w16du:dateUtc="2024-08-18T21:04:00Z">
        <w:r w:rsidR="00E56009">
          <w:t>≤</w:t>
        </w:r>
      </w:ins>
      <w:del w:id="575" w:author="O'Donoghue, Anthony" w:date="2024-08-18T14:04:00Z" w16du:dateUtc="2024-08-18T21:04:00Z">
        <w:r w:rsidR="00BC1756" w:rsidDel="00E56009">
          <w:delText>&lt;=</w:delText>
        </w:r>
      </w:del>
      <w:r w:rsidR="00BC1756">
        <w:t xml:space="preserve"> 0.05 relative to time 0 were </w:t>
      </w:r>
      <w:ins w:id="576" w:author="O'Donoghue, Anthony" w:date="2024-08-18T15:32:00Z" w16du:dateUtc="2024-08-18T22:32:00Z">
        <w:r w:rsidR="00EC71F0">
          <w:t>c</w:t>
        </w:r>
      </w:ins>
      <w:ins w:id="577" w:author="O'Donoghue, Anthony" w:date="2024-08-18T15:33:00Z" w16du:dateUtc="2024-08-18T22:33:00Z">
        <w:r w:rsidR="00EC71F0">
          <w:t>o</w:t>
        </w:r>
      </w:ins>
      <w:ins w:id="578" w:author="O'Donoghue, Anthony" w:date="2024-08-18T15:32:00Z" w16du:dateUtc="2024-08-18T22:32:00Z">
        <w:r w:rsidR="00EC71F0">
          <w:t>nsidered</w:t>
        </w:r>
      </w:ins>
      <w:ins w:id="579" w:author="O'Donoghue, Anthony" w:date="2024-08-18T15:02:00Z" w16du:dateUtc="2024-08-18T22:02:00Z">
        <w:r w:rsidR="00094883">
          <w:t xml:space="preserve">. </w:t>
        </w:r>
      </w:ins>
      <w:ins w:id="580" w:author="O'Donoghue, Anthony" w:date="2024-08-18T15:03:00Z" w16du:dateUtc="2024-08-18T22:03:00Z">
        <w:r w:rsidR="00094883">
          <w:t xml:space="preserve">These sequences were then </w:t>
        </w:r>
      </w:ins>
      <w:r w:rsidR="00BC1756">
        <w:t xml:space="preserve">compared to the background </w:t>
      </w:r>
      <w:del w:id="581" w:author="O'Donoghue, Anthony" w:date="2024-08-18T15:02:00Z" w16du:dateUtc="2024-08-18T22:02:00Z">
        <w:r w:rsidR="00BC1756" w:rsidDel="001A6071">
          <w:delText xml:space="preserve">universe </w:delText>
        </w:r>
      </w:del>
      <w:r w:rsidR="00BC1756">
        <w:t xml:space="preserve">of all possible </w:t>
      </w:r>
      <w:del w:id="582" w:author="O'Donoghue, Anthony" w:date="2024-08-18T14:03:00Z" w16du:dateUtc="2024-08-18T21:03:00Z">
        <w:r w:rsidR="00BC1756" w:rsidDel="00BA7DF7">
          <w:delText xml:space="preserve">cleavages </w:delText>
        </w:r>
      </w:del>
      <w:ins w:id="583" w:author="O'Donoghue, Anthony" w:date="2024-08-18T14:03:00Z" w16du:dateUtc="2024-08-18T21:03:00Z">
        <w:r w:rsidR="00BA7DF7">
          <w:t xml:space="preserve">cleavage </w:t>
        </w:r>
      </w:ins>
      <w:ins w:id="584" w:author="O'Donoghue, Anthony" w:date="2024-08-18T15:33:00Z" w16du:dateUtc="2024-08-18T22:33:00Z">
        <w:r w:rsidR="00EC71F0">
          <w:t xml:space="preserve">sequences </w:t>
        </w:r>
      </w:ins>
      <w:r w:rsidR="00BC1756">
        <w:t xml:space="preserve">present in the peptide library </w:t>
      </w:r>
      <w:ins w:id="585" w:author="O'Donoghue, Anthony" w:date="2024-08-18T15:33:00Z" w16du:dateUtc="2024-08-18T22:33:00Z">
        <w:r w:rsidR="00914238">
          <w:t xml:space="preserve">(n = 2,964) </w:t>
        </w:r>
      </w:ins>
      <w:del w:id="586" w:author="O'Donoghue, Anthony" w:date="2024-08-18T14:03:00Z" w16du:dateUtc="2024-08-18T21:03:00Z">
        <w:r w:rsidR="00BC1756" w:rsidDel="007B7845">
          <w:delText>for each cathepsin</w:delText>
        </w:r>
        <w:r w:rsidR="00A9248A" w:rsidDel="007B7845">
          <w:delText xml:space="preserve"> </w:delText>
        </w:r>
      </w:del>
      <w:r w:rsidR="00A9248A">
        <w:t xml:space="preserve">where residues with </w:t>
      </w:r>
      <w:r w:rsidR="00A9248A">
        <w:lastRenderedPageBreak/>
        <w:t>a p val</w:t>
      </w:r>
      <w:ins w:id="587" w:author="O'Donoghue, Anthony" w:date="2024-08-18T14:03:00Z" w16du:dateUtc="2024-08-18T21:03:00Z">
        <w:r w:rsidR="007B7845">
          <w:t>ue</w:t>
        </w:r>
      </w:ins>
      <w:r w:rsidR="00A9248A">
        <w:t xml:space="preserve"> </w:t>
      </w:r>
      <w:del w:id="588" w:author="O'Donoghue, Anthony" w:date="2024-08-18T14:04:00Z" w16du:dateUtc="2024-08-18T21:04:00Z">
        <w:r w:rsidR="00A9248A" w:rsidDel="00E56009">
          <w:delText>&lt;</w:delText>
        </w:r>
      </w:del>
      <w:ins w:id="589" w:author="O'Donoghue, Anthony" w:date="2024-08-18T14:04:00Z" w16du:dateUtc="2024-08-18T21:04:00Z">
        <w:r w:rsidR="00E56009">
          <w:t>≤</w:t>
        </w:r>
      </w:ins>
      <w:del w:id="590" w:author="O'Donoghue, Anthony" w:date="2024-08-18T14:04:00Z" w16du:dateUtc="2024-08-18T21:04:00Z">
        <w:r w:rsidR="00A9248A" w:rsidDel="00E56009">
          <w:delText>=</w:delText>
        </w:r>
      </w:del>
      <w:r w:rsidR="00A9248A">
        <w:t xml:space="preserve"> 0.05 are reported. </w:t>
      </w:r>
      <w:ins w:id="591" w:author="O'Donoghue, Anthony" w:date="2024-08-18T15:58:00Z" w16du:dateUtc="2024-08-18T22:58:00Z">
        <w:r w:rsidR="00C11F83">
          <w:t>W</w:t>
        </w:r>
      </w:ins>
      <w:del w:id="592" w:author="O'Donoghue, Anthony" w:date="2024-08-18T15:58:00Z" w16du:dateUtc="2024-08-18T22:58:00Z">
        <w:r w:rsidDel="00C11F83">
          <w:delText>In doing so, w</w:delText>
        </w:r>
      </w:del>
      <w:r>
        <w:t xml:space="preserve">e observed that </w:t>
      </w:r>
      <w:r w:rsidR="00EA36D4">
        <w:t xml:space="preserve">Cathepsin A displayed a </w:t>
      </w:r>
      <w:r w:rsidR="00907517">
        <w:t xml:space="preserve">strong preference </w:t>
      </w:r>
      <w:ins w:id="593" w:author="O'Donoghue, Anthony" w:date="2024-08-18T15:58:00Z" w16du:dateUtc="2024-08-18T22:58:00Z">
        <w:r w:rsidR="00C11F83">
          <w:t xml:space="preserve">for </w:t>
        </w:r>
        <w:r w:rsidR="00572007">
          <w:t xml:space="preserve">cleavage of peptides </w:t>
        </w:r>
      </w:ins>
      <w:ins w:id="594" w:author="O'Donoghue, Anthony" w:date="2024-08-18T15:59:00Z" w16du:dateUtc="2024-08-18T22:59:00Z">
        <w:r w:rsidR="00572007">
          <w:t xml:space="preserve">containing </w:t>
        </w:r>
        <w:proofErr w:type="spellStart"/>
        <w:r w:rsidR="00572007">
          <w:t>norleucine</w:t>
        </w:r>
        <w:proofErr w:type="spellEnd"/>
        <w:r w:rsidR="00572007">
          <w:t xml:space="preserve"> (n), leucine </w:t>
        </w:r>
        <w:del w:id="595" w:author="Brianna M Hurysz" w:date="2024-08-19T13:51:00Z" w16du:dateUtc="2024-08-19T20:51:00Z">
          <w:r w:rsidR="00804486" w:rsidDel="00E94F3F">
            <w:delText xml:space="preserve"> </w:delText>
          </w:r>
        </w:del>
        <w:r w:rsidR="00804486">
          <w:t>and phenylalanine in the P1 and P1′ position,</w:t>
        </w:r>
      </w:ins>
      <w:ins w:id="596" w:author="O'Donoghue, Anthony" w:date="2024-08-18T16:05:00Z" w16du:dateUtc="2024-08-18T23:05:00Z">
        <w:r w:rsidR="0077475E">
          <w:t xml:space="preserve"> while </w:t>
        </w:r>
        <w:r w:rsidR="00171749">
          <w:t xml:space="preserve">aspartic acid was the least preferred amino acid in these positions. </w:t>
        </w:r>
      </w:ins>
      <w:ins w:id="597" w:author="O'Donoghue, Anthony" w:date="2024-08-18T15:59:00Z" w16du:dateUtc="2024-08-18T22:59:00Z">
        <w:r w:rsidR="00804486">
          <w:t xml:space="preserve"> </w:t>
        </w:r>
      </w:ins>
      <w:ins w:id="598" w:author="O'Donoghue, Anthony" w:date="2024-08-18T16:06:00Z" w16du:dateUtc="2024-08-18T23:06:00Z">
        <w:r w:rsidR="00171749">
          <w:t>I</w:t>
        </w:r>
      </w:ins>
      <w:ins w:id="599" w:author="O'Donoghue, Anthony" w:date="2024-08-18T15:59:00Z" w16du:dateUtc="2024-08-18T22:59:00Z">
        <w:r w:rsidR="00804486">
          <w:t>sol</w:t>
        </w:r>
      </w:ins>
      <w:ins w:id="600" w:author="O'Donoghue, Anthony" w:date="2024-08-18T16:00:00Z" w16du:dateUtc="2024-08-18T23:00:00Z">
        <w:r w:rsidR="005535C2">
          <w:t xml:space="preserve">eucine, proline, phenylalanine and valine </w:t>
        </w:r>
        <w:r w:rsidR="002F4418">
          <w:t>were preferred in the P2 position</w:t>
        </w:r>
      </w:ins>
      <w:ins w:id="601" w:author="O'Donoghue, Anthony" w:date="2024-08-18T16:06:00Z" w16du:dateUtc="2024-08-18T23:06:00Z">
        <w:r w:rsidR="005130AC">
          <w:t xml:space="preserve">, </w:t>
        </w:r>
      </w:ins>
      <w:ins w:id="602" w:author="O'Donoghue, Anthony" w:date="2024-08-18T16:00:00Z" w16du:dateUtc="2024-08-18T23:00:00Z">
        <w:r w:rsidR="002F4418">
          <w:t xml:space="preserve">no enrichment of </w:t>
        </w:r>
      </w:ins>
      <w:ins w:id="603" w:author="O'Donoghue, Anthony" w:date="2024-08-18T16:01:00Z" w16du:dateUtc="2024-08-18T23:01:00Z">
        <w:r w:rsidR="002F4418">
          <w:t>any individual amin</w:t>
        </w:r>
        <w:r w:rsidR="002639F3">
          <w:t>o acid in the P3 position</w:t>
        </w:r>
      </w:ins>
      <w:ins w:id="604" w:author="O'Donoghue, Anthony" w:date="2024-08-18T16:06:00Z" w16du:dateUtc="2024-08-18T23:06:00Z">
        <w:r w:rsidR="005130AC">
          <w:t>,</w:t>
        </w:r>
      </w:ins>
      <w:ins w:id="605" w:author="O'Donoghue, Anthony" w:date="2024-08-18T16:01:00Z" w16du:dateUtc="2024-08-18T23:01:00Z">
        <w:r w:rsidR="002639F3">
          <w:t xml:space="preserve"> while phenylalanine was enriched in P4.</w:t>
        </w:r>
      </w:ins>
      <w:ins w:id="606" w:author="O'Donoghue, Anthony" w:date="2024-08-18T16:02:00Z" w16du:dateUtc="2024-08-18T23:02:00Z">
        <w:r w:rsidR="0079623A">
          <w:t xml:space="preserve"> </w:t>
        </w:r>
      </w:ins>
      <w:ins w:id="607" w:author="O'Donoghue, Anthony" w:date="2024-08-18T16:04:00Z" w16du:dateUtc="2024-08-18T23:04:00Z">
        <w:r w:rsidR="00C7652B">
          <w:t>As cleavage occurs at the C-terminus of peptides, t</w:t>
        </w:r>
      </w:ins>
      <w:ins w:id="608" w:author="O'Donoghue, Anthony" w:date="2024-08-18T16:03:00Z" w16du:dateUtc="2024-08-18T23:03:00Z">
        <w:r w:rsidR="00B92DAE">
          <w:t>here was no amino acid</w:t>
        </w:r>
      </w:ins>
      <w:ins w:id="609" w:author="O'Donoghue, Anthony" w:date="2024-08-18T16:04:00Z" w16du:dateUtc="2024-08-18T23:04:00Z">
        <w:r w:rsidR="00C7652B">
          <w:t>s</w:t>
        </w:r>
      </w:ins>
      <w:ins w:id="610" w:author="O'Donoghue, Anthony" w:date="2024-08-18T16:03:00Z" w16du:dateUtc="2024-08-18T23:03:00Z">
        <w:r w:rsidR="00B54647">
          <w:t xml:space="preserve"> </w:t>
        </w:r>
      </w:ins>
      <w:ins w:id="611" w:author="O'Donoghue, Anthony" w:date="2024-08-18T16:06:00Z" w16du:dateUtc="2024-08-18T23:06:00Z">
        <w:r w:rsidR="005130AC">
          <w:t xml:space="preserve">present </w:t>
        </w:r>
      </w:ins>
      <w:ins w:id="612" w:author="O'Donoghue, Anthony" w:date="2024-08-18T16:03:00Z" w16du:dateUtc="2024-08-18T23:03:00Z">
        <w:r w:rsidR="00B54647">
          <w:t xml:space="preserve">in the </w:t>
        </w:r>
      </w:ins>
      <w:del w:id="613" w:author="O'Donoghue, Anthony" w:date="2024-08-18T16:02:00Z" w16du:dateUtc="2024-08-18T23:02:00Z">
        <w:r w:rsidR="00907517" w:rsidDel="0079623A">
          <w:delText>for X</w:delText>
        </w:r>
        <w:r w:rsidR="002C3B73" w:rsidDel="0079623A">
          <w:delText xml:space="preserve"> </w:delText>
        </w:r>
        <w:r w:rsidR="00907517" w:rsidDel="0079623A">
          <w:delText xml:space="preserve">at </w:delText>
        </w:r>
      </w:del>
      <w:del w:id="614" w:author="O'Donoghue, Anthony" w:date="2024-08-17T17:15:00Z" w16du:dateUtc="2024-08-18T00:15:00Z">
        <w:r w:rsidR="00907517" w:rsidDel="00315EB7">
          <w:delText>P</w:delText>
        </w:r>
        <w:r w:rsidR="00BC1756" w:rsidDel="00315EB7">
          <w:delText>2</w:delText>
        </w:r>
        <w:r w:rsidR="00907517" w:rsidDel="00315EB7">
          <w:delText>’</w:delText>
        </w:r>
      </w:del>
      <w:ins w:id="615" w:author="O'Donoghue, Anthony" w:date="2024-08-17T17:15:00Z" w16du:dateUtc="2024-08-18T00:15:00Z">
        <w:r w:rsidR="00315EB7">
          <w:t>P2</w:t>
        </w:r>
      </w:ins>
      <w:del w:id="616" w:author="O'Donoghue, Anthony" w:date="2024-08-18T16:02:00Z" w16du:dateUtc="2024-08-18T23:02:00Z">
        <w:r w:rsidR="00907517" w:rsidDel="0079623A">
          <w:delText xml:space="preserve">- </w:delText>
        </w:r>
      </w:del>
      <w:ins w:id="617" w:author="O'Donoghue, Anthony" w:date="2024-08-18T16:02:00Z" w16du:dateUtc="2024-08-18T23:02:00Z">
        <w:r w:rsidR="0079623A">
          <w:t xml:space="preserve">′ to </w:t>
        </w:r>
      </w:ins>
      <w:del w:id="618" w:author="O'Donoghue, Anthony" w:date="2024-08-17T17:21:00Z" w16du:dateUtc="2024-08-18T00:21:00Z">
        <w:r w:rsidR="00907517" w:rsidDel="00E673A2">
          <w:delText>P</w:delText>
        </w:r>
        <w:r w:rsidR="00BC1756" w:rsidDel="00E673A2">
          <w:delText>4</w:delText>
        </w:r>
        <w:r w:rsidR="00907517" w:rsidDel="00E673A2">
          <w:delText>’</w:delText>
        </w:r>
      </w:del>
      <w:ins w:id="619" w:author="O'Donoghue, Anthony" w:date="2024-08-17T17:21:00Z" w16du:dateUtc="2024-08-18T00:21:00Z">
        <w:r w:rsidR="00E673A2">
          <w:t xml:space="preserve">P4′ </w:t>
        </w:r>
      </w:ins>
      <w:ins w:id="620" w:author="O'Donoghue, Anthony" w:date="2024-08-18T16:02:00Z" w16du:dateUtc="2024-08-18T23:02:00Z">
        <w:r w:rsidR="0079623A">
          <w:t>position</w:t>
        </w:r>
      </w:ins>
      <w:ins w:id="621" w:author="O'Donoghue, Anthony" w:date="2024-08-18T16:04:00Z" w16du:dateUtc="2024-08-18T23:04:00Z">
        <w:r w:rsidR="00C7652B">
          <w:t>,</w:t>
        </w:r>
        <w:r w:rsidR="0077475E">
          <w:t xml:space="preserve"> which is </w:t>
        </w:r>
      </w:ins>
      <w:ins w:id="622" w:author="O'Donoghue, Anthony" w:date="2024-08-18T16:03:00Z" w16du:dateUtc="2024-08-18T23:03:00Z">
        <w:r w:rsidR="00B54647">
          <w:t xml:space="preserve">illustrated </w:t>
        </w:r>
      </w:ins>
      <w:ins w:id="623" w:author="O'Donoghue, Anthony" w:date="2024-08-18T16:04:00Z" w16du:dateUtc="2024-08-18T23:04:00Z">
        <w:r w:rsidR="0077475E">
          <w:t>with</w:t>
        </w:r>
      </w:ins>
      <w:ins w:id="624" w:author="O'Donoghue, Anthony" w:date="2024-08-18T16:03:00Z" w16du:dateUtc="2024-08-18T23:03:00Z">
        <w:r w:rsidR="00B54647">
          <w:t xml:space="preserve"> </w:t>
        </w:r>
      </w:ins>
      <w:ins w:id="625" w:author="O'Donoghue, Anthony" w:date="2024-08-18T16:02:00Z" w16du:dateUtc="2024-08-18T23:02:00Z">
        <w:r w:rsidR="0079623A">
          <w:t>X</w:t>
        </w:r>
      </w:ins>
      <w:del w:id="626" w:author="O'Donoghue, Anthony" w:date="2024-08-17T17:15:00Z" w16du:dateUtc="2024-08-18T00:15:00Z">
        <w:r w:rsidR="00907517" w:rsidDel="0019031A">
          <w:delText>,</w:delText>
        </w:r>
      </w:del>
      <w:del w:id="627" w:author="O'Donoghue, Anthony" w:date="2024-08-17T17:22:00Z" w16du:dateUtc="2024-08-18T00:22:00Z">
        <w:r w:rsidR="00907517" w:rsidDel="00821BA1">
          <w:delText xml:space="preserve"> and a strong </w:delText>
        </w:r>
        <w:r w:rsidR="00047FCB" w:rsidDel="00821BA1">
          <w:delText>aversion</w:delText>
        </w:r>
        <w:r w:rsidR="00907517" w:rsidDel="00821BA1">
          <w:delText xml:space="preserve"> for X at P- P4</w:delText>
        </w:r>
        <w:r w:rsidR="00BC1756" w:rsidDel="00821BA1">
          <w:delText>-P3</w:delText>
        </w:r>
      </w:del>
      <w:r w:rsidR="0071423A">
        <w:t xml:space="preserve"> (Figure </w:t>
      </w:r>
      <w:r w:rsidR="00C20B44">
        <w:t>3</w:t>
      </w:r>
      <w:r w:rsidR="0071423A">
        <w:t>C)</w:t>
      </w:r>
      <w:r w:rsidR="00907517">
        <w:t xml:space="preserve">. </w:t>
      </w:r>
    </w:p>
    <w:p w14:paraId="301A8169" w14:textId="0D4F1C3E" w:rsidR="007B7048" w:rsidRDefault="00BC1756" w:rsidP="00E92335">
      <w:pPr>
        <w:spacing w:line="480" w:lineRule="auto"/>
      </w:pPr>
      <w:del w:id="628" w:author="O'Donoghue, Anthony" w:date="2024-08-18T16:06:00Z" w16du:dateUtc="2024-08-18T23:06:00Z">
        <w:r w:rsidDel="005130AC">
          <w:delText>Hydrophobic residues</w:delText>
        </w:r>
        <w:r w:rsidR="002C3B73" w:rsidDel="005130AC">
          <w:delText xml:space="preserve"> phenylalanine </w:delText>
        </w:r>
        <w:r w:rsidDel="005130AC">
          <w:delText xml:space="preserve">and </w:delText>
        </w:r>
        <w:r w:rsidR="002C3B73" w:rsidDel="005130AC">
          <w:delText>n</w:delText>
        </w:r>
        <w:r w:rsidR="002C3B73" w:rsidRPr="002C3B73" w:rsidDel="005130AC">
          <w:delText xml:space="preserve">orleucine </w:delText>
        </w:r>
        <w:r w:rsidDel="005130AC">
          <w:delText xml:space="preserve">were </w:delText>
        </w:r>
      </w:del>
      <w:del w:id="629" w:author="O'Donoghue, Anthony" w:date="2024-08-17T17:23:00Z" w16du:dateUtc="2024-08-18T00:23:00Z">
        <w:r w:rsidDel="005D5CDA">
          <w:delText xml:space="preserve">observed to be </w:delText>
        </w:r>
      </w:del>
      <w:del w:id="630" w:author="O'Donoghue, Anthony" w:date="2024-08-18T16:06:00Z" w16du:dateUtc="2024-08-18T23:06:00Z">
        <w:r w:rsidDel="005130AC">
          <w:delText>enriched</w:delText>
        </w:r>
        <w:r w:rsidR="00A9248A" w:rsidDel="005130AC">
          <w:delText xml:space="preserve"> </w:delText>
        </w:r>
        <w:r w:rsidDel="005130AC">
          <w:delText>immediately proximal to the cleavage site</w:delText>
        </w:r>
        <w:r w:rsidR="00A9248A" w:rsidDel="005130AC">
          <w:delText xml:space="preserve"> (P1 and </w:delText>
        </w:r>
      </w:del>
      <w:del w:id="631" w:author="O'Donoghue, Anthony" w:date="2024-08-17T17:22:00Z" w16du:dateUtc="2024-08-18T00:22:00Z">
        <w:r w:rsidR="00A9248A" w:rsidDel="00A352B2">
          <w:delText>P1’</w:delText>
        </w:r>
      </w:del>
      <w:del w:id="632" w:author="O'Donoghue, Anthony" w:date="2024-08-18T16:06:00Z" w16du:dateUtc="2024-08-18T23:06:00Z">
        <w:r w:rsidR="00A9248A" w:rsidDel="005130AC">
          <w:delText>)</w:delText>
        </w:r>
        <w:r w:rsidDel="005130AC">
          <w:delText xml:space="preserve">, while </w:delText>
        </w:r>
      </w:del>
      <w:del w:id="633" w:author="O'Donoghue, Anthony" w:date="2024-08-17T17:23:00Z" w16du:dateUtc="2024-08-18T00:23:00Z">
        <w:r w:rsidR="002C3B73" w:rsidDel="005D5CDA">
          <w:delText>slight</w:delText>
        </w:r>
        <w:r w:rsidDel="005D5CDA">
          <w:delText xml:space="preserve"> aversion to </w:delText>
        </w:r>
      </w:del>
      <w:del w:id="634" w:author="O'Donoghue, Anthony" w:date="2024-08-18T16:06:00Z" w16du:dateUtc="2024-08-18T23:06:00Z">
        <w:r w:rsidR="002C3B73" w:rsidDel="005130AC">
          <w:delText>a</w:delText>
        </w:r>
        <w:r w:rsidR="002C3B73" w:rsidRPr="002C3B73" w:rsidDel="005130AC">
          <w:delText xml:space="preserve">spartic acid </w:delText>
        </w:r>
        <w:r w:rsidDel="005130AC">
          <w:delText xml:space="preserve">was </w:delText>
        </w:r>
      </w:del>
      <w:del w:id="635" w:author="O'Donoghue, Anthony" w:date="2024-08-17T17:24:00Z" w16du:dateUtc="2024-08-18T00:24:00Z">
        <w:r w:rsidDel="00BE6C78">
          <w:delText>observed</w:delText>
        </w:r>
        <w:r w:rsidR="002C3B73" w:rsidDel="00BE6C78">
          <w:delText xml:space="preserve"> </w:delText>
        </w:r>
      </w:del>
      <w:del w:id="636" w:author="O'Donoghue, Anthony" w:date="2024-08-18T16:06:00Z" w16du:dateUtc="2024-08-18T23:06:00Z">
        <w:r w:rsidR="002C3B73" w:rsidDel="005130AC">
          <w:delText>at P2, P1, and P1</w:delText>
        </w:r>
      </w:del>
      <w:del w:id="637" w:author="O'Donoghue, Anthony" w:date="2024-08-17T17:24:00Z" w16du:dateUtc="2024-08-18T00:24:00Z">
        <w:r w:rsidR="002C3B73" w:rsidDel="00BE6C78">
          <w:delText>’</w:delText>
        </w:r>
      </w:del>
      <w:del w:id="638" w:author="O'Donoghue, Anthony" w:date="2024-08-18T16:06:00Z" w16du:dateUtc="2024-08-18T23:06:00Z">
        <w:r w:rsidR="002C3B73" w:rsidDel="005130AC">
          <w:delText>.</w:delText>
        </w:r>
        <w:r w:rsidDel="005130AC">
          <w:delText xml:space="preserve"> </w:delText>
        </w:r>
      </w:del>
      <w:r w:rsidR="00556757">
        <w:t>Cathepsin</w:t>
      </w:r>
      <w:r w:rsidR="00A03918">
        <w:t xml:space="preserve"> </w:t>
      </w:r>
      <w:proofErr w:type="gramStart"/>
      <w:r w:rsidR="00A03918">
        <w:t>B</w:t>
      </w:r>
      <w:ins w:id="639" w:author="O'Donoghue, Anthony" w:date="2024-08-18T16:06:00Z" w16du:dateUtc="2024-08-18T23:06:00Z">
        <w:r w:rsidR="005130AC">
          <w:t xml:space="preserve"> </w:t>
        </w:r>
      </w:ins>
      <w:r w:rsidR="00A03918">
        <w:t xml:space="preserve"> showed</w:t>
      </w:r>
      <w:proofErr w:type="gramEnd"/>
      <w:r w:rsidR="00A03918">
        <w:t xml:space="preserve"> a </w:t>
      </w:r>
      <w:r w:rsidR="00907517">
        <w:t xml:space="preserve">strong preference for </w:t>
      </w:r>
      <w:ins w:id="640" w:author="O'Donoghue, Anthony" w:date="2024-08-18T16:07:00Z" w16du:dateUtc="2024-08-18T23:07:00Z">
        <w:r w:rsidR="000F18F7">
          <w:t>tryptophan at P2′,</w:t>
        </w:r>
        <w:del w:id="641" w:author="Brianna M Hurysz" w:date="2024-08-19T13:52:00Z" w16du:dateUtc="2024-08-19T20:52:00Z">
          <w:r w:rsidR="000F18F7" w:rsidDel="00BA2EA3">
            <w:delText xml:space="preserve"> </w:delText>
          </w:r>
          <w:r w:rsidR="000F18F7" w:rsidRPr="000F18F7" w:rsidDel="00BA2EA3">
            <w:delText>and</w:delText>
          </w:r>
        </w:del>
        <w:r w:rsidR="000F18F7" w:rsidRPr="000F18F7">
          <w:t xml:space="preserve"> phenylalanine </w:t>
        </w:r>
      </w:ins>
      <w:ins w:id="642" w:author="Brianna M Hurysz" w:date="2024-08-19T13:52:00Z" w16du:dateUtc="2024-08-19T20:52:00Z">
        <w:r w:rsidR="00BA2EA3">
          <w:t xml:space="preserve">and </w:t>
        </w:r>
      </w:ins>
      <w:proofErr w:type="spellStart"/>
      <w:ins w:id="643" w:author="O'Donoghue, Anthony" w:date="2024-08-18T16:07:00Z" w16du:dateUtc="2024-08-18T23:07:00Z">
        <w:r w:rsidR="000F18F7" w:rsidRPr="000F18F7">
          <w:t>norleucine</w:t>
        </w:r>
        <w:proofErr w:type="spellEnd"/>
        <w:r w:rsidR="000F18F7">
          <w:t xml:space="preserve"> at P1</w:t>
        </w:r>
      </w:ins>
      <w:ins w:id="644" w:author="O'Donoghue, Anthony" w:date="2024-08-18T16:08:00Z" w16du:dateUtc="2024-08-18T23:08:00Z">
        <w:r w:rsidR="00357470">
          <w:t>′</w:t>
        </w:r>
      </w:ins>
      <w:ins w:id="645" w:author="Brianna M Hurysz" w:date="2024-08-19T13:52:00Z" w16du:dateUtc="2024-08-19T20:52:00Z">
        <w:r w:rsidR="00BA2EA3">
          <w:t xml:space="preserve">, </w:t>
        </w:r>
      </w:ins>
      <w:ins w:id="646" w:author="O'Donoghue, Anthony" w:date="2024-08-18T16:08:00Z" w16du:dateUtc="2024-08-18T23:08:00Z">
        <w:del w:id="647" w:author="Brianna M Hurysz" w:date="2024-08-19T13:52:00Z" w16du:dateUtc="2024-08-19T20:52:00Z">
          <w:r w:rsidR="00357470" w:rsidDel="00BA2EA3">
            <w:delText xml:space="preserve"> </w:delText>
          </w:r>
        </w:del>
        <w:r w:rsidR="00357470">
          <w:t>and lysine</w:t>
        </w:r>
      </w:ins>
      <w:ins w:id="648" w:author="Brianna M Hurysz" w:date="2024-08-19T13:52:00Z" w16du:dateUtc="2024-08-19T20:52:00Z">
        <w:r w:rsidR="00BA2EA3">
          <w:t>,</w:t>
        </w:r>
      </w:ins>
      <w:ins w:id="649" w:author="O'Donoghue, Anthony" w:date="2024-08-18T16:08:00Z" w16du:dateUtc="2024-08-18T23:08:00Z">
        <w:r w:rsidR="00357470">
          <w:t xml:space="preserve"> </w:t>
        </w:r>
        <w:proofErr w:type="spellStart"/>
        <w:r w:rsidR="00357470">
          <w:t>norleucine</w:t>
        </w:r>
      </w:ins>
      <w:proofErr w:type="spellEnd"/>
      <w:ins w:id="650" w:author="Brianna M Hurysz" w:date="2024-08-19T13:52:00Z" w16du:dateUtc="2024-08-19T20:52:00Z">
        <w:r w:rsidR="00BA2EA3">
          <w:t>,</w:t>
        </w:r>
      </w:ins>
      <w:ins w:id="651" w:author="O'Donoghue, Anthony" w:date="2024-08-18T16:08:00Z" w16du:dateUtc="2024-08-18T23:08:00Z">
        <w:r w:rsidR="00357470">
          <w:t xml:space="preserve"> and arginine at P1. </w:t>
        </w:r>
        <w:r w:rsidR="00AB1AE3">
          <w:t>As this enzyme prefers to r</w:t>
        </w:r>
      </w:ins>
      <w:ins w:id="652" w:author="O'Donoghue, Anthony" w:date="2024-08-18T16:09:00Z" w16du:dateUtc="2024-08-18T23:09:00Z">
        <w:r w:rsidR="00AB1AE3">
          <w:t>emove two amino acids from the C-terminus,</w:t>
        </w:r>
        <w:del w:id="653" w:author="Brianna M Hurysz" w:date="2024-08-19T13:52:00Z" w16du:dateUtc="2024-08-19T20:52:00Z">
          <w:r w:rsidR="00AB1AE3" w:rsidDel="00BA2EA3">
            <w:delText xml:space="preserve"> then</w:delText>
          </w:r>
        </w:del>
        <w:r w:rsidR="00AB1AE3">
          <w:t xml:space="preserve"> the</w:t>
        </w:r>
        <w:r w:rsidR="00657589">
          <w:t xml:space="preserve">re was a high frequency of X in the P3′ and P4′ positions. </w:t>
        </w:r>
      </w:ins>
      <w:del w:id="654" w:author="O'Donoghue, Anthony" w:date="2024-08-18T16:09:00Z" w16du:dateUtc="2024-08-18T23:09:00Z">
        <w:r w:rsidR="00907517" w:rsidDel="00657589">
          <w:delText xml:space="preserve">X at </w:delText>
        </w:r>
      </w:del>
      <w:del w:id="655" w:author="O'Donoghue, Anthony" w:date="2024-08-17T17:24:00Z" w16du:dateUtc="2024-08-18T00:24:00Z">
        <w:r w:rsidR="00907517" w:rsidDel="00596302">
          <w:delText>P3</w:delText>
        </w:r>
        <w:r w:rsidR="0071423A" w:rsidDel="00596302">
          <w:delText>’</w:delText>
        </w:r>
      </w:del>
      <w:del w:id="656" w:author="O'Donoghue, Anthony" w:date="2024-08-17T17:25:00Z" w16du:dateUtc="2024-08-18T00:25:00Z">
        <w:r w:rsidR="00907517" w:rsidDel="00596302">
          <w:delText xml:space="preserve">- </w:delText>
        </w:r>
      </w:del>
      <w:del w:id="657" w:author="O'Donoghue, Anthony" w:date="2024-08-17T17:24:00Z" w16du:dateUtc="2024-08-18T00:24:00Z">
        <w:r w:rsidR="00907517" w:rsidDel="00596302">
          <w:delText>P4</w:delText>
        </w:r>
        <w:r w:rsidR="00E6765A" w:rsidDel="00596302">
          <w:delText>’</w:delText>
        </w:r>
        <w:r w:rsidR="00A9248A" w:rsidDel="00596302">
          <w:delText xml:space="preserve"> </w:delText>
        </w:r>
      </w:del>
      <w:del w:id="658" w:author="O'Donoghue, Anthony" w:date="2024-08-17T17:25:00Z" w16du:dateUtc="2024-08-18T00:25:00Z">
        <w:r w:rsidR="00A9248A" w:rsidDel="00327C2A">
          <w:delText>as well as e</w:delText>
        </w:r>
      </w:del>
      <w:del w:id="659" w:author="O'Donoghue, Anthony" w:date="2024-08-18T16:09:00Z" w16du:dateUtc="2024-08-18T23:09:00Z">
        <w:r w:rsidR="00A9248A" w:rsidDel="00657589">
          <w:delText xml:space="preserve">nrichment of </w:delText>
        </w:r>
        <w:r w:rsidR="002C3B73" w:rsidDel="00657589">
          <w:delText>arginine</w:delText>
        </w:r>
        <w:r w:rsidR="00A9248A" w:rsidDel="00657589">
          <w:delText xml:space="preserve">, </w:delText>
        </w:r>
        <w:r w:rsidR="002C3B73" w:rsidDel="00657589">
          <w:delText>lysine</w:delText>
        </w:r>
        <w:r w:rsidR="00A9248A" w:rsidDel="00657589">
          <w:delText xml:space="preserve">, </w:delText>
        </w:r>
        <w:r w:rsidR="002C3B73" w:rsidDel="00657589">
          <w:delText xml:space="preserve">and </w:delText>
        </w:r>
        <w:r w:rsidR="00A9248A" w:rsidDel="00657589">
          <w:delText>n</w:delText>
        </w:r>
        <w:r w:rsidR="002C3B73" w:rsidDel="00657589">
          <w:delText>orleucine</w:delText>
        </w:r>
        <w:r w:rsidR="00A9248A" w:rsidDel="00657589">
          <w:delText xml:space="preserve"> at P1, </w:delText>
        </w:r>
        <w:r w:rsidR="002C3B73" w:rsidDel="00657589">
          <w:delText xml:space="preserve">phenylalanine and </w:delText>
        </w:r>
        <w:r w:rsidR="00A9248A" w:rsidDel="00657589">
          <w:delText>n</w:delText>
        </w:r>
        <w:r w:rsidR="002C3B73" w:rsidDel="00657589">
          <w:delText>orleucine</w:delText>
        </w:r>
        <w:r w:rsidR="00A9248A" w:rsidDel="00657589">
          <w:delText xml:space="preserve"> at P1’</w:delText>
        </w:r>
      </w:del>
      <w:del w:id="660" w:author="O'Donoghue, Anthony" w:date="2024-08-17T17:26:00Z" w16du:dateUtc="2024-08-18T00:26:00Z">
        <w:r w:rsidR="00A9248A" w:rsidDel="000A3A5D">
          <w:delText xml:space="preserve">, </w:delText>
        </w:r>
      </w:del>
      <w:del w:id="661" w:author="O'Donoghue, Anthony" w:date="2024-08-18T16:09:00Z" w16du:dateUtc="2024-08-18T23:09:00Z">
        <w:r w:rsidR="00556757" w:rsidDel="00657589">
          <w:delText xml:space="preserve">as well as </w:delText>
        </w:r>
        <w:r w:rsidR="00907517" w:rsidDel="00657589">
          <w:delText xml:space="preserve">a strong </w:delText>
        </w:r>
        <w:r w:rsidR="00047FCB" w:rsidRPr="00047FCB" w:rsidDel="00657589">
          <w:delText>aversion</w:delText>
        </w:r>
        <w:r w:rsidR="00047FCB" w:rsidDel="00657589">
          <w:delText xml:space="preserve"> </w:delText>
        </w:r>
        <w:r w:rsidR="00907517" w:rsidDel="00657589">
          <w:delText>for X at P</w:delText>
        </w:r>
        <w:r w:rsidR="00A9248A" w:rsidDel="00657589">
          <w:delText>4</w:delText>
        </w:r>
        <w:r w:rsidR="00907517" w:rsidDel="00657589">
          <w:delText>-P</w:delText>
        </w:r>
        <w:r w:rsidR="00A9248A" w:rsidDel="00657589">
          <w:delText>3</w:delText>
        </w:r>
        <w:r w:rsidR="002C3B73" w:rsidDel="00657589">
          <w:delText xml:space="preserve"> (Figure </w:delText>
        </w:r>
        <w:r w:rsidR="00C20B44" w:rsidDel="00657589">
          <w:delText>3</w:delText>
        </w:r>
        <w:r w:rsidR="002C3B73" w:rsidDel="00657589">
          <w:delText>C)</w:delText>
        </w:r>
        <w:r w:rsidR="00907517" w:rsidDel="00657589">
          <w:delText xml:space="preserve">. </w:delText>
        </w:r>
        <w:r w:rsidR="00A9248A" w:rsidDel="00657589">
          <w:delText xml:space="preserve"> </w:delText>
        </w:r>
      </w:del>
      <w:r w:rsidR="00684EFE">
        <w:t>Cathepsin</w:t>
      </w:r>
      <w:r w:rsidR="00907517">
        <w:t xml:space="preserve"> C showed a strong preference of X at P4 and P3, and an </w:t>
      </w:r>
      <w:r w:rsidR="00047FCB" w:rsidRPr="00047FCB">
        <w:t>aversion</w:t>
      </w:r>
      <w:r w:rsidR="00047FCB">
        <w:t xml:space="preserve"> </w:t>
      </w:r>
      <w:r w:rsidR="00907517">
        <w:t xml:space="preserve">for X at </w:t>
      </w:r>
      <w:del w:id="662" w:author="O'Donoghue, Anthony" w:date="2024-08-17T17:26:00Z" w16du:dateUtc="2024-08-18T00:26:00Z">
        <w:r w:rsidR="00907517" w:rsidDel="000A3A5D">
          <w:delText>P3’</w:delText>
        </w:r>
      </w:del>
      <w:ins w:id="663" w:author="O'Donoghue, Anthony" w:date="2024-08-17T17:26:00Z" w16du:dateUtc="2024-08-18T00:26:00Z">
        <w:r w:rsidR="000A3A5D">
          <w:t>P3′</w:t>
        </w:r>
      </w:ins>
      <w:r w:rsidR="00907517">
        <w:t xml:space="preserve">- </w:t>
      </w:r>
      <w:del w:id="664" w:author="O'Donoghue, Anthony" w:date="2024-08-17T17:26:00Z" w16du:dateUtc="2024-08-18T00:26:00Z">
        <w:r w:rsidR="00907517" w:rsidDel="000A3A5D">
          <w:delText>P4</w:delText>
        </w:r>
        <w:r w:rsidR="00E6765A" w:rsidDel="000A3A5D">
          <w:delText>’</w:delText>
        </w:r>
      </w:del>
      <w:ins w:id="665" w:author="O'Donoghue, Anthony" w:date="2024-08-17T17:26:00Z" w16du:dateUtc="2024-08-18T00:26:00Z">
        <w:r w:rsidR="000A3A5D">
          <w:t>P4′</w:t>
        </w:r>
      </w:ins>
      <w:r w:rsidR="00907517">
        <w:t xml:space="preserve">. </w:t>
      </w:r>
      <w:r w:rsidR="002C3B73">
        <w:t xml:space="preserve">Histidine </w:t>
      </w:r>
      <w:r w:rsidR="00A9248A">
        <w:t xml:space="preserve">was preferred at P2 and P1, while </w:t>
      </w:r>
      <w:r w:rsidR="002C3B73">
        <w:t>phenylalanine</w:t>
      </w:r>
      <w:r w:rsidR="00A9248A">
        <w:t xml:space="preserve"> was preferred at P1’ and P2’</w:t>
      </w:r>
      <w:r w:rsidR="002C3B73">
        <w:t xml:space="preserve"> (Figure </w:t>
      </w:r>
      <w:r w:rsidR="00C20B44">
        <w:t>3</w:t>
      </w:r>
      <w:r w:rsidR="002C3B73">
        <w:t>C)</w:t>
      </w:r>
      <w:r w:rsidR="00A9248A">
        <w:t>.</w:t>
      </w:r>
      <w:r w:rsidR="00C20B44">
        <w:t xml:space="preserve"> Lastly, </w:t>
      </w:r>
      <w:r w:rsidR="00684EFE">
        <w:t>Cathepsin</w:t>
      </w:r>
      <w:r w:rsidR="00907517">
        <w:t xml:space="preserve"> D </w:t>
      </w:r>
      <w:ins w:id="666" w:author="O'Donoghue, Anthony" w:date="2024-08-18T16:10:00Z" w16du:dateUtc="2024-08-18T23:10:00Z">
        <w:r w:rsidR="00DC4DFE">
          <w:t xml:space="preserve">frequently cleaved peptides with </w:t>
        </w:r>
        <w:r w:rsidR="00DF21B3">
          <w:t xml:space="preserve">phenylalanine and </w:t>
        </w:r>
        <w:proofErr w:type="spellStart"/>
        <w:r w:rsidR="00DF21B3">
          <w:t>norleucine</w:t>
        </w:r>
        <w:proofErr w:type="spellEnd"/>
        <w:r w:rsidR="00DF21B3">
          <w:t xml:space="preserve"> at P1 and P1’</w:t>
        </w:r>
        <w:r w:rsidR="00DC4DFE">
          <w:t xml:space="preserve"> and arginine in </w:t>
        </w:r>
      </w:ins>
      <w:ins w:id="667" w:author="O'Donoghue, Anthony" w:date="2024-08-18T16:11:00Z" w16du:dateUtc="2024-08-18T23:11:00Z">
        <w:r w:rsidR="00547201">
          <w:t xml:space="preserve">P2, </w:t>
        </w:r>
      </w:ins>
      <w:ins w:id="668" w:author="O'Donoghue, Anthony" w:date="2024-08-18T16:10:00Z" w16du:dateUtc="2024-08-18T23:10:00Z">
        <w:r w:rsidR="00DC4DFE">
          <w:t>P</w:t>
        </w:r>
        <w:r w:rsidR="00547201">
          <w:t xml:space="preserve">2′ and </w:t>
        </w:r>
      </w:ins>
      <w:ins w:id="669" w:author="O'Donoghue, Anthony" w:date="2024-08-18T16:11:00Z" w16du:dateUtc="2024-08-18T23:11:00Z">
        <w:r w:rsidR="00547201">
          <w:t xml:space="preserve">P3′. </w:t>
        </w:r>
        <w:r w:rsidR="00023132">
          <w:t xml:space="preserve">Since this is an endopeptidase, there was </w:t>
        </w:r>
      </w:ins>
      <w:del w:id="670" w:author="O'Donoghue, Anthony" w:date="2024-08-18T16:11:00Z" w16du:dateUtc="2024-08-18T23:11:00Z">
        <w:r w:rsidR="00907517" w:rsidDel="00023132">
          <w:delText xml:space="preserve">showed </w:delText>
        </w:r>
      </w:del>
      <w:r w:rsidR="00047FCB">
        <w:t xml:space="preserve">an </w:t>
      </w:r>
      <w:r w:rsidR="00047FCB" w:rsidRPr="00047FCB">
        <w:t>aversion</w:t>
      </w:r>
      <w:r w:rsidR="00907517">
        <w:t xml:space="preserve"> for X at P</w:t>
      </w:r>
      <w:r w:rsidR="00E6765A">
        <w:t xml:space="preserve">4-P2 </w:t>
      </w:r>
      <w:r w:rsidR="00907517">
        <w:t xml:space="preserve">and </w:t>
      </w:r>
      <w:del w:id="671" w:author="O'Donoghue, Anthony" w:date="2024-08-17T17:26:00Z" w16du:dateUtc="2024-08-18T00:26:00Z">
        <w:r w:rsidR="00907517" w:rsidDel="000A3A5D">
          <w:delText>P2’</w:delText>
        </w:r>
      </w:del>
      <w:ins w:id="672" w:author="O'Donoghue, Anthony" w:date="2024-08-17T17:26:00Z" w16du:dateUtc="2024-08-18T00:26:00Z">
        <w:r w:rsidR="000A3A5D">
          <w:t>P2′</w:t>
        </w:r>
      </w:ins>
      <w:r w:rsidR="00907517">
        <w:t>-</w:t>
      </w:r>
      <w:del w:id="673" w:author="O'Donoghue, Anthony" w:date="2024-08-17T17:26:00Z" w16du:dateUtc="2024-08-18T00:26:00Z">
        <w:r w:rsidR="00907517" w:rsidDel="000A3A5D">
          <w:delText>P4</w:delText>
        </w:r>
        <w:r w:rsidR="00233DD4" w:rsidDel="000A3A5D">
          <w:delText>’</w:delText>
        </w:r>
      </w:del>
      <w:ins w:id="674" w:author="O'Donoghue, Anthony" w:date="2024-08-17T17:26:00Z" w16du:dateUtc="2024-08-18T00:26:00Z">
        <w:r w:rsidR="000A3A5D">
          <w:t>P4′</w:t>
        </w:r>
      </w:ins>
      <w:del w:id="675" w:author="O'Donoghue, Anthony" w:date="2024-08-18T16:12:00Z" w16du:dateUtc="2024-08-18T23:12:00Z">
        <w:r w:rsidR="00233DD4" w:rsidDel="00023132">
          <w:delText>,</w:delText>
        </w:r>
      </w:del>
      <w:r w:rsidR="00233DD4">
        <w:t xml:space="preserve"> </w:t>
      </w:r>
      <w:del w:id="676" w:author="O'Donoghue, Anthony" w:date="2024-08-18T16:10:00Z" w16du:dateUtc="2024-08-18T23:10:00Z">
        <w:r w:rsidR="00233DD4" w:rsidDel="00DF21B3">
          <w:delText>enrichments</w:delText>
        </w:r>
        <w:r w:rsidR="002C3B73" w:rsidDel="00DF21B3">
          <w:delText xml:space="preserve"> </w:delText>
        </w:r>
        <w:r w:rsidR="00A9248A" w:rsidDel="00DF21B3">
          <w:delText xml:space="preserve">for </w:delText>
        </w:r>
        <w:r w:rsidR="002C3B73" w:rsidDel="00DF21B3">
          <w:delText>phenylalanine</w:delText>
        </w:r>
        <w:r w:rsidR="00A9248A" w:rsidDel="00DF21B3">
          <w:delText xml:space="preserve"> and n</w:delText>
        </w:r>
        <w:r w:rsidR="002C3B73" w:rsidDel="00DF21B3">
          <w:delText>orleucine</w:delText>
        </w:r>
        <w:r w:rsidR="00A9248A" w:rsidDel="00DF21B3">
          <w:delText xml:space="preserve"> at P1</w:delText>
        </w:r>
        <w:r w:rsidR="002C3B73" w:rsidDel="00DF21B3">
          <w:delText xml:space="preserve"> and </w:delText>
        </w:r>
        <w:r w:rsidR="00A9248A" w:rsidDel="00DF21B3">
          <w:delText>P1’</w:delText>
        </w:r>
      </w:del>
      <w:del w:id="677" w:author="O'Donoghue, Anthony" w:date="2024-08-18T16:12:00Z" w16du:dateUtc="2024-08-18T23:12:00Z">
        <w:r w:rsidR="002C3B73" w:rsidDel="00023132">
          <w:delText>, as well as arginine</w:delText>
        </w:r>
        <w:r w:rsidR="00A9248A" w:rsidDel="00023132">
          <w:delText xml:space="preserve"> at P2, </w:delText>
        </w:r>
      </w:del>
      <w:del w:id="678" w:author="O'Donoghue, Anthony" w:date="2024-08-17T17:26:00Z" w16du:dateUtc="2024-08-18T00:26:00Z">
        <w:r w:rsidR="00A9248A" w:rsidDel="000A3A5D">
          <w:delText>P2</w:delText>
        </w:r>
        <w:r w:rsidR="00E6765A" w:rsidDel="000A3A5D">
          <w:delText>’</w:delText>
        </w:r>
      </w:del>
      <w:del w:id="679" w:author="O'Donoghue, Anthony" w:date="2024-08-18T16:12:00Z" w16du:dateUtc="2024-08-18T23:12:00Z">
        <w:r w:rsidR="00A9248A" w:rsidDel="00023132">
          <w:delText xml:space="preserve">, and </w:delText>
        </w:r>
      </w:del>
      <w:del w:id="680" w:author="O'Donoghue, Anthony" w:date="2024-08-17T17:26:00Z" w16du:dateUtc="2024-08-18T00:26:00Z">
        <w:r w:rsidR="00A9248A" w:rsidDel="000A3A5D">
          <w:delText>P3</w:delText>
        </w:r>
        <w:r w:rsidR="00E6765A" w:rsidDel="000A3A5D">
          <w:delText xml:space="preserve">’ </w:delText>
        </w:r>
      </w:del>
      <w:r w:rsidR="002C3B73">
        <w:t xml:space="preserve">(Figure </w:t>
      </w:r>
      <w:r w:rsidR="00C20B44">
        <w:t>3</w:t>
      </w:r>
      <w:r w:rsidR="002C3B73">
        <w:t>C)</w:t>
      </w:r>
      <w:r w:rsidR="00A9248A">
        <w:t xml:space="preserve">. </w:t>
      </w:r>
    </w:p>
    <w:p w14:paraId="0EACB1EA" w14:textId="4D0919A0" w:rsidR="001655EF" w:rsidRDefault="001655EF" w:rsidP="00E92335">
      <w:pPr>
        <w:spacing w:line="480" w:lineRule="auto"/>
      </w:pPr>
    </w:p>
    <w:p w14:paraId="73A54454" w14:textId="507631A4" w:rsidR="007350E2" w:rsidRPr="004111DF" w:rsidRDefault="00616263" w:rsidP="00E92335">
      <w:pPr>
        <w:spacing w:line="480" w:lineRule="auto"/>
        <w:rPr>
          <w:sz w:val="32"/>
          <w:szCs w:val="32"/>
        </w:rPr>
      </w:pPr>
      <w:r>
        <w:rPr>
          <w:sz w:val="32"/>
          <w:szCs w:val="32"/>
        </w:rPr>
        <w:t>Discussion</w:t>
      </w:r>
      <w:r w:rsidRPr="00616263">
        <w:rPr>
          <w:sz w:val="32"/>
          <w:szCs w:val="32"/>
        </w:rPr>
        <w:t>:</w:t>
      </w:r>
    </w:p>
    <w:p w14:paraId="354941E9" w14:textId="4E274506" w:rsidR="00281BEC" w:rsidRDefault="00234580" w:rsidP="00E92335">
      <w:pPr>
        <w:spacing w:line="480" w:lineRule="auto"/>
      </w:pPr>
      <w:r>
        <w:t xml:space="preserve">Prior to the development of the </w:t>
      </w:r>
      <w:proofErr w:type="spellStart"/>
      <w:r>
        <w:t>mspms</w:t>
      </w:r>
      <w:proofErr w:type="spellEnd"/>
      <w:r>
        <w:t xml:space="preserve"> package, </w:t>
      </w:r>
      <w:ins w:id="681" w:author="O'Donoghue, Anthony" w:date="2024-08-17T17:29:00Z" w16du:dateUtc="2024-08-18T00:29:00Z">
        <w:r w:rsidR="00A70039">
          <w:t xml:space="preserve">MSP-MS data </w:t>
        </w:r>
      </w:ins>
      <w:r>
        <w:t xml:space="preserve">analysis </w:t>
      </w:r>
      <w:ins w:id="682" w:author="O'Donoghue, Anthony" w:date="2024-08-17T17:29:00Z" w16du:dateUtc="2024-08-18T00:29:00Z">
        <w:r w:rsidR="00A70039">
          <w:t xml:space="preserve">relied on a </w:t>
        </w:r>
        <w:r w:rsidR="003C584C">
          <w:t xml:space="preserve">collection of </w:t>
        </w:r>
      </w:ins>
      <w:del w:id="683" w:author="O'Donoghue, Anthony" w:date="2024-08-17T17:29:00Z" w16du:dateUtc="2024-08-18T00:29:00Z">
        <w:r w:rsidDel="003C584C">
          <w:delText xml:space="preserve">for the </w:delText>
        </w:r>
        <w:r w:rsidR="007350E2" w:rsidDel="003C584C">
          <w:delText>m</w:delText>
        </w:r>
        <w:r w:rsidR="007350E2" w:rsidRPr="007350E2" w:rsidDel="003C584C">
          <w:delText xml:space="preserve">ultiplex substrate profiling by mass spectrometry for proteases </w:delText>
        </w:r>
        <w:r w:rsidR="007350E2" w:rsidDel="003C584C">
          <w:delText xml:space="preserve">method </w:delText>
        </w:r>
        <w:r w:rsidR="001D2646" w:rsidDel="003C584C">
          <w:delText xml:space="preserve">was </w:delText>
        </w:r>
        <w:r w:rsidDel="003C584C">
          <w:delText xml:space="preserve">performed using a series of </w:delText>
        </w:r>
      </w:del>
      <w:r>
        <w:t xml:space="preserve">in house </w:t>
      </w:r>
      <w:del w:id="684" w:author="O'Donoghue, Anthony" w:date="2024-08-17T17:29:00Z" w16du:dateUtc="2024-08-18T00:29:00Z">
        <w:r w:rsidDel="003C584C">
          <w:delText>developed</w:delText>
        </w:r>
        <w:r w:rsidR="001D2646" w:rsidDel="003C584C">
          <w:delText xml:space="preserve"> </w:delText>
        </w:r>
      </w:del>
      <w:r w:rsidR="001D2646">
        <w:t>R script</w:t>
      </w:r>
      <w:r>
        <w:t>s</w:t>
      </w:r>
      <w:r w:rsidR="001D2646">
        <w:t xml:space="preserve">. </w:t>
      </w:r>
      <w:ins w:id="685" w:author="O'Donoghue, Anthony" w:date="2024-08-17T17:29:00Z" w16du:dateUtc="2024-08-18T00:29:00Z">
        <w:r w:rsidR="003C584C">
          <w:t>While functional, t</w:t>
        </w:r>
      </w:ins>
      <w:del w:id="686" w:author="O'Donoghue, Anthony" w:date="2024-08-17T17:29:00Z" w16du:dateUtc="2024-08-18T00:29:00Z">
        <w:r w:rsidR="001D2646" w:rsidDel="003C584C">
          <w:delText>T</w:delText>
        </w:r>
      </w:del>
      <w:r w:rsidR="001D2646">
        <w:t xml:space="preserve">his </w:t>
      </w:r>
      <w:r>
        <w:t xml:space="preserve">approach </w:t>
      </w:r>
      <w:ins w:id="687" w:author="O'Donoghue, Anthony" w:date="2024-08-17T17:30:00Z" w16du:dateUtc="2024-08-18T00:30:00Z">
        <w:r w:rsidR="00CA695C">
          <w:t xml:space="preserve">suffered from several critical limitations. </w:t>
        </w:r>
      </w:ins>
      <w:del w:id="688" w:author="O'Donoghue, Anthony" w:date="2024-08-17T17:30:00Z" w16du:dateUtc="2024-08-18T00:30:00Z">
        <w:r w:rsidDel="00CA695C">
          <w:delText xml:space="preserve">was </w:delText>
        </w:r>
      </w:del>
      <w:del w:id="689" w:author="O'Donoghue, Anthony" w:date="2024-08-17T17:29:00Z" w16du:dateUtc="2024-08-18T00:29:00Z">
        <w:r w:rsidDel="003C584C">
          <w:delText xml:space="preserve">functional </w:delText>
        </w:r>
      </w:del>
      <w:del w:id="690" w:author="O'Donoghue, Anthony" w:date="2024-08-17T17:30:00Z" w16du:dateUtc="2024-08-18T00:30:00Z">
        <w:r w:rsidR="007350E2" w:rsidDel="00CA695C">
          <w:delText xml:space="preserve">but </w:delText>
        </w:r>
        <w:r w:rsidR="00525FEB" w:rsidDel="00CA695C">
          <w:delText xml:space="preserve">was limited in </w:delText>
        </w:r>
        <w:r w:rsidR="00281BEC" w:rsidDel="00CA695C">
          <w:delText>three primary</w:delText>
        </w:r>
        <w:r w:rsidR="00525FEB" w:rsidDel="00CA695C">
          <w:delText xml:space="preserve"> ways. </w:delText>
        </w:r>
      </w:del>
      <w:del w:id="691" w:author="O'Donoghue, Anthony" w:date="2024-08-17T17:31:00Z" w16du:dateUtc="2024-08-18T00:31:00Z">
        <w:r w:rsidR="00281BEC" w:rsidDel="0032684C">
          <w:delText>(1)</w:delText>
        </w:r>
      </w:del>
      <w:ins w:id="692" w:author="O'Donoghue, Anthony" w:date="2024-08-17T17:31:00Z" w16du:dateUtc="2024-08-18T00:31:00Z">
        <w:r w:rsidR="0032684C">
          <w:t>First, t</w:t>
        </w:r>
      </w:ins>
      <w:del w:id="693" w:author="O'Donoghue, Anthony" w:date="2024-08-17T17:31:00Z" w16du:dateUtc="2024-08-18T00:31:00Z">
        <w:r w:rsidR="00281BEC" w:rsidDel="0032684C">
          <w:delText xml:space="preserve"> T</w:delText>
        </w:r>
      </w:del>
      <w:r w:rsidR="00525FEB">
        <w:t xml:space="preserve">hese scripts </w:t>
      </w:r>
      <w:r w:rsidR="00281BEC">
        <w:t xml:space="preserve">consisted of a monolithic code base that was </w:t>
      </w:r>
      <w:r w:rsidR="00525FEB">
        <w:t>decentralized</w:t>
      </w:r>
      <w:r w:rsidR="00281BEC">
        <w:t xml:space="preserve"> and </w:t>
      </w:r>
      <w:del w:id="694" w:author="O'Donoghue, Anthony" w:date="2024-08-17T17:30:00Z" w16du:dateUtc="2024-08-18T00:30:00Z">
        <w:r w:rsidR="00281BEC" w:rsidDel="0032684C">
          <w:delText xml:space="preserve">poorly </w:delText>
        </w:r>
      </w:del>
      <w:ins w:id="695" w:author="O'Donoghue, Anthony" w:date="2024-08-17T17:30:00Z" w16du:dateUtc="2024-08-18T00:30:00Z">
        <w:r w:rsidR="0032684C">
          <w:t xml:space="preserve">not well </w:t>
        </w:r>
      </w:ins>
      <w:r w:rsidR="00281BEC">
        <w:t xml:space="preserve">documented. </w:t>
      </w:r>
      <w:del w:id="696" w:author="O'Donoghue, Anthony" w:date="2024-08-17T17:31:00Z" w16du:dateUtc="2024-08-18T00:31:00Z">
        <w:r w:rsidR="00281BEC" w:rsidDel="0032684C">
          <w:delText>(2)</w:delText>
        </w:r>
      </w:del>
      <w:ins w:id="697" w:author="O'Donoghue, Anthony" w:date="2024-08-17T17:31:00Z" w16du:dateUtc="2024-08-18T00:31:00Z">
        <w:r w:rsidR="0032684C">
          <w:t xml:space="preserve">Second, </w:t>
        </w:r>
        <w:r w:rsidR="00981C6F">
          <w:t xml:space="preserve">the analysis process was fragmented, involving manual data manipulation between </w:t>
        </w:r>
      </w:ins>
      <w:del w:id="698" w:author="O'Donoghue, Anthony" w:date="2024-08-17T17:32:00Z" w16du:dateUtc="2024-08-18T00:32:00Z">
        <w:r w:rsidR="00281BEC" w:rsidDel="00C56BAC">
          <w:delText xml:space="preserve"> These scripts were not entirely self-contained </w:delText>
        </w:r>
        <w:r w:rsidR="00525FEB" w:rsidDel="00C56BAC">
          <w:delText xml:space="preserve">and relied on preforming key components of analysis by manually manipulating </w:delText>
        </w:r>
      </w:del>
      <w:r w:rsidR="00525FEB">
        <w:t>intermediate spreadsheets</w:t>
      </w:r>
      <w:ins w:id="699" w:author="O'Donoghue, Anthony" w:date="2024-08-17T17:32:00Z" w16du:dateUtc="2024-08-18T00:32:00Z">
        <w:r w:rsidR="001D1E69">
          <w:t xml:space="preserve"> making it </w:t>
        </w:r>
        <w:r w:rsidR="001D1E69">
          <w:lastRenderedPageBreak/>
          <w:t>challenging to track data transformations and ensure reliability</w:t>
        </w:r>
      </w:ins>
      <w:ins w:id="700" w:author="O'Donoghue, Anthony" w:date="2024-08-17T17:33:00Z" w16du:dateUtc="2024-08-18T00:33:00Z">
        <w:r w:rsidR="001D1E69">
          <w:t>. Finally, adapting</w:t>
        </w:r>
      </w:ins>
      <w:del w:id="701" w:author="O'Donoghue, Anthony" w:date="2024-08-17T17:33:00Z" w16du:dateUtc="2024-08-18T00:33:00Z">
        <w:r w:rsidR="00281BEC" w:rsidDel="001D1E69">
          <w:delText xml:space="preserve"> and then inputting into additional tools as needed- making fully traceable and reproducible analyses extremely </w:delText>
        </w:r>
        <w:r w:rsidR="00C702AB" w:rsidDel="001D1E69">
          <w:delText>hard</w:delText>
        </w:r>
        <w:r w:rsidR="008F7014" w:rsidDel="001D1E69">
          <w:delText xml:space="preserve">, </w:delText>
        </w:r>
        <w:r w:rsidR="00C702AB" w:rsidDel="001D1E69">
          <w:delText>if not impossible</w:delText>
        </w:r>
        <w:r w:rsidR="00281BEC" w:rsidDel="001D1E69">
          <w:delText xml:space="preserve"> to perform. (3) Adjusting</w:delText>
        </w:r>
      </w:del>
      <w:r w:rsidR="00525FEB">
        <w:t xml:space="preserve"> the script</w:t>
      </w:r>
      <w:ins w:id="702" w:author="O'Donoghue, Anthony" w:date="2024-08-17T17:33:00Z" w16du:dateUtc="2024-08-18T00:33:00Z">
        <w:r w:rsidR="00167F7A">
          <w:t>s to accommodate experimental variations required significant R programming expertise</w:t>
        </w:r>
      </w:ins>
      <w:ins w:id="703" w:author="O'Donoghue, Anthony" w:date="2024-08-17T17:34:00Z" w16du:dateUtc="2024-08-18T00:34:00Z">
        <w:r w:rsidR="00167F7A">
          <w:t xml:space="preserve">, limiting their </w:t>
        </w:r>
        <w:r w:rsidR="00FA1771">
          <w:t xml:space="preserve">flexibility and accessibility. </w:t>
        </w:r>
      </w:ins>
      <w:r w:rsidR="00525FEB">
        <w:t xml:space="preserve"> </w:t>
      </w:r>
      <w:del w:id="704" w:author="O'Donoghue, Anthony" w:date="2024-08-17T17:34:00Z" w16du:dateUtc="2024-08-18T00:34:00Z">
        <w:r w:rsidR="00525FEB" w:rsidDel="00FA1771">
          <w:delText xml:space="preserve">to extend to </w:delText>
        </w:r>
        <w:r w:rsidR="00A84EED" w:rsidDel="00FA1771">
          <w:delText xml:space="preserve">any </w:delText>
        </w:r>
        <w:r w:rsidR="008D48D7" w:rsidDel="00FA1771">
          <w:delText>experiment</w:delText>
        </w:r>
        <w:r w:rsidR="00A84EED" w:rsidDel="00FA1771">
          <w:delText xml:space="preserve"> </w:delText>
        </w:r>
        <w:r w:rsidR="008D48D7" w:rsidDel="00FA1771">
          <w:delText xml:space="preserve">deviating from a standard protocol </w:delText>
        </w:r>
        <w:r w:rsidR="00C702AB" w:rsidDel="00FA1771">
          <w:delText xml:space="preserve">was a daunting task that required a non-trivial amount of R programming experience. </w:delText>
        </w:r>
        <w:r w:rsidR="008D48D7" w:rsidDel="00FA1771">
          <w:delText xml:space="preserve"> </w:delText>
        </w:r>
      </w:del>
    </w:p>
    <w:p w14:paraId="7B9A14A8" w14:textId="77777777" w:rsidR="00281BEC" w:rsidRDefault="00281BEC" w:rsidP="00E92335">
      <w:pPr>
        <w:spacing w:line="480" w:lineRule="auto"/>
      </w:pPr>
    </w:p>
    <w:p w14:paraId="085DA0E7" w14:textId="0FFD3C1A" w:rsidR="007B5744" w:rsidRDefault="00525FEB" w:rsidP="00E92335">
      <w:pPr>
        <w:spacing w:line="480" w:lineRule="auto"/>
      </w:pPr>
      <w:r>
        <w:t>In</w:t>
      </w:r>
      <w:r w:rsidR="007350E2">
        <w:t xml:space="preserve"> creating the </w:t>
      </w:r>
      <w:proofErr w:type="spellStart"/>
      <w:r w:rsidR="007350E2">
        <w:t>mspms</w:t>
      </w:r>
      <w:proofErr w:type="spellEnd"/>
      <w:r w:rsidR="007350E2">
        <w:t xml:space="preserve"> R package, we have</w:t>
      </w:r>
      <w:r>
        <w:t xml:space="preserve"> addressed these limitations. </w:t>
      </w:r>
      <w:r w:rsidR="00281BEC">
        <w:t xml:space="preserve">(1) </w:t>
      </w:r>
      <w:r>
        <w:t>This tool</w:t>
      </w:r>
      <w:r w:rsidR="007350E2">
        <w:t xml:space="preserve"> is </w:t>
      </w:r>
      <w:r>
        <w:t xml:space="preserve">accessed through a centralized location, and functionality is </w:t>
      </w:r>
      <w:r w:rsidR="007350E2">
        <w:t>broken down</w:t>
      </w:r>
      <w:r>
        <w:t xml:space="preserve"> into</w:t>
      </w:r>
      <w:r w:rsidR="007350E2">
        <w:t xml:space="preserve"> discrete, modular functions.  This logical approach makes package maintenance</w:t>
      </w:r>
      <w:r w:rsidR="00281BEC">
        <w:t>/testing</w:t>
      </w:r>
      <w:r w:rsidR="007350E2">
        <w:t xml:space="preserve"> and the development of new features </w:t>
      </w:r>
      <w:r w:rsidR="00281BEC">
        <w:t xml:space="preserve">easy to perform. (2) Analysis performed by the </w:t>
      </w:r>
      <w:proofErr w:type="spellStart"/>
      <w:r w:rsidR="00281BEC">
        <w:t>mspms</w:t>
      </w:r>
      <w:proofErr w:type="spellEnd"/>
      <w:r w:rsidR="00281BEC">
        <w:t xml:space="preserve"> package is entirely self-contained, facilitating reproducible research while allowing us to </w:t>
      </w:r>
      <w:del w:id="705" w:author="O'Donoghue, Anthony" w:date="2024-08-18T16:14:00Z" w16du:dateUtc="2024-08-18T23:14:00Z">
        <w:r w:rsidR="00281BEC" w:rsidDel="009B7615">
          <w:delText xml:space="preserve">develop </w:delText>
        </w:r>
      </w:del>
      <w:ins w:id="706" w:author="O'Donoghue, Anthony" w:date="2024-08-18T16:14:00Z" w16du:dateUtc="2024-08-18T23:14:00Z">
        <w:r w:rsidR="009B7615">
          <w:t xml:space="preserve">create </w:t>
        </w:r>
      </w:ins>
      <w:proofErr w:type="spellStart"/>
      <w:r w:rsidR="00281BEC">
        <w:t>mspms</w:t>
      </w:r>
      <w:proofErr w:type="spellEnd"/>
      <w:r w:rsidR="00281BEC">
        <w:t xml:space="preserve">-shiny, a GUI application that allows for the user to access </w:t>
      </w:r>
      <w:r w:rsidR="007B5744">
        <w:t xml:space="preserve">the </w:t>
      </w:r>
      <w:r w:rsidR="00281BEC">
        <w:t xml:space="preserve">core features of the package </w:t>
      </w:r>
      <w:r w:rsidR="00281BEC" w:rsidRPr="00AF278C">
        <w:t xml:space="preserve">without requiring any R </w:t>
      </w:r>
      <w:r w:rsidR="00C92A0B" w:rsidRPr="00AF278C">
        <w:t>programming</w:t>
      </w:r>
      <w:r w:rsidR="00281BEC" w:rsidRPr="00AF278C">
        <w:t xml:space="preserve"> knowledge.</w:t>
      </w:r>
      <w:r w:rsidR="00281BEC">
        <w:t xml:space="preserve"> </w:t>
      </w:r>
      <w:r w:rsidR="009B419E">
        <w:t>T</w:t>
      </w:r>
      <w:r w:rsidR="008E1E82">
        <w:t xml:space="preserve">o enable this, </w:t>
      </w:r>
      <w:r w:rsidR="00C702AB">
        <w:t xml:space="preserve">key features of </w:t>
      </w:r>
      <w:del w:id="707" w:author="O'Donoghue, Anthony" w:date="2024-08-18T16:14:00Z" w16du:dateUtc="2024-08-18T23:14:00Z">
        <w:r w:rsidR="008E1E82" w:rsidDel="009B7615">
          <w:delText>Icelogo</w:delText>
        </w:r>
      </w:del>
      <w:proofErr w:type="spellStart"/>
      <w:ins w:id="708" w:author="O'Donoghue, Anthony" w:date="2024-08-18T16:14:00Z" w16du:dateUtc="2024-08-18T23:14:00Z">
        <w:r w:rsidR="009B7615">
          <w:t>iceLogo</w:t>
        </w:r>
      </w:ins>
      <w:proofErr w:type="spellEnd"/>
      <w:r w:rsidR="008E1E82">
        <w:t>, a highly cited Java based application</w:t>
      </w:r>
      <w:ins w:id="709" w:author="O'Donoghue, Anthony" w:date="2024-08-18T16:15:00Z" w16du:dateUtc="2024-08-18T23:15:00Z">
        <w:r w:rsidR="003971EB">
          <w:t xml:space="preserve"> (</w:t>
        </w:r>
        <w:r w:rsidR="003971EB" w:rsidRPr="003971EB">
          <w:rPr>
            <w:highlight w:val="yellow"/>
            <w:rPrChange w:id="710" w:author="O'Donoghue, Anthony" w:date="2024-08-18T16:15:00Z" w16du:dateUtc="2024-08-18T23:15:00Z">
              <w:rPr/>
            </w:rPrChange>
          </w:rPr>
          <w:t>ref</w:t>
        </w:r>
        <w:r w:rsidR="003971EB">
          <w:t>)</w:t>
        </w:r>
      </w:ins>
      <w:r w:rsidR="008E1E82">
        <w:t xml:space="preserve"> that is no longer </w:t>
      </w:r>
      <w:r w:rsidR="0070128B">
        <w:t xml:space="preserve">actively </w:t>
      </w:r>
      <w:r w:rsidR="008E1E82">
        <w:t>supported</w:t>
      </w:r>
      <w:r w:rsidR="00E6765A">
        <w:t>,</w:t>
      </w:r>
      <w:r w:rsidR="008E1E82">
        <w:t xml:space="preserve"> w</w:t>
      </w:r>
      <w:r w:rsidR="00E6765A">
        <w:t>ere</w:t>
      </w:r>
      <w:r w:rsidR="008E1E82">
        <w:t xml:space="preserve"> implemented in R.</w:t>
      </w:r>
      <w:r w:rsidR="009B419E">
        <w:t xml:space="preserve"> Our implementation of </w:t>
      </w:r>
      <w:del w:id="711" w:author="O'Donoghue, Anthony" w:date="2024-08-18T16:15:00Z" w16du:dateUtc="2024-08-18T23:15:00Z">
        <w:r w:rsidR="009B419E" w:rsidDel="003971EB">
          <w:delText xml:space="preserve">Icelogo </w:delText>
        </w:r>
      </w:del>
      <w:proofErr w:type="spellStart"/>
      <w:ins w:id="712" w:author="O'Donoghue, Anthony" w:date="2024-08-18T16:15:00Z" w16du:dateUtc="2024-08-18T23:15:00Z">
        <w:r w:rsidR="003971EB">
          <w:t>iceLogo</w:t>
        </w:r>
        <w:proofErr w:type="spellEnd"/>
        <w:r w:rsidR="003971EB">
          <w:t xml:space="preserve"> </w:t>
        </w:r>
      </w:ins>
      <w:r w:rsidR="009B419E">
        <w:t xml:space="preserve">is even more adaptable to </w:t>
      </w:r>
      <w:proofErr w:type="spellStart"/>
      <w:r w:rsidR="009B419E">
        <w:t>mspms</w:t>
      </w:r>
      <w:proofErr w:type="spellEnd"/>
      <w:r w:rsidR="009B419E">
        <w:t xml:space="preserve"> experiments, as it can handle </w:t>
      </w:r>
      <w:r w:rsidR="00B97A99">
        <w:t>nonstandard</w:t>
      </w:r>
      <w:r w:rsidR="009B419E">
        <w:t xml:space="preserve"> amino acid letters, </w:t>
      </w:r>
      <w:ins w:id="713" w:author="O'Donoghue, Anthony" w:date="2024-08-18T16:15:00Z" w16du:dateUtc="2024-08-18T23:15:00Z">
        <w:r w:rsidR="003971EB">
          <w:t>such a</w:t>
        </w:r>
      </w:ins>
      <w:ins w:id="714" w:author="Brianna M Hurysz" w:date="2024-08-19T13:53:00Z" w16du:dateUtc="2024-08-19T20:53:00Z">
        <w:r w:rsidR="00BA2EA3">
          <w:t>s</w:t>
        </w:r>
      </w:ins>
      <w:ins w:id="715" w:author="O'Donoghue, Anthony" w:date="2024-08-18T16:15:00Z" w16du:dateUtc="2024-08-18T23:15:00Z">
        <w:r w:rsidR="003971EB">
          <w:t xml:space="preserve"> </w:t>
        </w:r>
      </w:ins>
      <w:r w:rsidR="009B419E">
        <w:t>X which represent</w:t>
      </w:r>
      <w:ins w:id="716" w:author="Brianna M Hurysz" w:date="2024-08-19T13:53:00Z" w16du:dateUtc="2024-08-19T20:53:00Z">
        <w:r w:rsidR="00BA2EA3">
          <w:t>s</w:t>
        </w:r>
      </w:ins>
      <w:r w:rsidR="00325251">
        <w:t xml:space="preserve"> </w:t>
      </w:r>
      <w:r w:rsidR="009B419E">
        <w:t xml:space="preserve">a </w:t>
      </w:r>
      <w:r w:rsidR="00325251">
        <w:t xml:space="preserve">post </w:t>
      </w:r>
      <w:r w:rsidR="009B419E">
        <w:t xml:space="preserve">terminal site, and </w:t>
      </w:r>
      <w:ins w:id="717" w:author="O'Donoghue, Anthony" w:date="2024-08-18T16:15:00Z" w16du:dateUtc="2024-08-18T23:15:00Z">
        <w:r w:rsidR="003971EB">
          <w:t xml:space="preserve">lowercase </w:t>
        </w:r>
      </w:ins>
      <w:r w:rsidR="009B419E">
        <w:t xml:space="preserve">n </w:t>
      </w:r>
      <w:r w:rsidR="00C92A0B" w:rsidRPr="00C92A0B">
        <w:t>representing</w:t>
      </w:r>
      <w:r w:rsidR="00B97A99" w:rsidRPr="00C92A0B">
        <w:t xml:space="preserve"> </w:t>
      </w:r>
      <w:ins w:id="718" w:author="O'Donoghue, Anthony" w:date="2024-08-18T16:15:00Z" w16du:dateUtc="2024-08-18T23:15:00Z">
        <w:r w:rsidR="003971EB">
          <w:t xml:space="preserve">the non-natural </w:t>
        </w:r>
      </w:ins>
      <w:ins w:id="719" w:author="O'Donoghue, Anthony" w:date="2024-08-18T16:16:00Z" w16du:dateUtc="2024-08-18T23:16:00Z">
        <w:r w:rsidR="001B7A5F">
          <w:t>amino</w:t>
        </w:r>
      </w:ins>
      <w:ins w:id="720" w:author="O'Donoghue, Anthony" w:date="2024-08-18T16:15:00Z" w16du:dateUtc="2024-08-18T23:15:00Z">
        <w:r w:rsidR="003971EB">
          <w:t xml:space="preserve"> acid, </w:t>
        </w:r>
      </w:ins>
      <w:del w:id="721" w:author="O'Donoghue, Anthony" w:date="2024-08-18T16:15:00Z" w16du:dateUtc="2024-08-18T23:15:00Z">
        <w:r w:rsidR="00B97A99" w:rsidRPr="00C92A0B" w:rsidDel="003971EB">
          <w:rPr>
            <w:color w:val="333333"/>
            <w:shd w:val="clear" w:color="auto" w:fill="FFFFFF"/>
          </w:rPr>
          <w:delText>Norleucine</w:delText>
        </w:r>
      </w:del>
      <w:proofErr w:type="spellStart"/>
      <w:ins w:id="722" w:author="O'Donoghue, Anthony" w:date="2024-08-18T16:15:00Z" w16du:dateUtc="2024-08-18T23:15:00Z">
        <w:r w:rsidR="003971EB">
          <w:rPr>
            <w:color w:val="333333"/>
            <w:shd w:val="clear" w:color="auto" w:fill="FFFFFF"/>
          </w:rPr>
          <w:t>n</w:t>
        </w:r>
        <w:r w:rsidR="003971EB" w:rsidRPr="00C92A0B">
          <w:rPr>
            <w:color w:val="333333"/>
            <w:shd w:val="clear" w:color="auto" w:fill="FFFFFF"/>
          </w:rPr>
          <w:t>orleucine</w:t>
        </w:r>
      </w:ins>
      <w:proofErr w:type="spellEnd"/>
      <w:r w:rsidR="009B419E">
        <w:t>.  (</w:t>
      </w:r>
      <w:r w:rsidR="00281BEC">
        <w:t xml:space="preserve">3) </w:t>
      </w:r>
      <w:r w:rsidR="00E6765A">
        <w:t>M</w:t>
      </w:r>
      <w:r w:rsidR="00281BEC">
        <w:t xml:space="preserve">spms was </w:t>
      </w:r>
      <w:del w:id="723" w:author="O'Donoghue, Anthony" w:date="2024-08-18T16:16:00Z" w16du:dateUtc="2024-08-18T23:16:00Z">
        <w:r w:rsidR="00281BEC" w:rsidDel="002C2437">
          <w:delText xml:space="preserve">developed </w:delText>
        </w:r>
      </w:del>
      <w:ins w:id="724" w:author="O'Donoghue, Anthony" w:date="2024-08-18T16:16:00Z" w16du:dateUtc="2024-08-18T23:16:00Z">
        <w:r w:rsidR="002C2437">
          <w:t xml:space="preserve">designed for broad </w:t>
        </w:r>
      </w:ins>
      <w:del w:id="725" w:author="O'Donoghue, Anthony" w:date="2024-08-18T16:16:00Z" w16du:dateUtc="2024-08-18T23:16:00Z">
        <w:r w:rsidR="00281BEC" w:rsidDel="002C2437">
          <w:delText xml:space="preserve">with </w:delText>
        </w:r>
      </w:del>
      <w:r w:rsidR="00281BEC">
        <w:t>applicability</w:t>
      </w:r>
      <w:ins w:id="726" w:author="O'Donoghue, Anthony" w:date="2024-08-18T16:16:00Z" w16du:dateUtc="2024-08-18T23:16:00Z">
        <w:r w:rsidR="002C2437">
          <w:t>, s</w:t>
        </w:r>
      </w:ins>
      <w:del w:id="727" w:author="O'Donoghue, Anthony" w:date="2024-08-18T16:16:00Z" w16du:dateUtc="2024-08-18T23:16:00Z">
        <w:r w:rsidR="00281BEC" w:rsidDel="002C2437">
          <w:delText xml:space="preserve"> in </w:delText>
        </w:r>
        <w:r w:rsidR="007B5744" w:rsidDel="002C2437">
          <w:delText>mind and s</w:delText>
        </w:r>
      </w:del>
      <w:r w:rsidR="007B5744">
        <w:t>upport</w:t>
      </w:r>
      <w:ins w:id="728" w:author="O'Donoghue, Anthony" w:date="2024-08-18T16:16:00Z" w16du:dateUtc="2024-08-18T23:16:00Z">
        <w:r w:rsidR="002C2437">
          <w:t>ing</w:t>
        </w:r>
      </w:ins>
      <w:del w:id="729" w:author="O'Donoghue, Anthony" w:date="2024-08-18T16:16:00Z" w16du:dateUtc="2024-08-18T23:16:00Z">
        <w:r w:rsidR="007B5744" w:rsidDel="002C2437">
          <w:delText>s</w:delText>
        </w:r>
      </w:del>
      <w:r w:rsidR="007B5744">
        <w:t xml:space="preserve"> </w:t>
      </w:r>
      <w:ins w:id="730" w:author="O'Donoghue, Anthony" w:date="2024-08-18T16:16:00Z" w16du:dateUtc="2024-08-18T23:16:00Z">
        <w:r w:rsidR="002C2437">
          <w:t xml:space="preserve">diverse experimental </w:t>
        </w:r>
        <w:r w:rsidR="001B7A5F">
          <w:t>designs.</w:t>
        </w:r>
      </w:ins>
      <w:del w:id="731" w:author="O'Donoghue, Anthony" w:date="2024-08-18T16:16:00Z" w16du:dateUtc="2024-08-18T23:16:00Z">
        <w:r w:rsidR="007B5744" w:rsidDel="001B7A5F">
          <w:delText>a broad range of experimental designs</w:delText>
        </w:r>
      </w:del>
      <w:ins w:id="732" w:author="O'Donoghue, Anthony" w:date="2024-08-18T16:16:00Z" w16du:dateUtc="2024-08-18T23:16:00Z">
        <w:r w:rsidR="001B7A5F">
          <w:t xml:space="preserve"> </w:t>
        </w:r>
      </w:ins>
      <w:del w:id="733" w:author="O'Donoghue, Anthony" w:date="2024-08-18T16:16:00Z" w16du:dateUtc="2024-08-18T23:16:00Z">
        <w:r w:rsidR="007B5744" w:rsidDel="001B7A5F">
          <w:delText xml:space="preserve">. </w:delText>
        </w:r>
      </w:del>
      <w:r w:rsidR="007B5744">
        <w:t xml:space="preserve">For example, </w:t>
      </w:r>
      <w:del w:id="734" w:author="O'Donoghue, Anthony" w:date="2024-08-18T16:18:00Z" w16du:dateUtc="2024-08-18T23:18:00Z">
        <w:r w:rsidR="007B5744" w:rsidDel="00945DF5">
          <w:delText xml:space="preserve">Mspms </w:delText>
        </w:r>
      </w:del>
      <w:proofErr w:type="spellStart"/>
      <w:ins w:id="735" w:author="O'Donoghue, Anthony" w:date="2024-08-18T16:18:00Z" w16du:dateUtc="2024-08-18T23:18:00Z">
        <w:r w:rsidR="00945DF5">
          <w:t>mspms</w:t>
        </w:r>
        <w:proofErr w:type="spellEnd"/>
        <w:r w:rsidR="00945DF5">
          <w:t xml:space="preserve"> </w:t>
        </w:r>
      </w:ins>
      <w:r w:rsidR="007B5744">
        <w:t xml:space="preserve">allows </w:t>
      </w:r>
      <w:del w:id="736" w:author="O'Donoghue, Anthony" w:date="2024-08-18T16:18:00Z" w16du:dateUtc="2024-08-18T23:18:00Z">
        <w:r w:rsidR="007B5744" w:rsidDel="00945DF5">
          <w:delText xml:space="preserve">for the use of a </w:delText>
        </w:r>
      </w:del>
      <w:r w:rsidR="007B5744">
        <w:t>user</w:t>
      </w:r>
      <w:ins w:id="737" w:author="O'Donoghue, Anthony" w:date="2024-08-18T16:18:00Z" w16du:dateUtc="2024-08-18T23:18:00Z">
        <w:r w:rsidR="00945DF5">
          <w:t>s to</w:t>
        </w:r>
      </w:ins>
      <w:r w:rsidR="007B5744">
        <w:t xml:space="preserve"> define</w:t>
      </w:r>
      <w:ins w:id="738" w:author="O'Donoghue, Anthony" w:date="2024-08-18T16:18:00Z" w16du:dateUtc="2024-08-18T23:18:00Z">
        <w:r w:rsidR="00945DF5">
          <w:t xml:space="preserve"> a</w:t>
        </w:r>
      </w:ins>
      <w:del w:id="739" w:author="O'Donoghue, Anthony" w:date="2024-08-18T16:18:00Z" w16du:dateUtc="2024-08-18T23:18:00Z">
        <w:r w:rsidR="007B5744" w:rsidDel="00945DF5">
          <w:delText>d</w:delText>
        </w:r>
      </w:del>
      <w:r w:rsidR="007B5744">
        <w:t xml:space="preserve"> peptide library, opening up the possibility to easily extend MSP-MS analysis beyond the </w:t>
      </w:r>
      <w:r w:rsidR="001F6A3B">
        <w:t xml:space="preserve">previously described </w:t>
      </w:r>
      <w:r w:rsidR="007B5744">
        <w:t>228-peptide library</w:t>
      </w:r>
      <w:del w:id="740" w:author="O'Donoghue, Anthony" w:date="2024-08-18T16:18:00Z" w16du:dateUtc="2024-08-18T23:18:00Z">
        <w:r w:rsidR="007B5744" w:rsidDel="00945DF5">
          <w:delText xml:space="preserve"> in the future</w:delText>
        </w:r>
      </w:del>
      <w:r w:rsidR="007B5744">
        <w:t>.</w:t>
      </w:r>
      <w:r w:rsidR="00B81088">
        <w:t xml:space="preserve"> Additionally, </w:t>
      </w:r>
      <w:proofErr w:type="spellStart"/>
      <w:r w:rsidR="00B81088">
        <w:t>mspms</w:t>
      </w:r>
      <w:proofErr w:type="spellEnd"/>
      <w:r w:rsidR="00B81088">
        <w:t xml:space="preserve"> </w:t>
      </w:r>
      <w:ins w:id="741" w:author="O'Donoghue, Anthony" w:date="2024-08-18T16:18:00Z" w16du:dateUtc="2024-08-18T23:18:00Z">
        <w:r w:rsidR="00945DF5">
          <w:t xml:space="preserve">can </w:t>
        </w:r>
      </w:ins>
      <w:del w:id="742" w:author="O'Donoghue, Anthony" w:date="2024-08-18T16:18:00Z" w16du:dateUtc="2024-08-18T23:18:00Z">
        <w:r w:rsidR="00B81088" w:rsidDel="00945DF5">
          <w:delText xml:space="preserve">allows the user to </w:delText>
        </w:r>
      </w:del>
      <w:r w:rsidR="00B81088">
        <w:t xml:space="preserve">analyze the cleavage sequence motifs </w:t>
      </w:r>
      <w:ins w:id="743" w:author="O'Donoghue, Anthony" w:date="2024-08-18T16:19:00Z" w16du:dateUtc="2024-08-18T23:19:00Z">
        <w:r w:rsidR="00945DF5">
          <w:t xml:space="preserve">of </w:t>
        </w:r>
      </w:ins>
      <w:r w:rsidR="00B81088">
        <w:t xml:space="preserve">any </w:t>
      </w:r>
      <w:del w:id="744" w:author="O'Donoghue, Anthony" w:date="2024-08-18T16:19:00Z" w16du:dateUtc="2024-08-18T23:19:00Z">
        <w:r w:rsidR="00B81088" w:rsidDel="00945DF5">
          <w:delText xml:space="preserve">arbitrary </w:delText>
        </w:r>
      </w:del>
      <w:r w:rsidR="00B81088">
        <w:t xml:space="preserve">number of amino acids </w:t>
      </w:r>
      <w:del w:id="745" w:author="O'Donoghue, Anthony" w:date="2024-08-18T16:19:00Z" w16du:dateUtc="2024-08-18T23:19:00Z">
        <w:r w:rsidR="00B81088" w:rsidDel="0060387C">
          <w:delText>from the</w:delText>
        </w:r>
      </w:del>
      <w:ins w:id="746" w:author="O'Donoghue, Anthony" w:date="2024-08-18T16:19:00Z" w16du:dateUtc="2024-08-18T23:19:00Z">
        <w:del w:id="747" w:author="Brianna M Hurysz" w:date="2024-08-19T13:54:00Z" w16du:dateUtc="2024-08-19T20:54:00Z">
          <w:r w:rsidR="0060387C" w:rsidDel="00BA2EA3">
            <w:delText xml:space="preserve">that </w:delText>
          </w:r>
        </w:del>
        <w:r w:rsidR="0060387C">
          <w:t>surrounding the</w:t>
        </w:r>
      </w:ins>
      <w:r w:rsidR="00B81088">
        <w:t xml:space="preserve"> cleavage site, while previous analysis was limited to four amino acids on each side of the cleavage site</w:t>
      </w:r>
      <w:r w:rsidR="00501E14">
        <w:t xml:space="preserve"> (Supple</w:t>
      </w:r>
      <w:r w:rsidR="00FF013E">
        <w:t>men</w:t>
      </w:r>
      <w:r w:rsidR="00501E14">
        <w:t xml:space="preserve">tary Figure </w:t>
      </w:r>
      <w:r w:rsidR="002F2E30">
        <w:t>4</w:t>
      </w:r>
      <w:r w:rsidR="00501E14">
        <w:t>)</w:t>
      </w:r>
      <w:r w:rsidR="00B81088">
        <w:t>. Lastly</w:t>
      </w:r>
      <w:r w:rsidR="007B5744">
        <w:t xml:space="preserve">, </w:t>
      </w:r>
      <w:proofErr w:type="spellStart"/>
      <w:r w:rsidR="007B5744">
        <w:t>mspms</w:t>
      </w:r>
      <w:proofErr w:type="spellEnd"/>
      <w:r w:rsidR="007B5744">
        <w:t xml:space="preserve"> supports</w:t>
      </w:r>
      <w:r w:rsidR="00B81088">
        <w:t xml:space="preserve"> analysis of</w:t>
      </w:r>
      <w:r w:rsidR="007B5744">
        <w:t xml:space="preserve"> data</w:t>
      </w:r>
      <w:r w:rsidR="00B81088">
        <w:t xml:space="preserve"> exported by </w:t>
      </w:r>
      <w:r w:rsidR="007B5744">
        <w:t>multiple upstream proteomic</w:t>
      </w:r>
      <w:r w:rsidR="00B81088">
        <w:t>s</w:t>
      </w:r>
      <w:r w:rsidR="007B5744">
        <w:t xml:space="preserve"> </w:t>
      </w:r>
      <w:r w:rsidR="007B5744">
        <w:lastRenderedPageBreak/>
        <w:t xml:space="preserve">software. </w:t>
      </w:r>
      <w:r w:rsidR="008F7014">
        <w:t xml:space="preserve">PEAKS </w:t>
      </w:r>
      <w:r w:rsidR="007B5744">
        <w:t>and Proteome Discoverer are</w:t>
      </w:r>
      <w:r w:rsidR="008F7014">
        <w:t xml:space="preserve"> currently</w:t>
      </w:r>
      <w:r w:rsidR="007B5744">
        <w:t xml:space="preserve"> supported, and there is the option to easily add more </w:t>
      </w:r>
      <w:r w:rsidR="008E1E82">
        <w:t xml:space="preserve">based on user demand in the future. </w:t>
      </w:r>
      <w:r w:rsidR="00B81088">
        <w:t xml:space="preserve"> As there is substantial variability in the proteomic software of choice lab to lab, this is a crucial feature enabling broad applicability of the tool.</w:t>
      </w:r>
    </w:p>
    <w:p w14:paraId="6E50C095" w14:textId="77777777" w:rsidR="001D2646" w:rsidRDefault="001D2646" w:rsidP="00E92335">
      <w:pPr>
        <w:spacing w:line="480" w:lineRule="auto"/>
      </w:pPr>
    </w:p>
    <w:p w14:paraId="5EAE453E" w14:textId="17363A7E" w:rsidR="008615A7" w:rsidRDefault="007B5744" w:rsidP="00E92335">
      <w:pPr>
        <w:spacing w:line="480" w:lineRule="auto"/>
      </w:pPr>
      <w:r>
        <w:t xml:space="preserve">In this </w:t>
      </w:r>
      <w:r w:rsidR="00AB1426">
        <w:t>work</w:t>
      </w:r>
      <w:r>
        <w:t xml:space="preserve">, we demonstrate the core features of </w:t>
      </w:r>
      <w:proofErr w:type="spellStart"/>
      <w:r>
        <w:t>mspms</w:t>
      </w:r>
      <w:proofErr w:type="spellEnd"/>
      <w:r>
        <w:t xml:space="preserve"> as applied to</w:t>
      </w:r>
      <w:r w:rsidR="00B81088">
        <w:t xml:space="preserve"> publicly available</w:t>
      </w:r>
      <w:r>
        <w:t xml:space="preserve"> MSP-MS </w:t>
      </w:r>
      <w:r w:rsidR="00B81088">
        <w:t>data</w:t>
      </w:r>
      <w:r w:rsidR="005F655F">
        <w:t xml:space="preserve"> profiling several well-studied cathepsin proteases</w:t>
      </w:r>
      <w:r w:rsidR="00C75D48">
        <w:t xml:space="preserve"> spanning all three families</w:t>
      </w:r>
      <w:r w:rsidR="00E6765A">
        <w:t xml:space="preserve"> of cathepsins</w:t>
      </w:r>
      <w:ins w:id="748" w:author="O'Donoghue, Anthony" w:date="2024-08-18T16:20:00Z" w16du:dateUtc="2024-08-18T23:20:00Z">
        <w:r w:rsidR="000E2341">
          <w:t xml:space="preserve"> as cathepsin A is a </w:t>
        </w:r>
      </w:ins>
      <w:del w:id="749" w:author="O'Donoghue, Anthony" w:date="2024-08-18T16:20:00Z" w16du:dateUtc="2024-08-18T23:20:00Z">
        <w:r w:rsidR="00E6765A" w:rsidDel="00C75773">
          <w:delText>:</w:delText>
        </w:r>
        <w:r w:rsidR="00C75D48" w:rsidDel="00C75773">
          <w:delText xml:space="preserve"> </w:delText>
        </w:r>
      </w:del>
      <w:r w:rsidR="00C75D48">
        <w:t>serine</w:t>
      </w:r>
      <w:ins w:id="750" w:author="O'Donoghue, Anthony" w:date="2024-08-18T16:20:00Z" w16du:dateUtc="2024-08-18T23:20:00Z">
        <w:r w:rsidR="000E2341">
          <w:t xml:space="preserve"> protease, </w:t>
        </w:r>
      </w:ins>
      <w:del w:id="751" w:author="O'Donoghue, Anthony" w:date="2024-08-18T16:21:00Z" w16du:dateUtc="2024-08-18T23:21:00Z">
        <w:r w:rsidR="00C75D48" w:rsidDel="00EF3632">
          <w:delText xml:space="preserve"> </w:delText>
        </w:r>
      </w:del>
      <w:ins w:id="752" w:author="O'Donoghue, Anthony" w:date="2024-08-18T16:20:00Z" w16du:dateUtc="2024-08-18T23:20:00Z">
        <w:r w:rsidR="000E2341">
          <w:t xml:space="preserve">cathepsins B and C are </w:t>
        </w:r>
      </w:ins>
      <w:del w:id="753" w:author="O'Donoghue, Anthony" w:date="2024-08-18T16:20:00Z" w16du:dateUtc="2024-08-18T23:20:00Z">
        <w:r w:rsidR="00C75D48" w:rsidDel="000E2341">
          <w:delText xml:space="preserve">(A), </w:delText>
        </w:r>
      </w:del>
      <w:r w:rsidR="00556757">
        <w:t xml:space="preserve">cysteine </w:t>
      </w:r>
      <w:ins w:id="754" w:author="O'Donoghue, Anthony" w:date="2024-08-18T16:21:00Z" w16du:dateUtc="2024-08-18T23:21:00Z">
        <w:r w:rsidR="00EF3632">
          <w:t>proteases</w:t>
        </w:r>
      </w:ins>
      <w:ins w:id="755" w:author="O'Donoghue, Anthony" w:date="2024-08-18T16:20:00Z" w16du:dateUtc="2024-08-18T23:20:00Z">
        <w:r w:rsidR="000E2341">
          <w:t xml:space="preserve"> and </w:t>
        </w:r>
        <w:r w:rsidR="00E516D8">
          <w:t xml:space="preserve">cathepsin </w:t>
        </w:r>
      </w:ins>
      <w:ins w:id="756" w:author="O'Donoghue, Anthony" w:date="2024-08-18T16:21:00Z" w16du:dateUtc="2024-08-18T23:21:00Z">
        <w:r w:rsidR="00E516D8">
          <w:t xml:space="preserve">D is an </w:t>
        </w:r>
      </w:ins>
      <w:del w:id="757" w:author="O'Donoghue, Anthony" w:date="2024-08-18T16:21:00Z" w16du:dateUtc="2024-08-18T23:21:00Z">
        <w:r w:rsidR="00556757" w:rsidDel="00E516D8">
          <w:delText xml:space="preserve">(B,C), and </w:delText>
        </w:r>
      </w:del>
      <w:r w:rsidR="00C75D48">
        <w:t>aspartic</w:t>
      </w:r>
      <w:ins w:id="758" w:author="O'Donoghue, Anthony" w:date="2024-08-18T16:21:00Z" w16du:dateUtc="2024-08-18T23:21:00Z">
        <w:r w:rsidR="00E516D8">
          <w:t xml:space="preserve"> acid protease</w:t>
        </w:r>
      </w:ins>
      <w:del w:id="759" w:author="O'Donoghue, Anthony" w:date="2024-08-18T16:21:00Z" w16du:dateUtc="2024-08-18T23:21:00Z">
        <w:r w:rsidR="00C75D48" w:rsidDel="00E516D8">
          <w:delText xml:space="preserve"> (D)</w:delText>
        </w:r>
      </w:del>
      <w:r w:rsidR="00556757">
        <w:t xml:space="preserve">. </w:t>
      </w:r>
      <w:r w:rsidR="00AB1426">
        <w:t>We use</w:t>
      </w:r>
      <w:r w:rsidR="004F26D8">
        <w:t xml:space="preserve"> the </w:t>
      </w:r>
      <w:proofErr w:type="spellStart"/>
      <w:r w:rsidR="004F26D8">
        <w:t>mspms</w:t>
      </w:r>
      <w:proofErr w:type="spellEnd"/>
      <w:r w:rsidR="004F26D8">
        <w:t xml:space="preserve"> package </w:t>
      </w:r>
      <w:r w:rsidR="00AF278C">
        <w:t xml:space="preserve">to </w:t>
      </w:r>
      <w:r w:rsidR="00C75D48">
        <w:t xml:space="preserve">profile </w:t>
      </w:r>
      <w:r w:rsidR="00AF278C">
        <w:t xml:space="preserve">the substrate specificity of </w:t>
      </w:r>
      <w:ins w:id="760" w:author="O'Donoghue, Anthony" w:date="2024-08-18T16:21:00Z" w16du:dateUtc="2024-08-18T23:21:00Z">
        <w:r w:rsidR="00E516D8">
          <w:t xml:space="preserve">each of these enzymes </w:t>
        </w:r>
      </w:ins>
      <w:ins w:id="761" w:author="O'Donoghue, Anthony" w:date="2024-08-18T16:22:00Z" w16du:dateUtc="2024-08-18T23:22:00Z">
        <w:r w:rsidR="00EF3632">
          <w:t xml:space="preserve">and our results </w:t>
        </w:r>
        <w:r w:rsidR="00076E84">
          <w:t>align with previously published data (</w:t>
        </w:r>
        <w:r w:rsidR="00076E84" w:rsidRPr="00076E84">
          <w:rPr>
            <w:highlight w:val="yellow"/>
            <w:rPrChange w:id="762" w:author="O'Donoghue, Anthony" w:date="2024-08-18T16:22:00Z" w16du:dateUtc="2024-08-18T23:22:00Z">
              <w:rPr/>
            </w:rPrChange>
          </w:rPr>
          <w:t>refs</w:t>
        </w:r>
        <w:r w:rsidR="00076E84">
          <w:t xml:space="preserve">). </w:t>
        </w:r>
      </w:ins>
      <w:del w:id="763" w:author="O'Donoghue, Anthony" w:date="2024-08-18T16:22:00Z" w16du:dateUtc="2024-08-18T23:22:00Z">
        <w:r w:rsidR="00C75D48" w:rsidDel="00076E84">
          <w:delText xml:space="preserve">cathepsins </w:delText>
        </w:r>
        <w:r w:rsidR="004F26D8" w:rsidDel="00076E84">
          <w:delText>A,</w:delText>
        </w:r>
        <w:r w:rsidR="00786FAD" w:rsidDel="00076E84">
          <w:delText xml:space="preserve"> </w:delText>
        </w:r>
        <w:r w:rsidR="00C75D48" w:rsidDel="00076E84">
          <w:delText>B,</w:delText>
        </w:r>
        <w:r w:rsidR="00556757" w:rsidDel="00076E84">
          <w:delText xml:space="preserve"> C and </w:delText>
        </w:r>
        <w:r w:rsidR="00C75D48" w:rsidDel="00076E84">
          <w:delText>D</w:delText>
        </w:r>
        <w:r w:rsidR="00786FAD" w:rsidDel="00076E84">
          <w:delText xml:space="preserve"> and</w:delText>
        </w:r>
        <w:r w:rsidR="004F26D8" w:rsidDel="00076E84">
          <w:delText xml:space="preserve"> </w:delText>
        </w:r>
        <w:r w:rsidR="00AF278C" w:rsidDel="00076E84">
          <w:delText xml:space="preserve">subsequently </w:delText>
        </w:r>
        <w:r w:rsidR="001470E0" w:rsidDel="00076E84">
          <w:delText>compare</w:delText>
        </w:r>
        <w:r w:rsidR="00AF278C" w:rsidDel="00076E84">
          <w:delText xml:space="preserve"> our </w:delText>
        </w:r>
        <w:r w:rsidR="004F26D8" w:rsidDel="00076E84">
          <w:delText xml:space="preserve">results with those </w:delText>
        </w:r>
        <w:r w:rsidR="00AF278C" w:rsidDel="00076E84">
          <w:delText>reported in the literature</w:delText>
        </w:r>
        <w:r w:rsidR="004111DF" w:rsidDel="00076E84">
          <w:delText>.</w:delText>
        </w:r>
      </w:del>
    </w:p>
    <w:p w14:paraId="750034C8" w14:textId="77777777" w:rsidR="008615A7" w:rsidRDefault="008615A7" w:rsidP="00E92335">
      <w:pPr>
        <w:spacing w:line="480" w:lineRule="auto"/>
      </w:pPr>
    </w:p>
    <w:p w14:paraId="37C9B2FF" w14:textId="1236F71E" w:rsidR="00AB1426" w:rsidDel="00EB58F7" w:rsidRDefault="00245167" w:rsidP="00E92335">
      <w:pPr>
        <w:spacing w:line="480" w:lineRule="auto"/>
        <w:rPr>
          <w:del w:id="764" w:author="O'Donoghue, Anthony" w:date="2024-08-18T16:50:00Z" w16du:dateUtc="2024-08-18T23:50:00Z"/>
        </w:rPr>
      </w:pPr>
      <w:ins w:id="765" w:author="O'Donoghue, Anthony" w:date="2024-08-18T16:50:00Z" w16du:dateUtc="2024-08-18T23:50:00Z">
        <w:r w:rsidRPr="00245167">
          <w:t>A critical initial step in MSP-MS data analysis is a rigorous quality control assessment. Given the method's reliance on a specific peptide library, calculating the percentage of library peptides detected in each sample provides a straightforward yet powerful indicator of data integrity. Anomalously low detection rates signal potential instrument or experimental problems.</w:t>
        </w:r>
      </w:ins>
      <w:del w:id="766" w:author="O'Donoghue, Anthony" w:date="2024-08-18T16:50:00Z" w16du:dateUtc="2024-08-18T23:50:00Z">
        <w:r w:rsidR="007E7F86" w:rsidDel="00245167">
          <w:delText xml:space="preserve">In our experience, </w:delText>
        </w:r>
        <w:r w:rsidR="00C20B44" w:rsidDel="00245167">
          <w:delText xml:space="preserve">the </w:delText>
        </w:r>
        <w:r w:rsidR="00A014AA" w:rsidDel="00245167">
          <w:delText>first analys</w:delText>
        </w:r>
        <w:r w:rsidR="00C20B44" w:rsidDel="00245167">
          <w:delText xml:space="preserve">is </w:delText>
        </w:r>
        <w:r w:rsidR="00A014AA" w:rsidDel="00245167">
          <w:delText xml:space="preserve">that should </w:delText>
        </w:r>
        <w:r w:rsidR="00C20B44" w:rsidDel="00245167">
          <w:delText xml:space="preserve">be </w:delText>
        </w:r>
        <w:r w:rsidR="004111DF" w:rsidDel="00245167">
          <w:delText>performed</w:delText>
        </w:r>
        <w:r w:rsidR="00C20B44" w:rsidDel="00245167">
          <w:delText xml:space="preserve"> on </w:delText>
        </w:r>
        <w:r w:rsidR="007E7F86" w:rsidDel="00245167">
          <w:delText xml:space="preserve">MSP-MS </w:delText>
        </w:r>
        <w:r w:rsidR="00A014AA" w:rsidDel="00245167">
          <w:delText xml:space="preserve">data is a simple </w:delText>
        </w:r>
        <w:r w:rsidR="00C75D48" w:rsidDel="00245167">
          <w:delText>quality control</w:delText>
        </w:r>
        <w:r w:rsidR="00A014AA" w:rsidDel="00245167">
          <w:delText xml:space="preserve"> check</w:delText>
        </w:r>
        <w:r w:rsidR="00C20B44" w:rsidDel="00245167">
          <w:rPr>
            <w:color w:val="000000" w:themeColor="text1"/>
          </w:rPr>
          <w:delText xml:space="preserve"> of the underlying data. As the </w:delText>
        </w:r>
        <w:r w:rsidR="006A264F" w:rsidDel="00245167">
          <w:rPr>
            <w:color w:val="000000" w:themeColor="text1"/>
          </w:rPr>
          <w:delText>MSP-MS</w:delText>
        </w:r>
        <w:r w:rsidR="00C20B44" w:rsidDel="00245167">
          <w:rPr>
            <w:color w:val="000000" w:themeColor="text1"/>
          </w:rPr>
          <w:delText xml:space="preserve"> method </w:delText>
        </w:r>
        <w:r w:rsidR="006A264F" w:rsidDel="00245167">
          <w:rPr>
            <w:color w:val="000000" w:themeColor="text1"/>
          </w:rPr>
          <w:delText>is dependent</w:delText>
        </w:r>
        <w:r w:rsidR="00C20B44" w:rsidDel="00245167">
          <w:rPr>
            <w:color w:val="000000" w:themeColor="text1"/>
          </w:rPr>
          <w:delText xml:space="preserve"> </w:delText>
        </w:r>
        <w:r w:rsidR="006A264F" w:rsidDel="00245167">
          <w:rPr>
            <w:color w:val="000000" w:themeColor="text1"/>
          </w:rPr>
          <w:delText>on</w:delText>
        </w:r>
        <w:r w:rsidR="00C20B44" w:rsidDel="00245167">
          <w:rPr>
            <w:color w:val="000000" w:themeColor="text1"/>
          </w:rPr>
          <w:delText xml:space="preserve"> </w:delText>
        </w:r>
        <w:r w:rsidR="006A264F" w:rsidDel="00245167">
          <w:rPr>
            <w:color w:val="000000" w:themeColor="text1"/>
          </w:rPr>
          <w:delText>the</w:delText>
        </w:r>
        <w:r w:rsidR="00C20B44" w:rsidDel="00245167">
          <w:rPr>
            <w:color w:val="000000" w:themeColor="text1"/>
          </w:rPr>
          <w:delText xml:space="preserve"> library of peptides that the protease of interest is exposed to, a</w:delText>
        </w:r>
        <w:r w:rsidR="006A264F" w:rsidDel="00245167">
          <w:rPr>
            <w:color w:val="000000" w:themeColor="text1"/>
          </w:rPr>
          <w:delText xml:space="preserve"> simple</w:delText>
        </w:r>
        <w:r w:rsidR="00AB1426" w:rsidDel="00245167">
          <w:rPr>
            <w:color w:val="000000" w:themeColor="text1"/>
          </w:rPr>
          <w:delText xml:space="preserve">, </w:delText>
        </w:r>
        <w:r w:rsidR="006A264F" w:rsidDel="00245167">
          <w:rPr>
            <w:color w:val="000000" w:themeColor="text1"/>
          </w:rPr>
          <w:delText>yet informative</w:delText>
        </w:r>
        <w:r w:rsidR="00C20B44" w:rsidDel="00245167">
          <w:rPr>
            <w:color w:val="000000" w:themeColor="text1"/>
          </w:rPr>
          <w:delText xml:space="preserve"> quality control check is </w:delText>
        </w:r>
        <w:r w:rsidR="004111DF" w:rsidDel="00245167">
          <w:rPr>
            <w:color w:val="000000" w:themeColor="text1"/>
          </w:rPr>
          <w:delText>the determination of the</w:delText>
        </w:r>
        <w:r w:rsidR="006A264F" w:rsidDel="00245167">
          <w:rPr>
            <w:color w:val="000000" w:themeColor="text1"/>
          </w:rPr>
          <w:delText xml:space="preserve"> percentage of the peptide library that </w:delText>
        </w:r>
        <w:r w:rsidR="004111DF" w:rsidDel="00245167">
          <w:rPr>
            <w:color w:val="000000" w:themeColor="text1"/>
          </w:rPr>
          <w:delText>was</w:delText>
        </w:r>
        <w:r w:rsidR="006A264F" w:rsidDel="00245167">
          <w:rPr>
            <w:color w:val="000000" w:themeColor="text1"/>
          </w:rPr>
          <w:delText xml:space="preserve"> detected in </w:delText>
        </w:r>
        <w:r w:rsidR="004111DF" w:rsidDel="00245167">
          <w:rPr>
            <w:color w:val="000000" w:themeColor="text1"/>
          </w:rPr>
          <w:delText xml:space="preserve">each sample within the </w:delText>
        </w:r>
        <w:r w:rsidR="006A264F" w:rsidDel="00245167">
          <w:rPr>
            <w:color w:val="000000" w:themeColor="text1"/>
          </w:rPr>
          <w:delText>experiment. Low percentages of peptide detected</w:delText>
        </w:r>
        <w:r w:rsidR="004111DF" w:rsidDel="00245167">
          <w:rPr>
            <w:color w:val="000000" w:themeColor="text1"/>
          </w:rPr>
          <w:delText xml:space="preserve"> in a sample</w:delText>
        </w:r>
        <w:r w:rsidR="006A264F" w:rsidDel="00245167">
          <w:rPr>
            <w:color w:val="000000" w:themeColor="text1"/>
          </w:rPr>
          <w:delText xml:space="preserve"> </w:delText>
        </w:r>
        <w:r w:rsidR="004111DF" w:rsidDel="00245167">
          <w:rPr>
            <w:color w:val="000000" w:themeColor="text1"/>
          </w:rPr>
          <w:delText xml:space="preserve">are a clear indication of </w:delText>
        </w:r>
      </w:del>
      <w:del w:id="767" w:author="O'Donoghue, Anthony" w:date="2024-08-18T16:23:00Z" w16du:dateUtc="2024-08-18T23:23:00Z">
        <w:r w:rsidR="004111DF" w:rsidDel="002D4AA4">
          <w:rPr>
            <w:color w:val="000000" w:themeColor="text1"/>
          </w:rPr>
          <w:delText>some sort of</w:delText>
        </w:r>
      </w:del>
      <w:del w:id="768" w:author="O'Donoghue, Anthony" w:date="2024-08-18T16:50:00Z" w16du:dateUtc="2024-08-18T23:50:00Z">
        <w:r w:rsidR="006A264F" w:rsidDel="00245167">
          <w:rPr>
            <w:color w:val="000000" w:themeColor="text1"/>
          </w:rPr>
          <w:delText xml:space="preserve"> experimental </w:delText>
        </w:r>
        <w:r w:rsidR="004111DF" w:rsidDel="00245167">
          <w:rPr>
            <w:color w:val="000000" w:themeColor="text1"/>
          </w:rPr>
          <w:delText>issue</w:delText>
        </w:r>
      </w:del>
      <w:del w:id="769" w:author="O'Donoghue, Anthony" w:date="2024-08-18T16:23:00Z" w16du:dateUtc="2024-08-18T23:23:00Z">
        <w:r w:rsidR="006A264F" w:rsidDel="002D4AA4">
          <w:rPr>
            <w:color w:val="000000" w:themeColor="text1"/>
          </w:rPr>
          <w:delText xml:space="preserve">, which </w:delText>
        </w:r>
        <w:r w:rsidR="004111DF" w:rsidDel="002D4AA4">
          <w:rPr>
            <w:color w:val="000000" w:themeColor="text1"/>
          </w:rPr>
          <w:delText>could conceivably be due to wide variety of factors including</w:delText>
        </w:r>
        <w:r w:rsidR="006A264F" w:rsidDel="002D4AA4">
          <w:rPr>
            <w:color w:val="000000" w:themeColor="text1"/>
          </w:rPr>
          <w:delText xml:space="preserve"> sample preparation, mass spectrometer performance, </w:delText>
        </w:r>
        <w:r w:rsidR="00FF013E" w:rsidDel="002D4AA4">
          <w:rPr>
            <w:color w:val="000000" w:themeColor="text1"/>
          </w:rPr>
          <w:delText>peptide library synthesis error</w:delText>
        </w:r>
        <w:r w:rsidR="004111DF" w:rsidDel="002D4AA4">
          <w:rPr>
            <w:color w:val="000000" w:themeColor="text1"/>
          </w:rPr>
          <w:delText>, and so forth</w:delText>
        </w:r>
        <w:r w:rsidR="006A264F" w:rsidDel="002D4AA4">
          <w:rPr>
            <w:color w:val="000000" w:themeColor="text1"/>
          </w:rPr>
          <w:delText xml:space="preserve">. </w:delText>
        </w:r>
      </w:del>
    </w:p>
    <w:p w14:paraId="36E64FD1" w14:textId="77777777" w:rsidR="00EB58F7" w:rsidRDefault="00EB58F7" w:rsidP="00E92335">
      <w:pPr>
        <w:spacing w:line="480" w:lineRule="auto"/>
        <w:rPr>
          <w:ins w:id="770" w:author="O'Donoghue, Anthony" w:date="2024-08-18T16:51:00Z" w16du:dateUtc="2024-08-18T23:51:00Z"/>
          <w:color w:val="000000" w:themeColor="text1"/>
        </w:rPr>
      </w:pPr>
    </w:p>
    <w:p w14:paraId="15A80941" w14:textId="77777777" w:rsidR="00CE204C" w:rsidRDefault="00CE204C" w:rsidP="00E92335">
      <w:pPr>
        <w:spacing w:line="480" w:lineRule="auto"/>
        <w:rPr>
          <w:color w:val="000000" w:themeColor="text1"/>
        </w:rPr>
      </w:pPr>
    </w:p>
    <w:p w14:paraId="163A1FA1" w14:textId="77777777" w:rsidR="00D005AF" w:rsidRPr="00D005AF" w:rsidRDefault="00D005AF" w:rsidP="00D005AF">
      <w:pPr>
        <w:spacing w:line="480" w:lineRule="auto"/>
        <w:rPr>
          <w:ins w:id="771" w:author="O'Donoghue, Anthony" w:date="2024-08-18T16:54:00Z" w16du:dateUtc="2024-08-18T23:54:00Z"/>
          <w:color w:val="000000" w:themeColor="text1"/>
        </w:rPr>
      </w:pPr>
      <w:ins w:id="772" w:author="O'Donoghue, Anthony" w:date="2024-08-18T16:54:00Z" w16du:dateUtc="2024-08-18T23:54:00Z">
        <w:r w:rsidRPr="00D005AF">
          <w:rPr>
            <w:color w:val="000000" w:themeColor="text1"/>
          </w:rPr>
          <w:t>While theoretically all peptides in a defined library should be detectable in each MSP-MS sample, practical limitations, such as mass spectrometer performance and LC conditions, often hinder complete detection. Identifying consistently missing peptides is crucial for troubleshooting and method optimization.</w:t>
        </w:r>
      </w:ins>
    </w:p>
    <w:p w14:paraId="4EDC2F17" w14:textId="77777777" w:rsidR="00D005AF" w:rsidRPr="00D005AF" w:rsidRDefault="00D005AF" w:rsidP="00D005AF">
      <w:pPr>
        <w:spacing w:line="480" w:lineRule="auto"/>
        <w:rPr>
          <w:ins w:id="773" w:author="O'Donoghue, Anthony" w:date="2024-08-18T16:54:00Z" w16du:dateUtc="2024-08-18T23:54:00Z"/>
          <w:color w:val="000000" w:themeColor="text1"/>
        </w:rPr>
      </w:pPr>
    </w:p>
    <w:p w14:paraId="577D187F" w14:textId="700769C2" w:rsidR="00BA7C62" w:rsidDel="00D005AF" w:rsidRDefault="00D005AF" w:rsidP="00E92335">
      <w:pPr>
        <w:spacing w:line="480" w:lineRule="auto"/>
        <w:rPr>
          <w:del w:id="774" w:author="O'Donoghue, Anthony" w:date="2024-08-18T16:54:00Z" w16du:dateUtc="2024-08-18T23:54:00Z"/>
          <w:color w:val="000000" w:themeColor="text1"/>
        </w:rPr>
      </w:pPr>
      <w:ins w:id="775" w:author="O'Donoghue, Anthony" w:date="2024-08-18T16:54:00Z" w16du:dateUtc="2024-08-18T23:54:00Z">
        <w:r w:rsidRPr="00D005AF">
          <w:rPr>
            <w:color w:val="000000" w:themeColor="text1"/>
          </w:rPr>
          <w:t xml:space="preserve">Potential causes for missing peptides include library preparation errors or suboptimal LC-MS parameters. To address the latter, </w:t>
        </w:r>
        <w:proofErr w:type="spellStart"/>
        <w:r w:rsidRPr="00D005AF">
          <w:rPr>
            <w:color w:val="000000" w:themeColor="text1"/>
          </w:rPr>
          <w:t>mspms</w:t>
        </w:r>
        <w:proofErr w:type="spellEnd"/>
        <w:r w:rsidRPr="00D005AF">
          <w:rPr>
            <w:color w:val="000000" w:themeColor="text1"/>
          </w:rPr>
          <w:t xml:space="preserve"> provides a histogram of peptide retention times, aiding in gradient optimization for better peptide distribution and improved detection.</w:t>
        </w:r>
      </w:ins>
      <w:del w:id="776" w:author="O'Donoghue, Anthony" w:date="2024-08-18T16:54:00Z" w16du:dateUtc="2024-08-18T23:54:00Z">
        <w:r w:rsidR="00AB1426" w:rsidDel="00D005AF">
          <w:rPr>
            <w:color w:val="000000" w:themeColor="text1"/>
          </w:rPr>
          <w:delText>S</w:delText>
        </w:r>
        <w:r w:rsidR="004111DF" w:rsidDel="00D005AF">
          <w:rPr>
            <w:color w:val="000000" w:themeColor="text1"/>
          </w:rPr>
          <w:delText xml:space="preserve">ince a </w:delText>
        </w:r>
        <w:r w:rsidR="00AB1426" w:rsidDel="00D005AF">
          <w:rPr>
            <w:color w:val="000000" w:themeColor="text1"/>
          </w:rPr>
          <w:delText>defined</w:delText>
        </w:r>
        <w:r w:rsidR="004111DF" w:rsidDel="00D005AF">
          <w:rPr>
            <w:color w:val="000000" w:themeColor="text1"/>
          </w:rPr>
          <w:delText xml:space="preserve"> mixture of peptides is used in all MSP-MS experiments</w:delText>
        </w:r>
        <w:r w:rsidR="00AB1426" w:rsidDel="00D005AF">
          <w:rPr>
            <w:color w:val="000000" w:themeColor="text1"/>
          </w:rPr>
          <w:delText xml:space="preserve">, one </w:delText>
        </w:r>
        <w:r w:rsidR="00501E14" w:rsidDel="00D005AF">
          <w:rPr>
            <w:color w:val="000000" w:themeColor="text1"/>
          </w:rPr>
          <w:delText>may</w:delText>
        </w:r>
        <w:r w:rsidR="00AB1426" w:rsidDel="00D005AF">
          <w:rPr>
            <w:color w:val="000000" w:themeColor="text1"/>
          </w:rPr>
          <w:delText xml:space="preserve"> expect</w:delText>
        </w:r>
        <w:r w:rsidR="00667E83" w:rsidDel="00D005AF">
          <w:rPr>
            <w:color w:val="000000" w:themeColor="text1"/>
          </w:rPr>
          <w:delText xml:space="preserve"> each</w:delText>
        </w:r>
        <w:r w:rsidR="004111DF" w:rsidDel="00D005AF">
          <w:rPr>
            <w:color w:val="000000" w:themeColor="text1"/>
          </w:rPr>
          <w:delText xml:space="preserve"> component</w:delText>
        </w:r>
        <w:r w:rsidR="00667E83" w:rsidDel="00D005AF">
          <w:rPr>
            <w:color w:val="000000" w:themeColor="text1"/>
          </w:rPr>
          <w:delText xml:space="preserve"> </w:delText>
        </w:r>
        <w:r w:rsidR="004111DF" w:rsidDel="00D005AF">
          <w:rPr>
            <w:color w:val="000000" w:themeColor="text1"/>
          </w:rPr>
          <w:delText xml:space="preserve">of the peptide library </w:delText>
        </w:r>
        <w:r w:rsidR="00501E14" w:rsidDel="00D005AF">
          <w:rPr>
            <w:color w:val="000000" w:themeColor="text1"/>
          </w:rPr>
          <w:delText>to</w:delText>
        </w:r>
        <w:r w:rsidR="004111DF" w:rsidDel="00D005AF">
          <w:rPr>
            <w:color w:val="000000" w:themeColor="text1"/>
          </w:rPr>
          <w:delText xml:space="preserve"> be detected in each sample</w:delText>
        </w:r>
        <w:r w:rsidR="00501E14" w:rsidDel="00D005AF">
          <w:rPr>
            <w:color w:val="000000" w:themeColor="text1"/>
          </w:rPr>
          <w:delText xml:space="preserve">. </w:delText>
        </w:r>
        <w:r w:rsidR="004111DF" w:rsidDel="00D005AF">
          <w:rPr>
            <w:color w:val="000000" w:themeColor="text1"/>
          </w:rPr>
          <w:delText>In practice</w:delText>
        </w:r>
        <w:r w:rsidR="00AB1426" w:rsidDel="00D005AF">
          <w:rPr>
            <w:color w:val="000000" w:themeColor="text1"/>
          </w:rPr>
          <w:delText xml:space="preserve"> however</w:delText>
        </w:r>
        <w:r w:rsidR="004111DF" w:rsidDel="00D005AF">
          <w:rPr>
            <w:color w:val="000000" w:themeColor="text1"/>
          </w:rPr>
          <w:delText xml:space="preserve">, </w:delText>
        </w:r>
        <w:r w:rsidR="00667E83" w:rsidDel="00D005AF">
          <w:rPr>
            <w:color w:val="000000" w:themeColor="text1"/>
          </w:rPr>
          <w:delText xml:space="preserve">detection rates of these peptides are </w:delText>
        </w:r>
      </w:del>
      <w:del w:id="777" w:author="O'Donoghue, Anthony" w:date="2024-08-18T16:23:00Z" w16du:dateUtc="2024-08-18T23:23:00Z">
        <w:r w:rsidR="00667E83" w:rsidDel="005237EB">
          <w:rPr>
            <w:color w:val="000000" w:themeColor="text1"/>
          </w:rPr>
          <w:delText>not perfect</w:delText>
        </w:r>
      </w:del>
      <w:del w:id="778" w:author="O'Donoghue, Anthony" w:date="2024-08-18T16:54:00Z" w16du:dateUtc="2024-08-18T23:54:00Z">
        <w:r w:rsidR="00667E83" w:rsidDel="00D005AF">
          <w:rPr>
            <w:color w:val="000000" w:themeColor="text1"/>
          </w:rPr>
          <w:delText xml:space="preserve">. This is influenced by a variety of factors, including the mass spectrometer performance (can vary based on how clean </w:delText>
        </w:r>
        <w:r w:rsidR="00BA7C62" w:rsidDel="00D005AF">
          <w:rPr>
            <w:color w:val="000000" w:themeColor="text1"/>
          </w:rPr>
          <w:delText>the system is at a given point in time</w:delText>
        </w:r>
        <w:r w:rsidR="00667E83" w:rsidDel="00D005AF">
          <w:rPr>
            <w:color w:val="000000" w:themeColor="text1"/>
          </w:rPr>
          <w:delText xml:space="preserve">, </w:delText>
        </w:r>
        <w:r w:rsidR="00BA7C62" w:rsidDel="00D005AF">
          <w:rPr>
            <w:color w:val="000000" w:themeColor="text1"/>
          </w:rPr>
          <w:delText xml:space="preserve">time since last </w:delText>
        </w:r>
        <w:r w:rsidR="00FF013E" w:rsidDel="00D005AF">
          <w:rPr>
            <w:color w:val="000000" w:themeColor="text1"/>
          </w:rPr>
          <w:delText>calibration,</w:delText>
        </w:r>
        <w:r w:rsidR="00667E83" w:rsidDel="00D005AF">
          <w:rPr>
            <w:color w:val="000000" w:themeColor="text1"/>
          </w:rPr>
          <w:delText xml:space="preserve"> </w:delText>
        </w:r>
      </w:del>
      <w:del w:id="779" w:author="O'Donoghue, Anthony" w:date="2024-08-18T16:23:00Z" w16du:dateUtc="2024-08-18T23:23:00Z">
        <w:r w:rsidR="00FF013E" w:rsidDel="005237EB">
          <w:rPr>
            <w:color w:val="000000" w:themeColor="text1"/>
          </w:rPr>
          <w:delText xml:space="preserve"> </w:delText>
        </w:r>
      </w:del>
      <w:del w:id="780" w:author="O'Donoghue, Anthony" w:date="2024-08-18T16:54:00Z" w16du:dateUtc="2024-08-18T23:54:00Z">
        <w:r w:rsidR="00FF013E" w:rsidDel="00D005AF">
          <w:rPr>
            <w:color w:val="000000" w:themeColor="text1"/>
          </w:rPr>
          <w:delText xml:space="preserve">specific method being used, </w:delText>
        </w:r>
        <w:r w:rsidR="00667E83" w:rsidDel="00D005AF">
          <w:rPr>
            <w:color w:val="000000" w:themeColor="text1"/>
          </w:rPr>
          <w:delText xml:space="preserve">etc). </w:delText>
        </w:r>
        <w:r w:rsidR="00BA7C62" w:rsidDel="00D005AF">
          <w:rPr>
            <w:color w:val="000000" w:themeColor="text1"/>
          </w:rPr>
          <w:delText xml:space="preserve">Knowing the identity of these missing peptides </w:delText>
        </w:r>
        <w:r w:rsidR="00501E14" w:rsidDel="00D005AF">
          <w:rPr>
            <w:color w:val="000000" w:themeColor="text1"/>
          </w:rPr>
          <w:delText>can be</w:delText>
        </w:r>
        <w:r w:rsidR="00BA7C62" w:rsidDel="00D005AF">
          <w:rPr>
            <w:color w:val="000000" w:themeColor="text1"/>
          </w:rPr>
          <w:delText xml:space="preserve"> useful </w:delText>
        </w:r>
        <w:r w:rsidR="00501E14" w:rsidDel="00D005AF">
          <w:rPr>
            <w:color w:val="000000" w:themeColor="text1"/>
          </w:rPr>
          <w:delText>for</w:delText>
        </w:r>
        <w:r w:rsidR="00BA7C62" w:rsidDel="00D005AF">
          <w:rPr>
            <w:color w:val="000000" w:themeColor="text1"/>
          </w:rPr>
          <w:delText xml:space="preserve"> troubleshoot potential problems</w:delText>
        </w:r>
        <w:r w:rsidR="00501E14" w:rsidDel="00D005AF">
          <w:rPr>
            <w:color w:val="000000" w:themeColor="text1"/>
          </w:rPr>
          <w:delText xml:space="preserve"> as well as optimizing </w:delText>
        </w:r>
        <w:r w:rsidR="00BA7C62" w:rsidDel="00D005AF">
          <w:rPr>
            <w:color w:val="000000" w:themeColor="text1"/>
          </w:rPr>
          <w:delText xml:space="preserve">methods. </w:delText>
        </w:r>
        <w:r w:rsidR="00AB1426" w:rsidDel="00D005AF">
          <w:rPr>
            <w:color w:val="000000" w:themeColor="text1"/>
          </w:rPr>
          <w:delText>Consistent lack of detection could mean one of two things</w:delText>
        </w:r>
        <w:r w:rsidR="00BA7C62" w:rsidDel="00D005AF">
          <w:rPr>
            <w:color w:val="000000" w:themeColor="text1"/>
          </w:rPr>
          <w:delText xml:space="preserve"> </w:delText>
        </w:r>
        <w:r w:rsidR="00667E83" w:rsidDel="00D005AF">
          <w:rPr>
            <w:color w:val="000000" w:themeColor="text1"/>
          </w:rPr>
          <w:delText xml:space="preserve">(1) the </w:delText>
        </w:r>
        <w:r w:rsidR="00BA7C62" w:rsidDel="00D005AF">
          <w:rPr>
            <w:color w:val="000000" w:themeColor="text1"/>
          </w:rPr>
          <w:delText xml:space="preserve">missing </w:delText>
        </w:r>
        <w:r w:rsidR="00667E83" w:rsidDel="00D005AF">
          <w:rPr>
            <w:color w:val="000000" w:themeColor="text1"/>
          </w:rPr>
          <w:delText xml:space="preserve">peptides </w:delText>
        </w:r>
      </w:del>
      <w:del w:id="781" w:author="O'Donoghue, Anthony" w:date="2024-08-18T16:51:00Z" w16du:dateUtc="2024-08-18T23:51:00Z">
        <w:r w:rsidR="00667E83" w:rsidDel="003D53C0">
          <w:rPr>
            <w:color w:val="000000" w:themeColor="text1"/>
          </w:rPr>
          <w:delText xml:space="preserve">were </w:delText>
        </w:r>
      </w:del>
      <w:del w:id="782" w:author="O'Donoghue, Anthony" w:date="2024-08-18T16:54:00Z" w16du:dateUtc="2024-08-18T23:54:00Z">
        <w:r w:rsidR="00667E83" w:rsidDel="00D005AF">
          <w:rPr>
            <w:color w:val="000000" w:themeColor="text1"/>
          </w:rPr>
          <w:delText xml:space="preserve">truly </w:delText>
        </w:r>
      </w:del>
      <w:del w:id="783" w:author="O'Donoghue, Anthony" w:date="2024-08-18T16:51:00Z" w16du:dateUtc="2024-08-18T23:51:00Z">
        <w:r w:rsidR="00667E83" w:rsidDel="003D53C0">
          <w:rPr>
            <w:color w:val="000000" w:themeColor="text1"/>
          </w:rPr>
          <w:delText>not present</w:delText>
        </w:r>
      </w:del>
      <w:del w:id="784" w:author="O'Donoghue, Anthony" w:date="2024-08-18T16:54:00Z" w16du:dateUtc="2024-08-18T23:54:00Z">
        <w:r w:rsidR="00667E83" w:rsidDel="00D005AF">
          <w:rPr>
            <w:color w:val="000000" w:themeColor="text1"/>
          </w:rPr>
          <w:delText xml:space="preserve"> in </w:delText>
        </w:r>
        <w:r w:rsidR="00BA7C62" w:rsidDel="00D005AF">
          <w:rPr>
            <w:color w:val="000000" w:themeColor="text1"/>
          </w:rPr>
          <w:delText xml:space="preserve">the peptide library used for a given MSP-MS experiment (perhaps due to a synthesis or pipetting error) </w:delText>
        </w:r>
        <w:r w:rsidR="00667E83" w:rsidDel="00D005AF">
          <w:rPr>
            <w:color w:val="000000" w:themeColor="text1"/>
          </w:rPr>
          <w:delText xml:space="preserve">or (2) they were not </w:delText>
        </w:r>
        <w:r w:rsidR="00AB1426" w:rsidDel="00D005AF">
          <w:rPr>
            <w:color w:val="000000" w:themeColor="text1"/>
          </w:rPr>
          <w:delText xml:space="preserve">detected with the </w:delText>
        </w:r>
        <w:r w:rsidR="00BA7C62" w:rsidDel="00D005AF">
          <w:rPr>
            <w:color w:val="000000" w:themeColor="text1"/>
          </w:rPr>
          <w:delText xml:space="preserve">LC-MS </w:delText>
        </w:r>
        <w:r w:rsidR="00AB1426" w:rsidDel="00D005AF">
          <w:rPr>
            <w:color w:val="000000" w:themeColor="text1"/>
          </w:rPr>
          <w:delText>method used.</w:delText>
        </w:r>
        <w:r w:rsidR="00BA7C62" w:rsidDel="00D005AF">
          <w:rPr>
            <w:color w:val="000000" w:themeColor="text1"/>
          </w:rPr>
          <w:delText xml:space="preserve"> </w:delText>
        </w:r>
        <w:r w:rsidR="00501E14" w:rsidDel="00D005AF">
          <w:rPr>
            <w:color w:val="000000" w:themeColor="text1"/>
          </w:rPr>
          <w:delText xml:space="preserve"> </w:delText>
        </w:r>
        <w:r w:rsidR="004C5DE2" w:rsidDel="00D005AF">
          <w:rPr>
            <w:color w:val="000000" w:themeColor="text1"/>
          </w:rPr>
          <w:delText xml:space="preserve">In order to </w:delText>
        </w:r>
        <w:r w:rsidR="00BA7C62" w:rsidDel="00D005AF">
          <w:rPr>
            <w:color w:val="000000" w:themeColor="text1"/>
          </w:rPr>
          <w:delText>address</w:delText>
        </w:r>
        <w:r w:rsidR="00501E14" w:rsidDel="00D005AF">
          <w:rPr>
            <w:color w:val="000000" w:themeColor="text1"/>
          </w:rPr>
          <w:delText xml:space="preserve"> the second point</w:delText>
        </w:r>
        <w:r w:rsidR="00BA7C62" w:rsidDel="00D005AF">
          <w:rPr>
            <w:color w:val="000000" w:themeColor="text1"/>
          </w:rPr>
          <w:delText>, we provide a</w:delText>
        </w:r>
        <w:r w:rsidR="004C5DE2" w:rsidDel="00D005AF">
          <w:rPr>
            <w:color w:val="000000" w:themeColor="text1"/>
          </w:rPr>
          <w:delText xml:space="preserve"> </w:delText>
        </w:r>
        <w:r w:rsidR="00BA7C62" w:rsidDel="00D005AF">
          <w:rPr>
            <w:color w:val="000000" w:themeColor="text1"/>
          </w:rPr>
          <w:delText xml:space="preserve">method for plotting </w:delText>
        </w:r>
        <w:r w:rsidR="004C5DE2" w:rsidDel="00D005AF">
          <w:rPr>
            <w:color w:val="000000" w:themeColor="text1"/>
          </w:rPr>
          <w:delText>a histogram of peptides</w:delText>
        </w:r>
        <w:r w:rsidR="00BA7C62" w:rsidDel="00D005AF">
          <w:rPr>
            <w:color w:val="000000" w:themeColor="text1"/>
          </w:rPr>
          <w:delText xml:space="preserve"> as a function of retention time</w:delText>
        </w:r>
        <w:r w:rsidR="004C5DE2" w:rsidDel="00D005AF">
          <w:rPr>
            <w:color w:val="000000" w:themeColor="text1"/>
          </w:rPr>
          <w:delText>.</w:delText>
        </w:r>
        <w:r w:rsidR="00BA7C62" w:rsidDel="00D005AF">
          <w:rPr>
            <w:color w:val="000000" w:themeColor="text1"/>
          </w:rPr>
          <w:delText xml:space="preserve"> This information can be used to optimize LC gradients</w:delText>
        </w:r>
        <w:r w:rsidR="00501E14" w:rsidDel="00D005AF">
          <w:rPr>
            <w:color w:val="000000" w:themeColor="text1"/>
          </w:rPr>
          <w:delText xml:space="preserve"> to </w:delText>
        </w:r>
      </w:del>
      <w:del w:id="785" w:author="O'Donoghue, Anthony" w:date="2024-08-18T16:52:00Z" w16du:dateUtc="2024-08-18T23:52:00Z">
        <w:r w:rsidR="00501E14" w:rsidDel="00B938A0">
          <w:rPr>
            <w:color w:val="000000" w:themeColor="text1"/>
          </w:rPr>
          <w:delText xml:space="preserve">spread </w:delText>
        </w:r>
      </w:del>
      <w:del w:id="786" w:author="O'Donoghue, Anthony" w:date="2024-08-18T16:54:00Z" w16du:dateUtc="2024-08-18T23:54:00Z">
        <w:r w:rsidR="00501E14" w:rsidDel="00D005AF">
          <w:rPr>
            <w:color w:val="000000" w:themeColor="text1"/>
          </w:rPr>
          <w:delText>detection</w:delText>
        </w:r>
      </w:del>
      <w:del w:id="787" w:author="O'Donoghue, Anthony" w:date="2024-08-18T16:52:00Z" w16du:dateUtc="2024-08-18T23:52:00Z">
        <w:r w:rsidR="00501E14" w:rsidDel="00654098">
          <w:rPr>
            <w:color w:val="000000" w:themeColor="text1"/>
          </w:rPr>
          <w:delText xml:space="preserve"> of peptides out over time</w:delText>
        </w:r>
      </w:del>
      <w:del w:id="788" w:author="O'Donoghue, Anthony" w:date="2024-08-18T16:54:00Z" w16du:dateUtc="2024-08-18T23:54:00Z">
        <w:r w:rsidR="00BA7C62" w:rsidDel="00D005AF">
          <w:rPr>
            <w:color w:val="000000" w:themeColor="text1"/>
          </w:rPr>
          <w:delText>.</w:delText>
        </w:r>
      </w:del>
    </w:p>
    <w:p w14:paraId="50EEFF4E" w14:textId="77777777" w:rsidR="00D005AF" w:rsidRDefault="00D005AF" w:rsidP="00D005AF">
      <w:pPr>
        <w:spacing w:line="480" w:lineRule="auto"/>
        <w:rPr>
          <w:ins w:id="789" w:author="O'Donoghue, Anthony" w:date="2024-08-18T16:54:00Z" w16du:dateUtc="2024-08-18T23:54:00Z"/>
          <w:color w:val="000000" w:themeColor="text1"/>
        </w:rPr>
      </w:pPr>
    </w:p>
    <w:p w14:paraId="25A1178C" w14:textId="77777777" w:rsidR="00BA7C62" w:rsidRDefault="00BA7C62" w:rsidP="00E92335">
      <w:pPr>
        <w:spacing w:line="480" w:lineRule="auto"/>
        <w:rPr>
          <w:color w:val="000000" w:themeColor="text1"/>
        </w:rPr>
      </w:pPr>
    </w:p>
    <w:p w14:paraId="6C8BD4F8" w14:textId="6C003796" w:rsidR="004C5DE2" w:rsidRDefault="004C5DE2" w:rsidP="00E92335">
      <w:pPr>
        <w:spacing w:line="480" w:lineRule="auto"/>
        <w:rPr>
          <w:color w:val="000000" w:themeColor="text1"/>
        </w:rPr>
      </w:pPr>
      <w:r>
        <w:rPr>
          <w:color w:val="000000" w:themeColor="text1"/>
        </w:rPr>
        <w:t xml:space="preserve"> </w:t>
      </w:r>
      <w:del w:id="790" w:author="O'Donoghue, Anthony" w:date="2024-08-18T16:56:00Z" w16du:dateUtc="2024-08-18T23:56:00Z">
        <w:r w:rsidR="00BA7C62" w:rsidDel="001A2D0F">
          <w:rPr>
            <w:color w:val="000000" w:themeColor="text1"/>
          </w:rPr>
          <w:delText xml:space="preserve">Applying </w:delText>
        </w:r>
      </w:del>
      <w:ins w:id="791" w:author="O'Donoghue, Anthony" w:date="2024-08-18T16:56:00Z" w16du:dateUtc="2024-08-18T23:56:00Z">
        <w:r w:rsidR="001A2D0F">
          <w:rPr>
            <w:color w:val="000000" w:themeColor="text1"/>
          </w:rPr>
          <w:t>Applicatio</w:t>
        </w:r>
      </w:ins>
      <w:ins w:id="792" w:author="O'Donoghue, Anthony" w:date="2024-08-18T16:57:00Z" w16du:dateUtc="2024-08-18T23:57:00Z">
        <w:r w:rsidR="001A2D0F">
          <w:rPr>
            <w:color w:val="000000" w:themeColor="text1"/>
          </w:rPr>
          <w:t>n of our</w:t>
        </w:r>
      </w:ins>
      <w:ins w:id="793" w:author="O'Donoghue, Anthony" w:date="2024-08-18T16:56:00Z" w16du:dateUtc="2024-08-18T23:56:00Z">
        <w:r w:rsidR="001A2D0F">
          <w:rPr>
            <w:color w:val="000000" w:themeColor="text1"/>
          </w:rPr>
          <w:t xml:space="preserve"> </w:t>
        </w:r>
      </w:ins>
      <w:del w:id="794" w:author="O'Donoghue, Anthony" w:date="2024-08-18T16:57:00Z" w16du:dateUtc="2024-08-18T23:57:00Z">
        <w:r w:rsidR="00BA7C62" w:rsidDel="001A2D0F">
          <w:rPr>
            <w:color w:val="000000" w:themeColor="text1"/>
          </w:rPr>
          <w:delText xml:space="preserve">the </w:delText>
        </w:r>
        <w:r w:rsidR="00CE204C" w:rsidDel="001A2D0F">
          <w:rPr>
            <w:color w:val="000000" w:themeColor="text1"/>
          </w:rPr>
          <w:delText xml:space="preserve">aforementioned </w:delText>
        </w:r>
      </w:del>
      <w:r w:rsidR="00CE204C">
        <w:rPr>
          <w:color w:val="000000" w:themeColor="text1"/>
        </w:rPr>
        <w:t xml:space="preserve">quality control </w:t>
      </w:r>
      <w:ins w:id="795" w:author="O'Donoghue, Anthony" w:date="2024-08-18T16:57:00Z" w16du:dateUtc="2024-08-18T23:57:00Z">
        <w:r w:rsidR="00767B0C">
          <w:rPr>
            <w:color w:val="000000" w:themeColor="text1"/>
          </w:rPr>
          <w:t xml:space="preserve">metrics to the current dataset revealed high detection rates </w:t>
        </w:r>
      </w:ins>
      <w:del w:id="796" w:author="O'Donoghue, Anthony" w:date="2024-08-18T16:57:00Z" w16du:dateUtc="2024-08-18T23:57:00Z">
        <w:r w:rsidR="00CE204C" w:rsidDel="00767B0C">
          <w:rPr>
            <w:color w:val="000000" w:themeColor="text1"/>
          </w:rPr>
          <w:delText>checks</w:delText>
        </w:r>
        <w:r w:rsidR="00BA7C62" w:rsidDel="00767B0C">
          <w:rPr>
            <w:color w:val="000000" w:themeColor="text1"/>
          </w:rPr>
          <w:delText xml:space="preserve"> </w:delText>
        </w:r>
      </w:del>
      <w:ins w:id="797" w:author="O'Donoghue, Anthony" w:date="2024-08-18T16:57:00Z" w16du:dateUtc="2024-08-18T23:57:00Z">
        <w:r w:rsidR="00767B0C">
          <w:rPr>
            <w:color w:val="000000" w:themeColor="text1"/>
          </w:rPr>
          <w:t xml:space="preserve">for the </w:t>
        </w:r>
      </w:ins>
      <w:del w:id="798" w:author="O'Donoghue, Anthony" w:date="2024-08-18T16:57:00Z" w16du:dateUtc="2024-08-18T23:57:00Z">
        <w:r w:rsidR="00BA7C62" w:rsidDel="00767B0C">
          <w:rPr>
            <w:color w:val="000000" w:themeColor="text1"/>
          </w:rPr>
          <w:delText>to th</w:delText>
        </w:r>
      </w:del>
      <w:del w:id="799" w:author="O'Donoghue, Anthony" w:date="2024-08-18T16:55:00Z" w16du:dateUtc="2024-08-18T23:55:00Z">
        <w:r w:rsidR="00BA7C62" w:rsidDel="006F2B02">
          <w:rPr>
            <w:color w:val="000000" w:themeColor="text1"/>
          </w:rPr>
          <w:delText xml:space="preserve">is cathepsin </w:delText>
        </w:r>
      </w:del>
      <w:del w:id="800" w:author="O'Donoghue, Anthony" w:date="2024-08-18T16:57:00Z" w16du:dateUtc="2024-08-18T23:57:00Z">
        <w:r w:rsidR="00BA7C62" w:rsidDel="00767B0C">
          <w:rPr>
            <w:color w:val="000000" w:themeColor="text1"/>
          </w:rPr>
          <w:delText xml:space="preserve">experiment showed that a vast </w:delText>
        </w:r>
      </w:del>
      <w:r w:rsidR="00BA7C62">
        <w:rPr>
          <w:color w:val="000000" w:themeColor="text1"/>
        </w:rPr>
        <w:t xml:space="preserve">majority of </w:t>
      </w:r>
      <w:r w:rsidR="00E258D8">
        <w:rPr>
          <w:color w:val="000000" w:themeColor="text1"/>
        </w:rPr>
        <w:t xml:space="preserve">library </w:t>
      </w:r>
      <w:ins w:id="801" w:author="O'Donoghue, Anthony" w:date="2024-08-18T16:57:00Z" w16du:dateUtc="2024-08-18T23:57:00Z">
        <w:r w:rsidR="00767B0C">
          <w:rPr>
            <w:color w:val="000000" w:themeColor="text1"/>
          </w:rPr>
          <w:t>peptides</w:t>
        </w:r>
      </w:ins>
      <w:del w:id="802" w:author="O'Donoghue, Anthony" w:date="2024-08-18T16:57:00Z" w16du:dateUtc="2024-08-18T23:57:00Z">
        <w:r w:rsidR="00E258D8" w:rsidDel="00767B0C">
          <w:rPr>
            <w:color w:val="000000" w:themeColor="text1"/>
          </w:rPr>
          <w:delText>components</w:delText>
        </w:r>
        <w:r w:rsidR="00BA7C62" w:rsidDel="00767B0C">
          <w:rPr>
            <w:color w:val="000000" w:themeColor="text1"/>
          </w:rPr>
          <w:delText xml:space="preserve"> were detected</w:delText>
        </w:r>
      </w:del>
      <w:del w:id="803" w:author="O'Donoghue, Anthony" w:date="2024-08-18T16:55:00Z" w16du:dateUtc="2024-08-18T23:55:00Z">
        <w:r w:rsidR="00FF013E" w:rsidDel="00876312">
          <w:rPr>
            <w:color w:val="000000" w:themeColor="text1"/>
          </w:rPr>
          <w:delText xml:space="preserve"> in the cathepsin data</w:delText>
        </w:r>
      </w:del>
      <w:r w:rsidR="00BA7C62">
        <w:rPr>
          <w:color w:val="000000" w:themeColor="text1"/>
        </w:rPr>
        <w:t xml:space="preserve">. </w:t>
      </w:r>
      <w:r>
        <w:rPr>
          <w:color w:val="000000" w:themeColor="text1"/>
        </w:rPr>
        <w:t xml:space="preserve"> </w:t>
      </w:r>
      <w:r w:rsidR="00BA7C62">
        <w:rPr>
          <w:color w:val="000000" w:themeColor="text1"/>
        </w:rPr>
        <w:t xml:space="preserve">A small </w:t>
      </w:r>
      <w:del w:id="804" w:author="O'Donoghue, Anthony" w:date="2024-08-18T16:57:00Z" w16du:dateUtc="2024-08-18T23:57:00Z">
        <w:r w:rsidR="00BA7C62" w:rsidDel="00767B0C">
          <w:rPr>
            <w:color w:val="000000" w:themeColor="text1"/>
          </w:rPr>
          <w:delText xml:space="preserve">minority </w:delText>
        </w:r>
      </w:del>
      <w:ins w:id="805" w:author="O'Donoghue, Anthony" w:date="2024-08-18T16:57:00Z" w16du:dateUtc="2024-08-18T23:57:00Z">
        <w:r w:rsidR="00767B0C">
          <w:rPr>
            <w:color w:val="000000" w:themeColor="text1"/>
          </w:rPr>
          <w:t>subset</w:t>
        </w:r>
      </w:ins>
      <w:ins w:id="806" w:author="O'Donoghue, Anthony" w:date="2024-08-18T16:58:00Z" w16du:dateUtc="2024-08-18T23:58:00Z">
        <w:r w:rsidR="00767B0C">
          <w:rPr>
            <w:color w:val="000000" w:themeColor="text1"/>
          </w:rPr>
          <w:t xml:space="preserve"> </w:t>
        </w:r>
      </w:ins>
      <w:r w:rsidR="00BA7C62">
        <w:rPr>
          <w:color w:val="000000" w:themeColor="text1"/>
        </w:rPr>
        <w:t xml:space="preserve">of </w:t>
      </w:r>
      <w:del w:id="807" w:author="O'Donoghue, Anthony" w:date="2024-08-18T16:58:00Z" w16du:dateUtc="2024-08-18T23:58:00Z">
        <w:r w:rsidR="00BA7C62" w:rsidDel="00767B0C">
          <w:rPr>
            <w:color w:val="000000" w:themeColor="text1"/>
          </w:rPr>
          <w:delText xml:space="preserve">library </w:delText>
        </w:r>
      </w:del>
      <w:r w:rsidR="00BA7C62">
        <w:rPr>
          <w:color w:val="000000" w:themeColor="text1"/>
        </w:rPr>
        <w:t>peptides were not detected in any sample.</w:t>
      </w:r>
      <w:r w:rsidR="00BA7C62" w:rsidRPr="00BA7C62">
        <w:rPr>
          <w:color w:val="000000" w:themeColor="text1"/>
        </w:rPr>
        <w:t xml:space="preserve"> </w:t>
      </w:r>
      <w:r w:rsidR="00BA7C62">
        <w:rPr>
          <w:color w:val="000000" w:themeColor="text1"/>
        </w:rPr>
        <w:t xml:space="preserve">Further inspection into the retention time histogram suggests that the LC-MS method used with these samples could </w:t>
      </w:r>
      <w:del w:id="808" w:author="O'Donoghue, Anthony" w:date="2024-08-18T16:56:00Z" w16du:dateUtc="2024-08-18T23:56:00Z">
        <w:r w:rsidR="00FF013E" w:rsidDel="00822278">
          <w:rPr>
            <w:color w:val="000000" w:themeColor="text1"/>
          </w:rPr>
          <w:delText xml:space="preserve">potentially </w:delText>
        </w:r>
      </w:del>
      <w:r w:rsidR="00BA7C62">
        <w:rPr>
          <w:color w:val="000000" w:themeColor="text1"/>
        </w:rPr>
        <w:t xml:space="preserve">be </w:t>
      </w:r>
      <w:r w:rsidR="008D7FFB">
        <w:rPr>
          <w:color w:val="000000" w:themeColor="text1"/>
        </w:rPr>
        <w:t xml:space="preserve">further </w:t>
      </w:r>
      <w:r w:rsidR="00BA7C62">
        <w:rPr>
          <w:color w:val="000000" w:themeColor="text1"/>
        </w:rPr>
        <w:t>optimized to promote better</w:t>
      </w:r>
      <w:r w:rsidR="00501E14">
        <w:rPr>
          <w:color w:val="000000" w:themeColor="text1"/>
        </w:rPr>
        <w:t xml:space="preserve"> detection</w:t>
      </w:r>
      <w:r w:rsidR="002F2E30">
        <w:rPr>
          <w:color w:val="000000" w:themeColor="text1"/>
        </w:rPr>
        <w:t xml:space="preserve"> by spreading out the peptides </w:t>
      </w:r>
      <w:r w:rsidR="00FF013E">
        <w:rPr>
          <w:color w:val="000000" w:themeColor="text1"/>
        </w:rPr>
        <w:t xml:space="preserve">more evenly </w:t>
      </w:r>
      <w:r w:rsidR="002F2E30">
        <w:rPr>
          <w:color w:val="000000" w:themeColor="text1"/>
        </w:rPr>
        <w:t xml:space="preserve">over the gradient (Supplementary Figure </w:t>
      </w:r>
      <w:r w:rsidR="002368D6">
        <w:rPr>
          <w:color w:val="000000" w:themeColor="text1"/>
        </w:rPr>
        <w:t>2</w:t>
      </w:r>
      <w:r w:rsidR="002F2E30">
        <w:rPr>
          <w:color w:val="000000" w:themeColor="text1"/>
        </w:rPr>
        <w:t>)</w:t>
      </w:r>
      <w:r w:rsidR="00BA7C62">
        <w:rPr>
          <w:color w:val="000000" w:themeColor="text1"/>
        </w:rPr>
        <w:t xml:space="preserve">.  </w:t>
      </w:r>
      <w:ins w:id="809" w:author="O'Donoghue, Anthony" w:date="2024-08-18T16:58:00Z" w16du:dateUtc="2024-08-18T23:58:00Z">
        <w:r w:rsidR="00CB25CF">
          <w:rPr>
            <w:color w:val="000000" w:themeColor="text1"/>
          </w:rPr>
          <w:t xml:space="preserve">While complete library coverage is ideal, the </w:t>
        </w:r>
      </w:ins>
      <w:ins w:id="810" w:author="O'Donoghue, Anthony" w:date="2024-08-18T16:59:00Z" w16du:dateUtc="2024-08-18T23:59:00Z">
        <w:r w:rsidR="00C100CC">
          <w:rPr>
            <w:color w:val="000000" w:themeColor="text1"/>
          </w:rPr>
          <w:t xml:space="preserve">data generated </w:t>
        </w:r>
      </w:ins>
      <w:ins w:id="811" w:author="O'Donoghue, Anthony" w:date="2024-08-18T17:00:00Z" w16du:dateUtc="2024-08-19T00:00:00Z">
        <w:r w:rsidR="000E463D">
          <w:rPr>
            <w:color w:val="000000" w:themeColor="text1"/>
          </w:rPr>
          <w:t xml:space="preserve">here for the cathepsin assays </w:t>
        </w:r>
      </w:ins>
      <w:del w:id="812" w:author="O'Donoghue, Anthony" w:date="2024-08-18T17:00:00Z" w16du:dateUtc="2024-08-19T00:00:00Z">
        <w:r w:rsidR="00BA7C62" w:rsidDel="000E463D">
          <w:rPr>
            <w:color w:val="000000" w:themeColor="text1"/>
          </w:rPr>
          <w:delText xml:space="preserve">Importantly, all peptides present in a library do not have to be </w:delText>
        </w:r>
      </w:del>
      <w:del w:id="813" w:author="O'Donoghue, Anthony" w:date="2024-08-18T16:56:00Z" w16du:dateUtc="2024-08-18T23:56:00Z">
        <w:r w:rsidR="00BA7C62" w:rsidDel="00822278">
          <w:rPr>
            <w:color w:val="000000" w:themeColor="text1"/>
          </w:rPr>
          <w:delText xml:space="preserve">present </w:delText>
        </w:r>
      </w:del>
      <w:del w:id="814" w:author="O'Donoghue, Anthony" w:date="2024-08-18T17:00:00Z" w16du:dateUtc="2024-08-19T00:00:00Z">
        <w:r w:rsidR="00BA7C62" w:rsidDel="000E463D">
          <w:rPr>
            <w:color w:val="000000" w:themeColor="text1"/>
          </w:rPr>
          <w:delText xml:space="preserve">in order to gain valuable insights from MSP-MS data. </w:delText>
        </w:r>
        <w:r w:rsidR="00501E14" w:rsidDel="000E463D">
          <w:rPr>
            <w:color w:val="000000" w:themeColor="text1"/>
          </w:rPr>
          <w:delText xml:space="preserve">Overall, the high percentage of peptides belonging to library detected as well as a small minority of peptides systematically undetected suggest that </w:delText>
        </w:r>
        <w:r w:rsidR="002368D6" w:rsidDel="000E463D">
          <w:rPr>
            <w:color w:val="000000" w:themeColor="text1"/>
          </w:rPr>
          <w:delText>the</w:delText>
        </w:r>
        <w:r w:rsidR="00501E14" w:rsidDel="000E463D">
          <w:rPr>
            <w:color w:val="000000" w:themeColor="text1"/>
          </w:rPr>
          <w:delText xml:space="preserve"> cathepsin data </w:delText>
        </w:r>
        <w:r w:rsidR="002368D6" w:rsidDel="000E463D">
          <w:rPr>
            <w:color w:val="000000" w:themeColor="text1"/>
          </w:rPr>
          <w:delText xml:space="preserve">considered here </w:delText>
        </w:r>
      </w:del>
      <w:r w:rsidR="002368D6">
        <w:rPr>
          <w:color w:val="000000" w:themeColor="text1"/>
        </w:rPr>
        <w:t xml:space="preserve">is of </w:t>
      </w:r>
      <w:r w:rsidR="00501E14">
        <w:rPr>
          <w:color w:val="000000" w:themeColor="text1"/>
        </w:rPr>
        <w:t xml:space="preserve">sufficient quality </w:t>
      </w:r>
      <w:r w:rsidR="00CE204C">
        <w:rPr>
          <w:color w:val="000000" w:themeColor="text1"/>
        </w:rPr>
        <w:t xml:space="preserve">to make meaningful conclusions about the underlying biology. </w:t>
      </w:r>
      <w:r w:rsidR="00501E14">
        <w:rPr>
          <w:color w:val="000000" w:themeColor="text1"/>
        </w:rPr>
        <w:t xml:space="preserve"> </w:t>
      </w:r>
    </w:p>
    <w:p w14:paraId="4DAC069E" w14:textId="77777777" w:rsidR="00667E83" w:rsidRPr="006A264F" w:rsidRDefault="00667E83" w:rsidP="00E92335">
      <w:pPr>
        <w:spacing w:line="480" w:lineRule="auto"/>
        <w:rPr>
          <w:color w:val="000000" w:themeColor="text1"/>
        </w:rPr>
      </w:pPr>
    </w:p>
    <w:p w14:paraId="0D04661B" w14:textId="72F6A8E4" w:rsidR="00A014AA" w:rsidRDefault="003C7099" w:rsidP="00E92335">
      <w:pPr>
        <w:spacing w:line="480" w:lineRule="auto"/>
      </w:pPr>
      <w:ins w:id="815" w:author="O'Donoghue, Anthony" w:date="2024-08-18T17:05:00Z" w16du:dateUtc="2024-08-19T00:05:00Z">
        <w:r>
          <w:t xml:space="preserve">Subsequent to data quality assessment, </w:t>
        </w:r>
      </w:ins>
      <w:del w:id="816" w:author="O'Donoghue, Anthony" w:date="2024-08-18T17:05:00Z" w16du:dateUtc="2024-08-19T00:05:00Z">
        <w:r w:rsidR="00E874C3" w:rsidDel="00E40B9C">
          <w:delText>The next</w:delText>
        </w:r>
        <w:r w:rsidR="006A264F" w:rsidDel="00E40B9C">
          <w:delText xml:space="preserve"> </w:delText>
        </w:r>
      </w:del>
      <w:del w:id="817" w:author="O'Donoghue, Anthony" w:date="2024-08-18T17:02:00Z" w16du:dateUtc="2024-08-19T00:02:00Z">
        <w:r w:rsidR="00CE204C" w:rsidDel="00142ECA">
          <w:delText>avenue</w:delText>
        </w:r>
        <w:r w:rsidR="004C5DE2" w:rsidDel="00142ECA">
          <w:delText xml:space="preserve"> of</w:delText>
        </w:r>
        <w:r w:rsidR="006A264F" w:rsidDel="00142ECA">
          <w:delText xml:space="preserve"> analysis</w:delText>
        </w:r>
      </w:del>
      <w:del w:id="818" w:author="O'Donoghue, Anthony" w:date="2024-08-18T17:05:00Z" w16du:dateUtc="2024-08-19T00:05:00Z">
        <w:r w:rsidR="006A264F" w:rsidDel="00E40B9C">
          <w:delText xml:space="preserve"> that should be </w:delText>
        </w:r>
        <w:r w:rsidR="00E9158F" w:rsidDel="00E40B9C">
          <w:delText xml:space="preserve">performed </w:delText>
        </w:r>
        <w:r w:rsidR="004C5DE2" w:rsidDel="00E40B9C">
          <w:delText xml:space="preserve">is </w:delText>
        </w:r>
      </w:del>
      <w:r w:rsidR="006A264F">
        <w:t xml:space="preserve">a </w:t>
      </w:r>
      <w:r w:rsidR="00501E14">
        <w:t>high-level analysis of the data</w:t>
      </w:r>
      <w:r w:rsidR="006A264F">
        <w:t xml:space="preserve"> </w:t>
      </w:r>
      <w:ins w:id="819" w:author="O'Donoghue, Anthony" w:date="2024-08-18T17:05:00Z" w16du:dateUtc="2024-08-19T00:05:00Z">
        <w:r w:rsidR="00E40B9C">
          <w:t xml:space="preserve">is essential to verify </w:t>
        </w:r>
      </w:ins>
      <w:del w:id="820" w:author="O'Donoghue, Anthony" w:date="2024-08-18T17:06:00Z" w16du:dateUtc="2024-08-19T00:06:00Z">
        <w:r w:rsidR="006A264F" w:rsidDel="00E40B9C">
          <w:delText xml:space="preserve">to </w:delText>
        </w:r>
        <w:r w:rsidR="00A014AA" w:rsidDel="00E40B9C">
          <w:delText xml:space="preserve">make sure that the </w:delText>
        </w:r>
      </w:del>
      <w:r w:rsidR="00A014AA">
        <w:t>experimental</w:t>
      </w:r>
      <w:del w:id="821" w:author="O'Donoghue, Anthony" w:date="2024-08-18T17:06:00Z" w16du:dateUtc="2024-08-19T00:06:00Z">
        <w:r w:rsidR="00A014AA" w:rsidDel="00E40B9C">
          <w:delText xml:space="preserve"> </w:delText>
        </w:r>
      </w:del>
      <w:ins w:id="822" w:author="O'Donoghue, Anthony" w:date="2024-08-18T17:06:00Z" w16du:dateUtc="2024-08-19T00:06:00Z">
        <w:r w:rsidR="00E40B9C">
          <w:t xml:space="preserve"> outcomes</w:t>
        </w:r>
      </w:ins>
      <w:del w:id="823" w:author="O'Donoghue, Anthony" w:date="2024-08-18T17:06:00Z" w16du:dateUtc="2024-08-19T00:06:00Z">
        <w:r w:rsidR="00A014AA" w:rsidDel="00E40B9C">
          <w:delText xml:space="preserve">groups </w:delText>
        </w:r>
        <w:r w:rsidR="00CE204C" w:rsidDel="00E40B9C">
          <w:delText>behaved</w:delText>
        </w:r>
        <w:r w:rsidR="00A014AA" w:rsidDel="00E40B9C">
          <w:delText xml:space="preserve"> as expected</w:delText>
        </w:r>
      </w:del>
      <w:r w:rsidR="00A014AA">
        <w:t>.</w:t>
      </w:r>
      <w:r w:rsidR="00501E14">
        <w:t xml:space="preserve"> </w:t>
      </w:r>
      <w:ins w:id="824" w:author="O'Donoghue, Anthony" w:date="2024-08-18T17:06:00Z" w16du:dateUtc="2024-08-19T00:06:00Z">
        <w:r w:rsidR="00E35CEA">
          <w:t>To facilitate this</w:t>
        </w:r>
        <w:r w:rsidR="00F87E71">
          <w:t xml:space="preserve"> exploration, </w:t>
        </w:r>
      </w:ins>
      <w:ins w:id="825" w:author="O'Donoghue, Anthony" w:date="2024-08-18T17:07:00Z" w16du:dateUtc="2024-08-19T00:07:00Z">
        <w:r w:rsidR="00F87E71">
          <w:t>t</w:t>
        </w:r>
      </w:ins>
      <w:del w:id="826" w:author="O'Donoghue, Anthony" w:date="2024-08-18T17:06:00Z" w16du:dateUtc="2024-08-19T00:06:00Z">
        <w:r w:rsidR="00A014AA" w:rsidDel="00E40B9C">
          <w:delText>In t</w:delText>
        </w:r>
      </w:del>
      <w:r w:rsidR="00A014AA">
        <w:t xml:space="preserve">he </w:t>
      </w:r>
      <w:proofErr w:type="spellStart"/>
      <w:r w:rsidR="00A014AA">
        <w:t>mspms</w:t>
      </w:r>
      <w:proofErr w:type="spellEnd"/>
      <w:r w:rsidR="00A014AA">
        <w:t xml:space="preserve"> package</w:t>
      </w:r>
      <w:ins w:id="827" w:author="O'Donoghue, Anthony" w:date="2024-08-18T17:06:00Z" w16du:dateUtc="2024-08-19T00:06:00Z">
        <w:r w:rsidR="00E40B9C">
          <w:t xml:space="preserve"> offers</w:t>
        </w:r>
      </w:ins>
      <w:del w:id="828" w:author="O'Donoghue, Anthony" w:date="2024-08-18T17:06:00Z" w16du:dateUtc="2024-08-19T00:06:00Z">
        <w:r w:rsidR="00A014AA" w:rsidDel="00E40B9C">
          <w:delText>,</w:delText>
        </w:r>
        <w:r w:rsidR="00A014AA" w:rsidDel="00E35CEA">
          <w:delText xml:space="preserve"> two different</w:delText>
        </w:r>
        <w:r w:rsidR="00501E14" w:rsidDel="00E35CEA">
          <w:delText xml:space="preserve"> avenues</w:delText>
        </w:r>
        <w:r w:rsidR="00A014AA" w:rsidDel="00E35CEA">
          <w:delText xml:space="preserve"> of</w:delText>
        </w:r>
        <w:r w:rsidR="00501E14" w:rsidDel="00E35CEA">
          <w:delText xml:space="preserve"> achieving</w:delText>
        </w:r>
        <w:r w:rsidR="00A014AA" w:rsidDel="00E35CEA">
          <w:delText xml:space="preserve"> this are supported</w:delText>
        </w:r>
      </w:del>
      <w:r w:rsidR="00A014AA">
        <w:t>, principle ordination analysis</w:t>
      </w:r>
      <w:r w:rsidR="007E7F86">
        <w:fldChar w:fldCharType="begin"/>
      </w:r>
      <w:r w:rsidR="00A34F2E">
        <w:instrText xml:space="preserve"> ADDIN ZOTERO_ITEM CSL_CITATION {"citationID":"87TCgixm","properties":{"formattedCitation":"\\super 23\\nosupersub{}","plainCitation":"23","noteIndex":0},"citationItems":[{"id":6408,"uris":["http://zotero.org/users/6494753/items/BYTFC2SU"],"itemData":{"id":6408,"type":"article-journal","abstract":"Large datasets are increasingly common and are often difficult to interpret. Principal component analysis (PCA) is a technique for reducing the dimensionality of such datasets, increasing interpretability but at the same time minimizing information loss. It does so by creating new uncorrelated variables that successively maximize variance. Finding such new variables, the principal components, reduces to solving an eigenvalue/eigenvector problem, and the new variables are defined by the dataset at hand, not\n              a priori\n              , hence making PCA an adaptive data analysis technique. It is adaptive in another sense too, since variants of the technique have been developed that are tailored to various different data types and structures. This article will begin by introducing the basic ideas of PCA, discussing what it can and cannot do. It will then describe some variants of PCA and their application.","container-title":"Philosophical Transactions of the Royal Society A: Mathematical, Physical and Engineering Sciences","DOI":"10.1098/rsta.2015.0202","ISSN":"1364-503X, 1471-2962","issue":"2065","journalAbbreviation":"Phil. Trans. R. Soc. A.","language":"en","page":"20150202","source":"DOI.org (Crossref)","title":"Principal component analysis: a review and recent developments","title-short":"Principal component analysis","volume":"374","author":[{"family":"Jolliffe","given":"Ian T."},{"family":"Cadima","given":"Jorge"}],"issued":{"date-parts":[["2016",4,13]]}}}],"schema":"https://github.com/citation-style-language/schema/raw/master/csl-citation.json"} </w:instrText>
      </w:r>
      <w:r w:rsidR="007E7F86">
        <w:fldChar w:fldCharType="separate"/>
      </w:r>
      <w:r w:rsidR="00A34F2E" w:rsidRPr="00A34F2E">
        <w:rPr>
          <w:rFonts w:ascii="Aptos" w:cs="Times New Roman"/>
          <w:vertAlign w:val="superscript"/>
        </w:rPr>
        <w:t>23</w:t>
      </w:r>
      <w:r w:rsidR="007E7F86">
        <w:fldChar w:fldCharType="end"/>
      </w:r>
      <w:r w:rsidR="00A014AA">
        <w:t xml:space="preserve"> or unsupervised </w:t>
      </w:r>
      <w:r w:rsidR="007E7F86" w:rsidRPr="007E7F86">
        <w:t xml:space="preserve">hierarchical </w:t>
      </w:r>
      <w:r w:rsidR="00A014AA">
        <w:t xml:space="preserve">clustering </w:t>
      </w:r>
      <w:r w:rsidR="002368D6">
        <w:t xml:space="preserve">analysis visualized via a heatmap by </w:t>
      </w:r>
      <w:r w:rsidR="00A014AA">
        <w:t xml:space="preserve">using the </w:t>
      </w:r>
      <w:proofErr w:type="spellStart"/>
      <w:r w:rsidR="00A014AA">
        <w:t>plot_pca</w:t>
      </w:r>
      <w:proofErr w:type="spellEnd"/>
      <w:r w:rsidR="00A014AA">
        <w:t xml:space="preserve">() or </w:t>
      </w:r>
      <w:proofErr w:type="spellStart"/>
      <w:r w:rsidR="00A014AA">
        <w:t>plot_heatmap</w:t>
      </w:r>
      <w:proofErr w:type="spellEnd"/>
      <w:r w:rsidR="00A014AA">
        <w:t>() functions</w:t>
      </w:r>
      <w:ins w:id="829" w:author="O'Donoghue, Anthony" w:date="2024-08-18T17:02:00Z" w16du:dateUtc="2024-08-19T00:02:00Z">
        <w:r w:rsidR="001333F8">
          <w:t>,</w:t>
        </w:r>
      </w:ins>
      <w:r w:rsidR="007E7F86">
        <w:t xml:space="preserve"> respectively.</w:t>
      </w:r>
      <w:r w:rsidR="00A014AA">
        <w:t xml:space="preserve"> Th</w:t>
      </w:r>
      <w:r w:rsidR="002F2E30">
        <w:t xml:space="preserve">ese methods </w:t>
      </w:r>
      <w:r w:rsidR="00A014AA">
        <w:t>allow</w:t>
      </w:r>
      <w:r w:rsidR="002F2E30">
        <w:t xml:space="preserve"> </w:t>
      </w:r>
      <w:r w:rsidR="00A014AA">
        <w:t xml:space="preserve">the user to inspect the broad level features of the data and ensure that the experiment performed as expected. </w:t>
      </w:r>
      <w:r w:rsidR="00041BFE">
        <w:t>A proper MSP-MS</w:t>
      </w:r>
      <w:r w:rsidR="00A22C7F">
        <w:t xml:space="preserve"> experiment will have been designed with appropriate positive and negative controls, allowing the user to </w:t>
      </w:r>
      <w:r w:rsidR="004F26D8">
        <w:t>definitively</w:t>
      </w:r>
      <w:r w:rsidR="00A22C7F">
        <w:t xml:space="preserve"> know what was expected and how the observed results</w:t>
      </w:r>
      <w:r w:rsidR="004F26D8">
        <w:t xml:space="preserve"> agree</w:t>
      </w:r>
      <w:r w:rsidR="00A22C7F">
        <w:t xml:space="preserve">. </w:t>
      </w:r>
    </w:p>
    <w:p w14:paraId="3FB32E74" w14:textId="77777777" w:rsidR="00CE204C" w:rsidRPr="00CE204C" w:rsidRDefault="00CE204C" w:rsidP="00E92335">
      <w:pPr>
        <w:spacing w:line="480" w:lineRule="auto"/>
      </w:pPr>
    </w:p>
    <w:p w14:paraId="2835066D" w14:textId="03F216F4" w:rsidR="00315BCE" w:rsidRDefault="008D7FFB" w:rsidP="00E92335">
      <w:pPr>
        <w:spacing w:line="480" w:lineRule="auto"/>
        <w:rPr>
          <w:color w:val="000000" w:themeColor="text1"/>
        </w:rPr>
      </w:pPr>
      <w:r>
        <w:rPr>
          <w:color w:val="000000" w:themeColor="text1"/>
        </w:rPr>
        <w:t xml:space="preserve">Initial high-level analysis of </w:t>
      </w:r>
      <w:del w:id="830" w:author="O'Donoghue, Anthony" w:date="2024-08-18T17:08:00Z" w16du:dateUtc="2024-08-19T00:08:00Z">
        <w:r w:rsidDel="00253AC6">
          <w:rPr>
            <w:color w:val="000000" w:themeColor="text1"/>
          </w:rPr>
          <w:delText xml:space="preserve">the </w:delText>
        </w:r>
      </w:del>
      <w:ins w:id="831" w:author="O'Donoghue, Anthony" w:date="2024-08-18T17:08:00Z" w16du:dateUtc="2024-08-19T00:08:00Z">
        <w:r w:rsidR="00253AC6">
          <w:rPr>
            <w:color w:val="000000" w:themeColor="text1"/>
          </w:rPr>
          <w:t xml:space="preserve">our </w:t>
        </w:r>
      </w:ins>
      <w:r>
        <w:rPr>
          <w:color w:val="000000" w:themeColor="text1"/>
        </w:rPr>
        <w:t>MSP-MS data showed a tight clustering of replicates by experimental group (Figure 2A</w:t>
      </w:r>
      <w:r w:rsidR="005A0FAC">
        <w:rPr>
          <w:color w:val="000000" w:themeColor="text1"/>
        </w:rPr>
        <w:t xml:space="preserve">, </w:t>
      </w:r>
      <w:r>
        <w:rPr>
          <w:color w:val="000000" w:themeColor="text1"/>
        </w:rPr>
        <w:t>B)</w:t>
      </w:r>
      <w:r w:rsidR="0061472B">
        <w:rPr>
          <w:color w:val="000000" w:themeColor="text1"/>
        </w:rPr>
        <w:t xml:space="preserve">, suggesting good agreement between replicate samples. </w:t>
      </w:r>
      <w:r w:rsidR="00315BCE">
        <w:rPr>
          <w:color w:val="000000" w:themeColor="text1"/>
        </w:rPr>
        <w:t xml:space="preserve">Inspection of the heatmap showed clear clusters of peptide cleavage products that were distinct to each condition (Figure 2B). Furthermore, </w:t>
      </w:r>
      <w:r w:rsidR="00FF013E">
        <w:rPr>
          <w:color w:val="000000" w:themeColor="text1"/>
        </w:rPr>
        <w:t>several of these</w:t>
      </w:r>
      <w:r w:rsidR="00315BCE">
        <w:rPr>
          <w:color w:val="000000" w:themeColor="text1"/>
        </w:rPr>
        <w:t xml:space="preserve"> distinct clusters of peptides were seen to increase as a function of incubation time. Together, this shows that different cathepsins produce different cleavage products when evaluated using the MSP-MS technique, suggesting different substrate preferences. </w:t>
      </w:r>
    </w:p>
    <w:p w14:paraId="2DC6CE17" w14:textId="77777777" w:rsidR="00FF013E" w:rsidRDefault="00FF013E" w:rsidP="00FF013E">
      <w:pPr>
        <w:spacing w:line="480" w:lineRule="auto"/>
        <w:rPr>
          <w:color w:val="000000" w:themeColor="text1"/>
        </w:rPr>
      </w:pPr>
    </w:p>
    <w:p w14:paraId="699F41B2" w14:textId="641B7A05" w:rsidR="00FF013E" w:rsidRDefault="00FF013E" w:rsidP="00FF013E">
      <w:pPr>
        <w:spacing w:line="480" w:lineRule="auto"/>
        <w:rPr>
          <w:color w:val="000000" w:themeColor="text1"/>
        </w:rPr>
      </w:pPr>
      <w:r>
        <w:rPr>
          <w:color w:val="000000" w:themeColor="text1"/>
        </w:rPr>
        <w:t xml:space="preserve">Interestingly, inspection of the T0 samples showed a clear separation by cathepsin present in the sample. This was unexpected as the cathepsins at T0 </w:t>
      </w:r>
      <w:r w:rsidR="00BF1298">
        <w:rPr>
          <w:color w:val="000000" w:themeColor="text1"/>
        </w:rPr>
        <w:t>were</w:t>
      </w:r>
      <w:r>
        <w:rPr>
          <w:color w:val="000000" w:themeColor="text1"/>
        </w:rPr>
        <w:t xml:space="preserve"> denatured in </w:t>
      </w:r>
      <w:commentRangeStart w:id="832"/>
      <w:r>
        <w:rPr>
          <w:color w:val="000000" w:themeColor="text1"/>
        </w:rPr>
        <w:t>4M</w:t>
      </w:r>
      <w:commentRangeEnd w:id="832"/>
      <w:r w:rsidR="00BA2EA3">
        <w:rPr>
          <w:rStyle w:val="CommentReference"/>
        </w:rPr>
        <w:commentReference w:id="832"/>
      </w:r>
      <w:r>
        <w:rPr>
          <w:color w:val="000000" w:themeColor="text1"/>
        </w:rPr>
        <w:t xml:space="preserve"> urea</w:t>
      </w:r>
      <w:r>
        <w:rPr>
          <w:color w:val="000000" w:themeColor="text1"/>
        </w:rPr>
        <w:fldChar w:fldCharType="begin"/>
      </w:r>
      <w:r>
        <w:rPr>
          <w:color w:val="000000" w:themeColor="text1"/>
        </w:rPr>
        <w:instrText xml:space="preserve"> ADDIN ZOTERO_ITEM CSL_CITATION {"citationID":"zOPm3lsh","properties":{"formattedCitation":"\\super 2\\nosupersub{}","plainCitation":"2","noteIndex":0},"citationItems":[{"id":6172,"uris":["http://zotero.org/users/6494753/items/2RH4AU5T"],"itemData":{"id":6172,"type":"chapter","abstract":"Proteolysis is a central regulator of many biological pathways and the study of proteases has had a significant impact on our understanding of both native biology and disease. Proteases are key regulators of infectious disease and misregulated proteolysis in humans contributes to a variety of maladies, including cardiovascular disease, neurodegeneration, inflammatory diseases, and cancer. Central to understanding a protease’s biological role, is characterizing its substrate specificity. This chapter will facilitate the characterization of individual proteases and complex, heterogeneous proteolytic mixtures and provide examples of the breadth of applications that leverage the characterization of misregulated proteolysis. Here we present the protocol of Multiplex Substrate Profiling by Mass Spectrometry (MSP-MS), a functional assay that quantitatively characterizes proteolysis using a synthetic library of physiochemically diverse, model peptide substrates, and mass spectrometry. We present a detailed protocol as well as examples of the use of MSP-MS for the study of disease states, for the development of diagnostic and prognostic tests, for the generation of tool compounds, and for the development of proteasetargeted drugs.","container-title":"Methods in Enzymology","ISBN":"978-0-443-18592-2","language":"en","license":"https://www.elsevier.com/tdm/userlicense/1.0/","note":"DOI: 10.1016/bs.mie.2022.09.009","page":"375-411","publisher":"Elsevier","source":"DOI.org (Crossref)","title":"Multiplex substrate profiling by mass spectrometry for proteases","URL":"https://linkinghub.elsevier.com/retrieve/pii/S0076687922003901","volume":"682","author":[{"family":"Rohweder","given":"Peter J."},{"family":"Jiang","given":"Zhenze"},{"family":"Hurysz","given":"Brianna M."},{"family":"O’Donoghue","given":"Anthony J."},{"family":"Craik","given":"Charles S."}],"accessed":{"date-parts":[["2024",4,17]]},"issued":{"date-parts":[["2023"]]}}}],"schema":"https://github.com/citation-style-language/schema/raw/master/csl-citation.json"} </w:instrText>
      </w:r>
      <w:r>
        <w:rPr>
          <w:color w:val="000000" w:themeColor="text1"/>
        </w:rPr>
        <w:fldChar w:fldCharType="separate"/>
      </w:r>
      <w:r w:rsidRPr="00FF013E">
        <w:rPr>
          <w:rFonts w:ascii="Aptos" w:cs="Times New Roman"/>
          <w:color w:val="000000"/>
          <w:vertAlign w:val="superscript"/>
        </w:rPr>
        <w:t>2</w:t>
      </w:r>
      <w:r>
        <w:rPr>
          <w:color w:val="000000" w:themeColor="text1"/>
        </w:rPr>
        <w:fldChar w:fldCharType="end"/>
      </w:r>
      <w:r>
        <w:rPr>
          <w:color w:val="000000" w:themeColor="text1"/>
        </w:rPr>
        <w:t xml:space="preserve"> </w:t>
      </w:r>
      <w:r w:rsidR="00BF1298">
        <w:rPr>
          <w:color w:val="000000" w:themeColor="text1"/>
        </w:rPr>
        <w:t xml:space="preserve">prior to exposure to the peptide library </w:t>
      </w:r>
      <w:r>
        <w:rPr>
          <w:color w:val="000000" w:themeColor="text1"/>
        </w:rPr>
        <w:t>and are not anticipated to be catalytically active</w:t>
      </w:r>
      <w:r w:rsidR="00BF1298">
        <w:rPr>
          <w:color w:val="000000" w:themeColor="text1"/>
        </w:rPr>
        <w:t xml:space="preserve"> (</w:t>
      </w:r>
      <w:r w:rsidR="00BF1298" w:rsidRPr="00BF1298">
        <w:rPr>
          <w:color w:val="FF0000"/>
        </w:rPr>
        <w:t xml:space="preserve">citation for this? </w:t>
      </w:r>
      <w:commentRangeStart w:id="833"/>
      <w:r w:rsidR="00BF1298">
        <w:rPr>
          <w:color w:val="FF0000"/>
        </w:rPr>
        <w:t>Any chance</w:t>
      </w:r>
      <w:r w:rsidR="00BF1298" w:rsidRPr="00BF1298">
        <w:rPr>
          <w:color w:val="FF0000"/>
        </w:rPr>
        <w:t xml:space="preserve"> they </w:t>
      </w:r>
      <w:r w:rsidR="00BF1298">
        <w:rPr>
          <w:color w:val="FF0000"/>
        </w:rPr>
        <w:t xml:space="preserve">could </w:t>
      </w:r>
      <w:proofErr w:type="gramStart"/>
      <w:r w:rsidR="00BF1298" w:rsidRPr="00BF1298">
        <w:rPr>
          <w:color w:val="FF0000"/>
        </w:rPr>
        <w:t>actually be</w:t>
      </w:r>
      <w:proofErr w:type="gramEnd"/>
      <w:r w:rsidR="00BF1298" w:rsidRPr="00BF1298">
        <w:rPr>
          <w:color w:val="FF0000"/>
        </w:rPr>
        <w:t xml:space="preserve"> active in 4M urea</w:t>
      </w:r>
      <w:commentRangeEnd w:id="833"/>
      <w:r w:rsidR="005C2A6D">
        <w:rPr>
          <w:rStyle w:val="CommentReference"/>
        </w:rPr>
        <w:commentReference w:id="833"/>
      </w:r>
      <w:r w:rsidR="00BF1298">
        <w:rPr>
          <w:color w:val="000000" w:themeColor="text1"/>
        </w:rPr>
        <w:t>?)</w:t>
      </w:r>
      <w:r>
        <w:rPr>
          <w:color w:val="000000" w:themeColor="text1"/>
        </w:rPr>
        <w:t>.</w:t>
      </w:r>
      <w:r w:rsidR="00BF1298">
        <w:rPr>
          <w:color w:val="000000" w:themeColor="text1"/>
        </w:rPr>
        <w:t xml:space="preserve"> </w:t>
      </w:r>
      <w:proofErr w:type="gramStart"/>
      <w:r w:rsidR="00BF1298">
        <w:rPr>
          <w:color w:val="000000" w:themeColor="text1"/>
        </w:rPr>
        <w:t>Thus</w:t>
      </w:r>
      <w:proofErr w:type="gramEnd"/>
      <w:r w:rsidR="00BF1298">
        <w:rPr>
          <w:color w:val="000000" w:themeColor="text1"/>
        </w:rPr>
        <w:t xml:space="preserve"> the observation that the</w:t>
      </w:r>
      <w:r>
        <w:rPr>
          <w:color w:val="000000" w:themeColor="text1"/>
        </w:rPr>
        <w:t xml:space="preserve"> T0 samples clustered separately by condition suggested the presence of batch effects between experimental </w:t>
      </w:r>
      <w:del w:id="834" w:author="O'Donoghue, Anthony" w:date="2024-08-18T17:09:00Z" w16du:dateUtc="2024-08-19T00:09:00Z">
        <w:r w:rsidDel="005C2A6D">
          <w:rPr>
            <w:color w:val="000000" w:themeColor="text1"/>
          </w:rPr>
          <w:delText xml:space="preserve">condition </w:delText>
        </w:r>
      </w:del>
      <w:r>
        <w:rPr>
          <w:color w:val="000000" w:themeColor="text1"/>
        </w:rPr>
        <w:t xml:space="preserve">groups. These batch effects </w:t>
      </w:r>
      <w:r w:rsidR="00BF1298">
        <w:rPr>
          <w:color w:val="000000" w:themeColor="text1"/>
        </w:rPr>
        <w:t>could</w:t>
      </w:r>
      <w:r>
        <w:rPr>
          <w:color w:val="000000" w:themeColor="text1"/>
        </w:rPr>
        <w:t xml:space="preserve"> be due to </w:t>
      </w:r>
      <w:r w:rsidR="00BF1298">
        <w:rPr>
          <w:color w:val="000000" w:themeColor="text1"/>
        </w:rPr>
        <w:t xml:space="preserve">either the </w:t>
      </w:r>
      <w:r>
        <w:rPr>
          <w:color w:val="000000" w:themeColor="text1"/>
        </w:rPr>
        <w:t xml:space="preserve">sample preparation </w:t>
      </w:r>
      <w:r w:rsidR="00BF1298">
        <w:rPr>
          <w:color w:val="000000" w:themeColor="text1"/>
        </w:rPr>
        <w:t>factors,</w:t>
      </w:r>
      <w:r>
        <w:rPr>
          <w:color w:val="000000" w:themeColor="text1"/>
        </w:rPr>
        <w:t xml:space="preserve"> or mass spectrometry runs. </w:t>
      </w:r>
      <w:r w:rsidR="00BF1298">
        <w:rPr>
          <w:color w:val="000000" w:themeColor="text1"/>
        </w:rPr>
        <w:t>In our analysis, these batch effects</w:t>
      </w:r>
      <w:r>
        <w:rPr>
          <w:color w:val="000000" w:themeColor="text1"/>
        </w:rPr>
        <w:t xml:space="preserve"> are appropriately controlled for by restricting our analysis to only consider differences </w:t>
      </w:r>
      <w:r w:rsidR="00BF1298">
        <w:rPr>
          <w:color w:val="000000" w:themeColor="text1"/>
        </w:rPr>
        <w:t xml:space="preserve">for each condition </w:t>
      </w:r>
      <w:r>
        <w:rPr>
          <w:color w:val="000000" w:themeColor="text1"/>
        </w:rPr>
        <w:t xml:space="preserve">relative to time 0, as has typically done when analyzing MSP-MS data. However, it is important to note that removal of these batch effects would </w:t>
      </w:r>
      <w:r w:rsidR="00BF1298">
        <w:rPr>
          <w:color w:val="000000" w:themeColor="text1"/>
        </w:rPr>
        <w:t>make additional</w:t>
      </w:r>
      <w:r>
        <w:rPr>
          <w:color w:val="000000" w:themeColor="text1"/>
        </w:rPr>
        <w:t xml:space="preserve"> types of analysis</w:t>
      </w:r>
      <w:r w:rsidR="00BF1298">
        <w:rPr>
          <w:color w:val="000000" w:themeColor="text1"/>
        </w:rPr>
        <w:t xml:space="preserve"> appropriate to perform</w:t>
      </w:r>
      <w:r>
        <w:rPr>
          <w:color w:val="000000" w:themeColor="text1"/>
        </w:rPr>
        <w:t xml:space="preserve"> (i.e. comparing </w:t>
      </w:r>
      <w:r w:rsidR="00BF1298">
        <w:rPr>
          <w:color w:val="000000" w:themeColor="text1"/>
        </w:rPr>
        <w:t xml:space="preserve">cathepsin </w:t>
      </w:r>
      <w:r>
        <w:rPr>
          <w:color w:val="000000" w:themeColor="text1"/>
        </w:rPr>
        <w:t xml:space="preserve">B </w:t>
      </w:r>
      <w:r w:rsidR="00BF1298">
        <w:rPr>
          <w:color w:val="000000" w:themeColor="text1"/>
        </w:rPr>
        <w:t xml:space="preserve">cleavage products after </w:t>
      </w:r>
      <w:r>
        <w:rPr>
          <w:color w:val="000000" w:themeColor="text1"/>
        </w:rPr>
        <w:t>30 minutes</w:t>
      </w:r>
      <w:r w:rsidR="00BF1298">
        <w:rPr>
          <w:color w:val="000000" w:themeColor="text1"/>
        </w:rPr>
        <w:t xml:space="preserve"> of incubation to</w:t>
      </w:r>
      <w:r>
        <w:rPr>
          <w:color w:val="000000" w:themeColor="text1"/>
        </w:rPr>
        <w:t xml:space="preserve"> </w:t>
      </w:r>
      <w:r w:rsidR="00BF1298">
        <w:rPr>
          <w:color w:val="000000" w:themeColor="text1"/>
        </w:rPr>
        <w:t>cathepsin</w:t>
      </w:r>
      <w:r>
        <w:rPr>
          <w:color w:val="000000" w:themeColor="text1"/>
        </w:rPr>
        <w:t xml:space="preserve"> A </w:t>
      </w:r>
      <w:r w:rsidR="00BF1298">
        <w:rPr>
          <w:color w:val="000000" w:themeColor="text1"/>
        </w:rPr>
        <w:t>cleavage products</w:t>
      </w:r>
      <w:r>
        <w:rPr>
          <w:color w:val="000000" w:themeColor="text1"/>
        </w:rPr>
        <w:t xml:space="preserve"> at 30 minutes).  Eliminating these batch effects would require additional experiments to identify </w:t>
      </w:r>
      <w:r>
        <w:rPr>
          <w:color w:val="000000" w:themeColor="text1"/>
        </w:rPr>
        <w:lastRenderedPageBreak/>
        <w:t xml:space="preserve">appropriate randomization and blocking schemes, that could in turn easily be evaluated using the </w:t>
      </w:r>
      <w:proofErr w:type="spellStart"/>
      <w:r>
        <w:rPr>
          <w:color w:val="000000" w:themeColor="text1"/>
        </w:rPr>
        <w:t>mspms</w:t>
      </w:r>
      <w:proofErr w:type="spellEnd"/>
      <w:r>
        <w:rPr>
          <w:color w:val="000000" w:themeColor="text1"/>
        </w:rPr>
        <w:t xml:space="preserve"> framework. </w:t>
      </w:r>
    </w:p>
    <w:p w14:paraId="78ED5D1E" w14:textId="77777777" w:rsidR="005A0FAC" w:rsidRPr="005A0FAC" w:rsidRDefault="005A0FAC" w:rsidP="00E92335">
      <w:pPr>
        <w:spacing w:line="480" w:lineRule="auto"/>
        <w:rPr>
          <w:color w:val="000000" w:themeColor="text1"/>
        </w:rPr>
      </w:pPr>
    </w:p>
    <w:p w14:paraId="7BCB3371" w14:textId="7B9DB51D" w:rsidR="00DC3DF2" w:rsidRPr="00DC3DF2" w:rsidRDefault="001D3523" w:rsidP="00E92335">
      <w:pPr>
        <w:spacing w:line="480" w:lineRule="auto"/>
      </w:pPr>
      <w:ins w:id="835" w:author="O'Donoghue, Anthony" w:date="2024-08-18T17:16:00Z" w16du:dateUtc="2024-08-19T00:16:00Z">
        <w:r>
          <w:t xml:space="preserve">Employing </w:t>
        </w:r>
      </w:ins>
      <w:del w:id="836" w:author="O'Donoghue, Anthony" w:date="2024-08-18T17:17:00Z" w16du:dateUtc="2024-08-19T00:17:00Z">
        <w:r w:rsidR="001470E0" w:rsidDel="001D3523">
          <w:delText xml:space="preserve">We then applied </w:delText>
        </w:r>
      </w:del>
      <w:r w:rsidR="001470E0">
        <w:t xml:space="preserve">the </w:t>
      </w:r>
      <w:proofErr w:type="spellStart"/>
      <w:r w:rsidR="001470E0">
        <w:t>mspms</w:t>
      </w:r>
      <w:proofErr w:type="spellEnd"/>
      <w:r w:rsidR="001470E0">
        <w:t xml:space="preserve"> R package</w:t>
      </w:r>
      <w:ins w:id="837" w:author="O'Donoghue, Anthony" w:date="2024-08-18T17:17:00Z" w16du:dateUtc="2024-08-19T00:17:00Z">
        <w:r>
          <w:t xml:space="preserve">, we sought to </w:t>
        </w:r>
        <w:r w:rsidR="00B66921">
          <w:t>validate</w:t>
        </w:r>
      </w:ins>
      <w:del w:id="838" w:author="O'Donoghue, Anthony" w:date="2024-08-18T17:17:00Z" w16du:dateUtc="2024-08-19T00:17:00Z">
        <w:r w:rsidR="001470E0" w:rsidDel="00B66921">
          <w:delText xml:space="preserve"> to investigate whether we could</w:delText>
        </w:r>
      </w:del>
      <w:r w:rsidR="001470E0">
        <w:t xml:space="preserve"> </w:t>
      </w:r>
      <w:del w:id="839" w:author="O'Donoghue, Anthony" w:date="2024-08-18T17:17:00Z" w16du:dateUtc="2024-08-19T00:17:00Z">
        <w:r w:rsidR="001470E0" w:rsidDel="00B66921">
          <w:delText xml:space="preserve">recapitulate </w:delText>
        </w:r>
      </w:del>
      <w:r w:rsidR="001470E0">
        <w:t>the expected</w:t>
      </w:r>
      <w:r w:rsidR="00213823">
        <w:t xml:space="preserve"> substrate specificity</w:t>
      </w:r>
      <w:r w:rsidR="001470E0">
        <w:t xml:space="preserve"> </w:t>
      </w:r>
      <w:ins w:id="840" w:author="O'Donoghue, Anthony" w:date="2024-08-18T17:17:00Z" w16du:dateUtc="2024-08-19T00:17:00Z">
        <w:r w:rsidR="00B66921">
          <w:t>of</w:t>
        </w:r>
      </w:ins>
      <w:del w:id="841" w:author="O'Donoghue, Anthony" w:date="2024-08-18T17:17:00Z" w16du:dateUtc="2024-08-19T00:17:00Z">
        <w:r w:rsidR="001470E0" w:rsidDel="00B66921">
          <w:delText>for</w:delText>
        </w:r>
      </w:del>
      <w:r w:rsidR="001470E0">
        <w:t xml:space="preserve"> each </w:t>
      </w:r>
      <w:del w:id="842" w:author="O'Donoghue, Anthony" w:date="2024-08-18T17:17:00Z" w16du:dateUtc="2024-08-19T00:17:00Z">
        <w:r w:rsidR="001470E0" w:rsidDel="00B66921">
          <w:delText xml:space="preserve">of the </w:delText>
        </w:r>
      </w:del>
      <w:r w:rsidR="001470E0">
        <w:t>cathepsin</w:t>
      </w:r>
      <w:del w:id="843" w:author="O'Donoghue, Anthony" w:date="2024-08-18T17:17:00Z" w16du:dateUtc="2024-08-19T00:17:00Z">
        <w:r w:rsidR="001470E0" w:rsidDel="00B66921">
          <w:delText>s</w:delText>
        </w:r>
      </w:del>
      <w:r w:rsidR="001470E0">
        <w:t xml:space="preserve"> profiled through the use of</w:t>
      </w:r>
      <w:r w:rsidR="00213823">
        <w:t xml:space="preserve"> cleavage position</w:t>
      </w:r>
      <w:r w:rsidR="001470E0">
        <w:t xml:space="preserve"> and </w:t>
      </w:r>
      <w:del w:id="844" w:author="O'Donoghue, Anthony" w:date="2024-08-18T17:10:00Z" w16du:dateUtc="2024-08-19T00:10:00Z">
        <w:r w:rsidR="001470E0" w:rsidDel="00C55A8D">
          <w:delText xml:space="preserve">Icelogo </w:delText>
        </w:r>
      </w:del>
      <w:proofErr w:type="spellStart"/>
      <w:ins w:id="845" w:author="O'Donoghue, Anthony" w:date="2024-08-18T17:10:00Z" w16du:dateUtc="2024-08-19T00:10:00Z">
        <w:r w:rsidR="00C55A8D">
          <w:t>iceLogo</w:t>
        </w:r>
        <w:proofErr w:type="spellEnd"/>
        <w:r w:rsidR="00C55A8D">
          <w:t xml:space="preserve"> </w:t>
        </w:r>
      </w:ins>
      <w:r w:rsidR="001470E0">
        <w:t xml:space="preserve">plots. </w:t>
      </w:r>
      <w:r w:rsidR="002F2E30">
        <w:t>Our investigation of</w:t>
      </w:r>
      <w:r w:rsidR="001470E0">
        <w:t xml:space="preserve"> </w:t>
      </w:r>
      <w:r w:rsidR="00684EFE">
        <w:t>cathepsin</w:t>
      </w:r>
      <w:r w:rsidR="00E13BDF">
        <w:t xml:space="preserve"> A</w:t>
      </w:r>
      <w:r w:rsidR="002F2E30">
        <w:t xml:space="preserve"> revealed</w:t>
      </w:r>
      <w:r w:rsidR="00DC3DF2">
        <w:t xml:space="preserve"> </w:t>
      </w:r>
      <w:r w:rsidR="00851252">
        <w:t>carboxypeptidase</w:t>
      </w:r>
      <w:r w:rsidR="00DC3DF2">
        <w:t xml:space="preserve"> activity</w:t>
      </w:r>
      <w:r w:rsidR="002F2E30">
        <w:t xml:space="preserve">, </w:t>
      </w:r>
      <w:r w:rsidR="00E874C3">
        <w:t xml:space="preserve">as </w:t>
      </w:r>
      <w:del w:id="846" w:author="O'Donoghue, Anthony" w:date="2024-08-18T17:11:00Z" w16du:dateUtc="2024-08-19T00:11:00Z">
        <w:r w:rsidR="00E874C3" w:rsidDel="009B2AC1">
          <w:delText>anticipated</w:delText>
        </w:r>
        <w:r w:rsidR="002F2E30" w:rsidDel="009B2AC1">
          <w:delText xml:space="preserve"> based</w:delText>
        </w:r>
      </w:del>
      <w:ins w:id="847" w:author="O'Donoghue, Anthony" w:date="2024-08-18T17:11:00Z" w16du:dateUtc="2024-08-19T00:11:00Z">
        <w:r w:rsidR="009B2AC1">
          <w:t>previously described in</w:t>
        </w:r>
      </w:ins>
      <w:r w:rsidR="002F2E30">
        <w:t xml:space="preserve"> </w:t>
      </w:r>
      <w:del w:id="848" w:author="O'Donoghue, Anthony" w:date="2024-08-18T17:11:00Z" w16du:dateUtc="2024-08-19T00:11:00Z">
        <w:r w:rsidR="002F2E30" w:rsidDel="009B2AC1">
          <w:delText xml:space="preserve">on </w:delText>
        </w:r>
      </w:del>
      <w:r w:rsidR="002F2E30">
        <w:t xml:space="preserve">the literature </w:t>
      </w:r>
      <w:r w:rsidR="002F2E30">
        <w:fldChar w:fldCharType="begin"/>
      </w:r>
      <w:r w:rsidR="002F2E30">
        <w:instrText xml:space="preserve"> ADDIN ZOTERO_ITEM CSL_CITATION {"citationID":"t4ZjOqgf","properties":{"formattedCitation":"\\super 6\\nosupersub{}","plainCitation":"6","noteIndex":0},"citationItems":[{"id":6401,"uris":["http://zotero.org/users/6494753/items/FU8R4UJZ"],"itemData":{"id":6401,"type":"article-journal","container-title":"Cellular and Molecular Life Sciences (CMLS)","DOI":"10.1007/s000180050482","ISSN":"1420-682X, 1420-9071","issue":"11-12","journalAbbreviation":"Cellular and Molecular Life Sciences (CMLS)","language":"en","license":"http://www.springer.com/tdm","page":"894-907","source":"DOI.org (Crossref)","title":"Cathepsin A/protective protein: an unusual lysosomal multifunctional protein","title-short":"Cathepsin A/protective protein","volume":"56","author":[{"family":"Hiraiwa","given":"M."}],"issued":{"date-parts":[["1999",12,31]]}}}],"schema":"https://github.com/citation-style-language/schema/raw/master/csl-citation.json"} </w:instrText>
      </w:r>
      <w:r w:rsidR="002F2E30">
        <w:fldChar w:fldCharType="separate"/>
      </w:r>
      <w:r w:rsidR="002F2E30" w:rsidRPr="004415C4">
        <w:rPr>
          <w:rFonts w:ascii="Aptos" w:cs="Times New Roman"/>
          <w:vertAlign w:val="superscript"/>
        </w:rPr>
        <w:t>6</w:t>
      </w:r>
      <w:r w:rsidR="002F2E30">
        <w:fldChar w:fldCharType="end"/>
      </w:r>
      <w:r w:rsidR="002F2E30">
        <w:t xml:space="preserve">. Analysis of cathepsin B revealed clear evidence of </w:t>
      </w:r>
      <w:r w:rsidR="00E874C3">
        <w:t>e</w:t>
      </w:r>
      <w:r w:rsidR="002F2E30">
        <w:t xml:space="preserve">xpected </w:t>
      </w:r>
      <w:ins w:id="849" w:author="O'Donoghue, Anthony" w:date="2024-08-18T17:10:00Z" w16du:dateUtc="2024-08-19T00:10:00Z">
        <w:r w:rsidR="00C55A8D">
          <w:t>di-</w:t>
        </w:r>
      </w:ins>
      <w:r w:rsidR="002F2E30">
        <w:t>carboxypeptidase activity</w:t>
      </w:r>
      <w:r w:rsidR="002F2E30">
        <w:fldChar w:fldCharType="begin"/>
      </w:r>
      <w:r w:rsidR="002F2E30">
        <w:instrText xml:space="preserve"> ADDIN ZOTERO_ITEM CSL_CITATION {"citationID":"X1fG0QaS","properties":{"formattedCitation":"\\super 24\\nosupersub{}","plainCitation":"24","noteIndex":0},"citationItems":[{"id":6397,"uris":["http://zotero.org/users/6494753/items/7ZXRMV39"],"itemData":{"id":6397,"type":"article-journal","abstract":"Cathepsin B is a cysteine protease that normally functions within acidic lysosomes for protein degradation, but in numerous human diseases, cathepsin B translocates to the cytosol having neutral pH where the enzyme activates inﬂammation and cell death. Cathepsin B is active at both the neutral pH 7.2 of the cytosol and the acidic pH 4.6 within lysosomes. We evaluated the hypothesis that cathepsin B may possess pH-dependent cleavage preferences that can be utilized for design of a selective neutral pH inhibitor by (1) analysis of di</w:instrText>
      </w:r>
      <w:r w:rsidR="002F2E30">
        <w:rPr>
          <w:rFonts w:ascii="Cambria Math" w:hAnsi="Cambria Math" w:cs="Cambria Math"/>
        </w:rPr>
        <w:instrText>ﬀ</w:instrText>
      </w:r>
      <w:r w:rsidR="002F2E30">
        <w:instrText xml:space="preserve">erential cathepsin B cleavage proﬁles at neutral pH compared to acidic pH using multiplex substrate proﬁling by mass spectrometry (MSP-MS), (2) design of pH-selective peptide−7amino-4-methylcoumarin (AMC) substrates, and (3) design and validation of Z-Arg-Lysacyloxymethyl ketone (AOMK) as a selective neutral pH inhibitor. Cathepsin B displayed preferences for cleaving peptides with Arg in the P2 position at pH 7.2 and Glu in the P2 position at pH 4.6, represented by its primary dipeptidyl carboxypeptidase and modest endopeptidase activity. These properties led to design of the substrate Z-Arg-Lys−AMC having neutral pH selectivity, and its modiﬁcation with the AOMK warhead to result in the inhibitor Z-Arg-Lys−AOMK. This irreversible inhibitor displays nanomolar potency with 100-fold selectivity for inhibition of cathepsin B at pH 7.2 compared to pH 4.6, shows speciﬁcity for cathepsin B over other cysteine cathepsins, and is cell permeable and inhibits intracellular cathepsin B. These ﬁndings demonstrate that cathepsin B possesses pH-dependent cleavage properties that can lead to development of a potent, neutral pH inhibitor of this enzyme.","container-title":"ACS Chemical Biology","DOI":"10.1021/acschembio.1c00138","ISSN":"1554-8929, 1554-8937","issue":"9","journalAbbreviation":"ACS Chem. Biol.","language":"en","license":"https://creativecommons.org/licenses/by-nc-nd/4.0/","page":"1628-1643","source":"DOI.org (Crossref)","title":"Selective Neutral pH Inhibitor of Cathepsin B Designed Based on Cleavage Preferences at Cytosolic and Lysosomal pH Conditions","volume":"16","author":[{"family":"Yoon","given":"Michael C."},{"family":"Solania","given":"Angelo"},{"family":"Jiang","given":"Zhenze"},{"family":"Christy","given":"Mitchell P."},{"family":"Podvin","given":"Sonia"},{"family":"Mosier","given":"Charles"},{"family":"Lietz","given":"Christopher B."},{"family":"Ito","given":"Gen"},{"family":"Gerwick","given":"William H."},{"family":"Wolan","given":"Dennis W."},{"family":"Hook","given":"Gregory"},{"family":"O’Donoghue","given":"Anthony J."},{"family":"Hook","given":"Vivian"}],"issued":{"date-parts":[["2021",9,17]]}}}],"schema":"https://github.com/citation-style-language/schema/raw/master/csl-citation.json"} </w:instrText>
      </w:r>
      <w:r w:rsidR="002F2E30">
        <w:fldChar w:fldCharType="separate"/>
      </w:r>
      <w:r w:rsidR="002F2E30" w:rsidRPr="00A34F2E">
        <w:rPr>
          <w:rFonts w:ascii="Aptos" w:cs="Times New Roman"/>
          <w:vertAlign w:val="superscript"/>
        </w:rPr>
        <w:t>24</w:t>
      </w:r>
      <w:r w:rsidR="002F2E30">
        <w:fldChar w:fldCharType="end"/>
      </w:r>
      <w:r w:rsidR="002F2E30" w:rsidRPr="007113B1">
        <w:rPr>
          <w:vertAlign w:val="superscript"/>
        </w:rPr>
        <w:t>,</w:t>
      </w:r>
      <w:r w:rsidR="002F2E30">
        <w:fldChar w:fldCharType="begin"/>
      </w:r>
      <w:r w:rsidR="002F2E30">
        <w:instrText xml:space="preserve"> ADDIN ZOTERO_ITEM CSL_CITATION {"citationID":"Y46xjsNI","properties":{"formattedCitation":"\\super 7\\nosupersub{}","plainCitation":"7","noteIndex":0},"citationItems":[{"id":6381,"uris":["http://zotero.org/users/6494753/items/Y9BYXFS8"],"itemData":{"id":6381,"type":"article-journal","abstract":"Cathepsin B is a lysosomal protease that participates in protein degradation. However, cathepsin B is also active under neutral pH conditions of the cytosol, nuclei, and extracellular locations. The dipeptidyl carboxypeptidase (DPCP) activity of cathepsin B, assayed with the Abz-GIVR↓AK(Dnp)-OH substrate, has been reported to display an acidic pH optimum. In contrast, the endopeptidase activity, monitored with Z-RR-↓AMC, has a neutral pH optimum. These observations raise the question of whether other substrates can demonstrate cathepsin B DPCP activity at neutral pH and endopeptidase activity at acidic pH. To address this question, global cleavage profiling of cathepsin B with a diverse peptide library was conducted under acidic and neutral pH conditions. Results revealed that cathepsin B has (1) major DPCP activity and modest endopeptidase activity under both acidic and neutral pH conditions and (2) distinct pH-dependent amino acid preferences adjacent to cleavage sites for both DPCP and endopeptidase activities. The pH-dependent cleavage preferences were utilized to design a new Abz-GnVR↓AK(Dnp)-OH DPCP substrate, with norleucine (n) at the P3 position, having improved DPCP activity of cathepsin B at neutral pH compared to the original Abz-GIVR↓AK(Dnp)-OH substrate. The new Z-VR-AMC and Z-ER-AMC substrates displayed improved endopeptidase activity at acidic pH compared to the original Z-RR-AMC. These findings illustrate the new concept that cathepsin B possesses DPCP and endopeptidase activities at both acidic and neutral pH values. These results advance understanding of the pH-dependent cleavage properties of the dual DPCP and endopeptidase activities of cathepsin B that function under different cellular pH conditions.","container-title":"Biochemistry","DOI":"10.1021/acs.biochem.2c00358","ISSN":"0006-2960, 1520-4995","issue":"17","journalAbbreviation":"Biochemistry","language":"en","license":"https://creativecommons.org/licenses/by/4.0/","page":"1904-1914","source":"DOI.org (Crossref)","title":"Cathepsin B Dipeptidyl Carboxypeptidase and Endopeptidase Activities Demonstrated across a Broad pH Range","volume":"61","author":[{"family":"Yoon","given":"Michael C."},{"family":"Hook","given":"Vivian"},{"family":"O’Donoghue","given":"Anthony J."}],"issued":{"date-parts":[["2022",9,6]]}}}],"schema":"https://github.com/citation-style-language/schema/raw/master/csl-citation.json"} </w:instrText>
      </w:r>
      <w:r w:rsidR="002F2E30">
        <w:fldChar w:fldCharType="separate"/>
      </w:r>
      <w:r w:rsidR="002F2E30" w:rsidRPr="007113B1">
        <w:rPr>
          <w:rFonts w:ascii="Aptos" w:cs="Times New Roman"/>
          <w:vertAlign w:val="superscript"/>
        </w:rPr>
        <w:t>7</w:t>
      </w:r>
      <w:r w:rsidR="002F2E30">
        <w:fldChar w:fldCharType="end"/>
      </w:r>
      <w:r w:rsidR="002F2E30">
        <w:t xml:space="preserve">, as indicated by </w:t>
      </w:r>
      <w:del w:id="850" w:author="O'Donoghue, Anthony" w:date="2024-08-18T17:18:00Z" w16du:dateUtc="2024-08-19T00:18:00Z">
        <w:r w:rsidR="002F2E30" w:rsidDel="000E6FA3">
          <w:delText>peaks every 2</w:delText>
        </w:r>
      </w:del>
      <w:ins w:id="851" w:author="O'Donoghue, Anthony" w:date="2024-08-18T17:18:00Z" w16du:dateUtc="2024-08-19T00:18:00Z">
        <w:r w:rsidR="000E6FA3">
          <w:t>the high frequency of cleav</w:t>
        </w:r>
      </w:ins>
      <w:ins w:id="852" w:author="Brianna M Hurysz" w:date="2024-08-19T13:58:00Z" w16du:dateUtc="2024-08-19T20:58:00Z">
        <w:r w:rsidR="00BA2EA3">
          <w:t>ages</w:t>
        </w:r>
      </w:ins>
      <w:ins w:id="853" w:author="O'Donoghue, Anthony" w:date="2024-08-18T17:18:00Z" w16du:dateUtc="2024-08-19T00:18:00Z">
        <w:del w:id="854" w:author="Brianna M Hurysz" w:date="2024-08-19T13:58:00Z" w16du:dateUtc="2024-08-19T20:58:00Z">
          <w:r w:rsidR="000E6FA3" w:rsidDel="00BA2EA3">
            <w:delText>e</w:delText>
          </w:r>
        </w:del>
        <w:r w:rsidR="000E6FA3">
          <w:t xml:space="preserve"> at position 12</w:t>
        </w:r>
        <w:r w:rsidR="00621656">
          <w:t xml:space="preserve"> which </w:t>
        </w:r>
      </w:ins>
      <w:ins w:id="855" w:author="O'Donoghue, Anthony" w:date="2024-08-18T17:20:00Z" w16du:dateUtc="2024-08-19T00:20:00Z">
        <w:r w:rsidR="00903063">
          <w:t>corresponds</w:t>
        </w:r>
      </w:ins>
      <w:ins w:id="856" w:author="O'Donoghue, Anthony" w:date="2024-08-18T17:19:00Z" w16du:dateUtc="2024-08-19T00:19:00Z">
        <w:r w:rsidR="00794745">
          <w:t xml:space="preserve"> to a loss of a dipeptide</w:t>
        </w:r>
      </w:ins>
      <w:ins w:id="857" w:author="O'Donoghue, Anthony" w:date="2024-08-18T17:18:00Z" w16du:dateUtc="2024-08-19T00:18:00Z">
        <w:r w:rsidR="00621656">
          <w:t xml:space="preserve"> </w:t>
        </w:r>
      </w:ins>
      <w:del w:id="858" w:author="O'Donoghue, Anthony" w:date="2024-08-18T17:18:00Z" w16du:dateUtc="2024-08-19T00:18:00Z">
        <w:r w:rsidR="002F2E30" w:rsidDel="00621656">
          <w:delText xml:space="preserve"> </w:delText>
        </w:r>
        <w:r w:rsidR="00BF1298" w:rsidDel="00621656">
          <w:delText>amino acid</w:delText>
        </w:r>
        <w:r w:rsidR="002F2E30" w:rsidDel="00621656">
          <w:delText xml:space="preserve">s with the greatest being at position 12 ( </w:delText>
        </w:r>
      </w:del>
      <w:del w:id="859" w:author="O'Donoghue, Anthony" w:date="2024-08-18T17:19:00Z" w16du:dateUtc="2024-08-19T00:19:00Z">
        <w:r w:rsidR="002F2E30" w:rsidDel="00794745">
          <w:delText xml:space="preserve">2 </w:delText>
        </w:r>
      </w:del>
      <w:r w:rsidR="002F2E30">
        <w:t>from the C terminal end</w:t>
      </w:r>
      <w:del w:id="860" w:author="O'Donoghue, Anthony" w:date="2024-08-18T17:18:00Z" w16du:dateUtc="2024-08-19T00:18:00Z">
        <w:r w:rsidR="002F2E30" w:rsidDel="00621656">
          <w:delText>)</w:delText>
        </w:r>
      </w:del>
      <w:r w:rsidR="002F2E30">
        <w:t>.</w:t>
      </w:r>
      <w:ins w:id="861" w:author="O'Donoghue, Anthony" w:date="2024-08-18T17:19:00Z" w16du:dateUtc="2024-08-19T00:19:00Z">
        <w:r w:rsidR="00621656">
          <w:t xml:space="preserve"> Cleavage at position 10</w:t>
        </w:r>
        <w:del w:id="862" w:author="Brianna M Hurysz" w:date="2024-08-19T13:58:00Z" w16du:dateUtc="2024-08-19T20:58:00Z">
          <w:r w:rsidR="00621656" w:rsidDel="00BA2EA3">
            <w:delText>,</w:delText>
          </w:r>
        </w:del>
        <w:r w:rsidR="00621656">
          <w:t xml:space="preserve"> sug</w:t>
        </w:r>
        <w:r w:rsidR="00794745">
          <w:t xml:space="preserve">gests subsequent removal of </w:t>
        </w:r>
      </w:ins>
      <w:ins w:id="863" w:author="O'Donoghue, Anthony" w:date="2024-08-18T17:20:00Z" w16du:dateUtc="2024-08-19T00:20:00Z">
        <w:r w:rsidR="00903063">
          <w:t>a second</w:t>
        </w:r>
      </w:ins>
      <w:ins w:id="864" w:author="O'Donoghue, Anthony" w:date="2024-08-18T17:19:00Z" w16du:dateUtc="2024-08-19T00:19:00Z">
        <w:r w:rsidR="00794745">
          <w:t xml:space="preserve"> dipeptide </w:t>
        </w:r>
      </w:ins>
      <w:ins w:id="865" w:author="O'Donoghue, Anthony" w:date="2024-08-18T17:20:00Z" w16du:dateUtc="2024-08-19T00:20:00Z">
        <w:r w:rsidR="00903063">
          <w:t>from the same substrate.</w:t>
        </w:r>
      </w:ins>
      <w:del w:id="866" w:author="O'Donoghue, Anthony" w:date="2024-08-18T17:20:00Z" w16du:dateUtc="2024-08-19T00:20:00Z">
        <w:r w:rsidR="002F2E30" w:rsidDel="00903063">
          <w:delText xml:space="preserve"> This cleavage pattern suggests cleavages occur 2 peptides from the C-terminal end, and then the resulting cleaved peptides are subsequently cleaved 2 peptides from their new C-terminal end</w:delText>
        </w:r>
        <w:r w:rsidR="003E0C59" w:rsidDel="00903063">
          <w:delText>.</w:delText>
        </w:r>
      </w:del>
    </w:p>
    <w:p w14:paraId="5CBA8A12" w14:textId="77777777" w:rsidR="006D1828" w:rsidRDefault="006D1828" w:rsidP="00E92335">
      <w:pPr>
        <w:spacing w:line="480" w:lineRule="auto"/>
        <w:rPr>
          <w:b/>
          <w:bCs/>
        </w:rPr>
      </w:pPr>
    </w:p>
    <w:p w14:paraId="4BDA7542" w14:textId="52E69A8C" w:rsidR="009975B8" w:rsidRPr="001470E0" w:rsidRDefault="003E0C59" w:rsidP="00E92335">
      <w:pPr>
        <w:spacing w:line="480" w:lineRule="auto"/>
        <w:rPr>
          <w:rFonts w:cs="Arial"/>
          <w:color w:val="202122"/>
          <w:shd w:val="clear" w:color="auto" w:fill="FFFFFF"/>
        </w:rPr>
      </w:pPr>
      <w:r>
        <w:t>We then</w:t>
      </w:r>
      <w:r w:rsidR="002F2E30">
        <w:t xml:space="preserve"> </w:t>
      </w:r>
      <w:del w:id="867" w:author="O'Donoghue, Anthony" w:date="2024-08-18T17:21:00Z" w16du:dateUtc="2024-08-19T00:21:00Z">
        <w:r w:rsidR="00E874C3" w:rsidDel="00802A84">
          <w:delText xml:space="preserve">moved on to </w:delText>
        </w:r>
      </w:del>
      <w:r w:rsidR="00E874C3">
        <w:t>analyze</w:t>
      </w:r>
      <w:ins w:id="868" w:author="O'Donoghue, Anthony" w:date="2024-08-18T17:21:00Z" w16du:dateUtc="2024-08-19T00:21:00Z">
        <w:r w:rsidR="00802A84">
          <w:t>d</w:t>
        </w:r>
      </w:ins>
      <w:r w:rsidR="002F2E30">
        <w:t xml:space="preserve"> cathepsin</w:t>
      </w:r>
      <w:r w:rsidR="006D1828" w:rsidRPr="0038344E">
        <w:t xml:space="preserve"> C</w:t>
      </w:r>
      <w:r w:rsidR="0038344E" w:rsidRPr="0038344E">
        <w:rPr>
          <w:rFonts w:cs="Arial"/>
          <w:color w:val="202122"/>
          <w:shd w:val="clear" w:color="auto" w:fill="FFFFFF"/>
        </w:rPr>
        <w:t xml:space="preserve">, also known </w:t>
      </w:r>
      <w:r w:rsidR="0038344E">
        <w:rPr>
          <w:rFonts w:cs="Arial"/>
          <w:color w:val="202122"/>
          <w:shd w:val="clear" w:color="auto" w:fill="FFFFFF"/>
        </w:rPr>
        <w:t>a</w:t>
      </w:r>
      <w:r w:rsidR="0038344E" w:rsidRPr="0038344E">
        <w:rPr>
          <w:rFonts w:cs="Arial"/>
          <w:color w:val="202122"/>
          <w:shd w:val="clear" w:color="auto" w:fill="FFFFFF"/>
        </w:rPr>
        <w:t>s dipeptidyl peptidase I (DPP-I</w:t>
      </w:r>
      <w:r w:rsidR="0038344E">
        <w:rPr>
          <w:rFonts w:cs="Arial"/>
          <w:color w:val="202122"/>
          <w:shd w:val="clear" w:color="auto" w:fill="FFFFFF"/>
        </w:rPr>
        <w:t>)</w:t>
      </w:r>
      <w:r w:rsidR="001470E0">
        <w:rPr>
          <w:rFonts w:cs="Arial"/>
          <w:color w:val="202122"/>
          <w:shd w:val="clear" w:color="auto" w:fill="FFFFFF"/>
        </w:rPr>
        <w:t xml:space="preserve">, which </w:t>
      </w:r>
      <w:r w:rsidR="0038344E">
        <w:rPr>
          <w:rFonts w:cs="Arial"/>
          <w:color w:val="202122"/>
          <w:shd w:val="clear" w:color="auto" w:fill="FFFFFF"/>
        </w:rPr>
        <w:t>is a lysosomal dipeptidyl-peptidase belonging to the cyst</w:t>
      </w:r>
      <w:ins w:id="869" w:author="O'Donoghue, Anthony" w:date="2024-08-18T19:09:00Z" w16du:dateUtc="2024-08-19T02:09:00Z">
        <w:r w:rsidR="002D1DD3">
          <w:rPr>
            <w:rFonts w:cs="Arial"/>
            <w:color w:val="202122"/>
            <w:shd w:val="clear" w:color="auto" w:fill="FFFFFF"/>
          </w:rPr>
          <w:t>e</w:t>
        </w:r>
      </w:ins>
      <w:r w:rsidR="0038344E">
        <w:rPr>
          <w:rFonts w:cs="Arial"/>
          <w:color w:val="202122"/>
          <w:shd w:val="clear" w:color="auto" w:fill="FFFFFF"/>
        </w:rPr>
        <w:t xml:space="preserve">ine cathepsin protease family. </w:t>
      </w:r>
      <w:del w:id="870" w:author="O'Donoghue, Anthony" w:date="2024-08-18T17:21:00Z" w16du:dateUtc="2024-08-19T00:21:00Z">
        <w:r w:rsidR="0038344E" w:rsidDel="009A664F">
          <w:rPr>
            <w:rFonts w:cs="Arial"/>
            <w:color w:val="202122"/>
            <w:shd w:val="clear" w:color="auto" w:fill="FFFFFF"/>
          </w:rPr>
          <w:delText>It is</w:delText>
        </w:r>
      </w:del>
      <w:ins w:id="871" w:author="O'Donoghue, Anthony" w:date="2024-08-18T17:21:00Z" w16du:dateUtc="2024-08-19T00:21:00Z">
        <w:r w:rsidR="009A664F">
          <w:rPr>
            <w:rFonts w:cs="Arial"/>
            <w:color w:val="202122"/>
            <w:shd w:val="clear" w:color="auto" w:fill="FFFFFF"/>
          </w:rPr>
          <w:t>This enzyme</w:t>
        </w:r>
      </w:ins>
      <w:r w:rsidR="0038344E">
        <w:rPr>
          <w:rFonts w:cs="Arial"/>
          <w:color w:val="202122"/>
          <w:shd w:val="clear" w:color="auto" w:fill="FFFFFF"/>
        </w:rPr>
        <w:t xml:space="preserve"> </w:t>
      </w:r>
      <w:del w:id="872" w:author="O'Donoghue, Anthony" w:date="2024-08-18T17:21:00Z" w16du:dateUtc="2024-08-19T00:21:00Z">
        <w:r w:rsidR="0038344E" w:rsidDel="009A664F">
          <w:rPr>
            <w:rFonts w:cs="Arial"/>
            <w:color w:val="202122"/>
            <w:shd w:val="clear" w:color="auto" w:fill="FFFFFF"/>
          </w:rPr>
          <w:delText xml:space="preserve">known to </w:delText>
        </w:r>
      </w:del>
      <w:r w:rsidR="0038344E">
        <w:rPr>
          <w:rFonts w:cs="Arial"/>
          <w:color w:val="202122"/>
          <w:shd w:val="clear" w:color="auto" w:fill="FFFFFF"/>
        </w:rPr>
        <w:t>ha</w:t>
      </w:r>
      <w:ins w:id="873" w:author="O'Donoghue, Anthony" w:date="2024-08-18T17:21:00Z" w16du:dateUtc="2024-08-19T00:21:00Z">
        <w:r w:rsidR="009A664F">
          <w:rPr>
            <w:rFonts w:cs="Arial"/>
            <w:color w:val="202122"/>
            <w:shd w:val="clear" w:color="auto" w:fill="FFFFFF"/>
          </w:rPr>
          <w:t>s</w:t>
        </w:r>
      </w:ins>
      <w:del w:id="874" w:author="O'Donoghue, Anthony" w:date="2024-08-18T17:21:00Z" w16du:dateUtc="2024-08-19T00:21:00Z">
        <w:r w:rsidR="0038344E" w:rsidDel="009A664F">
          <w:rPr>
            <w:rFonts w:cs="Arial"/>
            <w:color w:val="202122"/>
            <w:shd w:val="clear" w:color="auto" w:fill="FFFFFF"/>
          </w:rPr>
          <w:delText>ve</w:delText>
        </w:r>
      </w:del>
      <w:r w:rsidR="0038344E">
        <w:rPr>
          <w:rFonts w:cs="Arial"/>
          <w:color w:val="202122"/>
          <w:shd w:val="clear" w:color="auto" w:fill="FFFFFF"/>
        </w:rPr>
        <w:t xml:space="preserve"> relatively broad substrate specificity </w:t>
      </w:r>
      <w:ins w:id="875" w:author="O'Donoghue, Anthony" w:date="2024-08-18T17:22:00Z" w16du:dateUtc="2024-08-19T00:22:00Z">
        <w:r w:rsidR="009A664F">
          <w:rPr>
            <w:rFonts w:cs="Arial"/>
            <w:color w:val="202122"/>
            <w:shd w:val="clear" w:color="auto" w:fill="FFFFFF"/>
          </w:rPr>
          <w:t xml:space="preserve">and </w:t>
        </w:r>
      </w:ins>
      <w:del w:id="876" w:author="O'Donoghue, Anthony" w:date="2024-08-18T17:22:00Z" w16du:dateUtc="2024-08-19T00:22:00Z">
        <w:r w:rsidR="0038344E" w:rsidDel="009A664F">
          <w:rPr>
            <w:rFonts w:cs="Arial"/>
            <w:color w:val="202122"/>
            <w:shd w:val="clear" w:color="auto" w:fill="FFFFFF"/>
          </w:rPr>
          <w:delText xml:space="preserve">and acts by the stepwise </w:delText>
        </w:r>
      </w:del>
      <w:r w:rsidR="009975B8">
        <w:rPr>
          <w:rFonts w:cs="Arial"/>
          <w:color w:val="202122"/>
          <w:shd w:val="clear" w:color="auto" w:fill="FFFFFF"/>
        </w:rPr>
        <w:t>remov</w:t>
      </w:r>
      <w:ins w:id="877" w:author="O'Donoghue, Anthony" w:date="2024-08-18T17:22:00Z" w16du:dateUtc="2024-08-19T00:22:00Z">
        <w:r w:rsidR="009A664F">
          <w:rPr>
            <w:rFonts w:cs="Arial"/>
            <w:color w:val="202122"/>
            <w:shd w:val="clear" w:color="auto" w:fill="FFFFFF"/>
          </w:rPr>
          <w:t>es</w:t>
        </w:r>
      </w:ins>
      <w:del w:id="878" w:author="O'Donoghue, Anthony" w:date="2024-08-18T17:22:00Z" w16du:dateUtc="2024-08-19T00:22:00Z">
        <w:r w:rsidR="009975B8" w:rsidDel="009A664F">
          <w:rPr>
            <w:rFonts w:cs="Arial"/>
            <w:color w:val="202122"/>
            <w:shd w:val="clear" w:color="auto" w:fill="FFFFFF"/>
          </w:rPr>
          <w:delText>al</w:delText>
        </w:r>
      </w:del>
      <w:r w:rsidR="0038344E">
        <w:rPr>
          <w:rFonts w:cs="Arial"/>
          <w:color w:val="202122"/>
          <w:shd w:val="clear" w:color="auto" w:fill="FFFFFF"/>
        </w:rPr>
        <w:t xml:space="preserve"> </w:t>
      </w:r>
      <w:del w:id="879" w:author="O'Donoghue, Anthony" w:date="2024-08-18T19:02:00Z" w16du:dateUtc="2024-08-19T02:02:00Z">
        <w:r w:rsidR="0038344E" w:rsidDel="005D5FD7">
          <w:rPr>
            <w:rFonts w:cs="Arial"/>
            <w:color w:val="202122"/>
            <w:shd w:val="clear" w:color="auto" w:fill="FFFFFF"/>
          </w:rPr>
          <w:delText xml:space="preserve">of </w:delText>
        </w:r>
      </w:del>
      <w:r w:rsidR="0038344E">
        <w:rPr>
          <w:rFonts w:cs="Arial"/>
          <w:color w:val="202122"/>
          <w:shd w:val="clear" w:color="auto" w:fill="FFFFFF"/>
        </w:rPr>
        <w:t xml:space="preserve">dipeptides from the N-terminus of the cleavage site. </w:t>
      </w:r>
      <w:r w:rsidR="0038344E" w:rsidRPr="0038344E">
        <w:rPr>
          <w:rFonts w:cs="Arial"/>
          <w:color w:val="202122"/>
          <w:shd w:val="clear" w:color="auto" w:fill="FFFFFF"/>
        </w:rPr>
        <w:t xml:space="preserve">It </w:t>
      </w:r>
      <w:r w:rsidR="0038344E">
        <w:rPr>
          <w:rFonts w:cs="Arial"/>
          <w:color w:val="202122"/>
          <w:shd w:val="clear" w:color="auto" w:fill="FFFFFF"/>
        </w:rPr>
        <w:t xml:space="preserve">has been reported </w:t>
      </w:r>
      <w:ins w:id="880" w:author="O'Donoghue, Anthony" w:date="2024-08-18T19:02:00Z" w16du:dateUtc="2024-08-19T02:02:00Z">
        <w:r w:rsidR="00BA1B46">
          <w:rPr>
            <w:rFonts w:cs="Arial"/>
            <w:color w:val="202122"/>
            <w:shd w:val="clear" w:color="auto" w:fill="FFFFFF"/>
          </w:rPr>
          <w:t>that this enzyme is unable to cleave</w:t>
        </w:r>
      </w:ins>
      <w:ins w:id="881" w:author="O'Donoghue, Anthony" w:date="2024-08-18T19:03:00Z" w16du:dateUtc="2024-08-19T02:03:00Z">
        <w:r w:rsidR="00BA1B46">
          <w:rPr>
            <w:rFonts w:cs="Arial"/>
            <w:color w:val="202122"/>
            <w:shd w:val="clear" w:color="auto" w:fill="FFFFFF"/>
          </w:rPr>
          <w:t xml:space="preserve"> substrates when </w:t>
        </w:r>
      </w:ins>
      <w:del w:id="882" w:author="O'Donoghue, Anthony" w:date="2024-08-18T19:03:00Z" w16du:dateUtc="2024-08-19T02:03:00Z">
        <w:r w:rsidR="0038344E" w:rsidDel="00BA1B46">
          <w:rPr>
            <w:rFonts w:cs="Arial"/>
            <w:color w:val="202122"/>
            <w:shd w:val="clear" w:color="auto" w:fill="FFFFFF"/>
          </w:rPr>
          <w:delText>to</w:delText>
        </w:r>
        <w:r w:rsidR="0038344E" w:rsidRPr="0038344E" w:rsidDel="00BA1B46">
          <w:rPr>
            <w:rFonts w:cs="Arial"/>
            <w:color w:val="202122"/>
            <w:shd w:val="clear" w:color="auto" w:fill="FFFFFF"/>
          </w:rPr>
          <w:delText xml:space="preserve"> </w:delText>
        </w:r>
        <w:r w:rsidR="009975B8" w:rsidDel="00BA1B46">
          <w:rPr>
            <w:rFonts w:cs="Arial"/>
            <w:color w:val="202122"/>
            <w:shd w:val="clear" w:color="auto" w:fill="FFFFFF"/>
          </w:rPr>
          <w:delText xml:space="preserve">stop peptidase activity </w:delText>
        </w:r>
        <w:r w:rsidR="0038344E" w:rsidRPr="0038344E" w:rsidDel="00BA1B46">
          <w:rPr>
            <w:rFonts w:cs="Arial"/>
            <w:color w:val="202122"/>
            <w:shd w:val="clear" w:color="auto" w:fill="FFFFFF"/>
          </w:rPr>
          <w:delText xml:space="preserve">in three cases: when </w:delText>
        </w:r>
      </w:del>
      <w:r w:rsidR="0038344E" w:rsidRPr="0038344E">
        <w:rPr>
          <w:rFonts w:cs="Arial"/>
          <w:color w:val="202122"/>
          <w:shd w:val="clear" w:color="auto" w:fill="FFFFFF"/>
        </w:rPr>
        <w:t>the N-terminal amino group is blocked</w:t>
      </w:r>
      <w:ins w:id="883" w:author="O'Donoghue, Anthony" w:date="2024-08-18T19:03:00Z" w16du:dateUtc="2024-08-19T02:03:00Z">
        <w:r w:rsidR="00BA1B46">
          <w:rPr>
            <w:rFonts w:cs="Arial"/>
            <w:color w:val="202122"/>
            <w:shd w:val="clear" w:color="auto" w:fill="FFFFFF"/>
          </w:rPr>
          <w:t xml:space="preserve"> o</w:t>
        </w:r>
        <w:r w:rsidR="00362890">
          <w:rPr>
            <w:rFonts w:cs="Arial"/>
            <w:color w:val="202122"/>
            <w:shd w:val="clear" w:color="auto" w:fill="FFFFFF"/>
          </w:rPr>
          <w:t>r</w:t>
        </w:r>
      </w:ins>
      <w:del w:id="884" w:author="O'Donoghue, Anthony" w:date="2024-08-18T19:03:00Z" w16du:dateUtc="2024-08-19T02:03:00Z">
        <w:r w:rsidR="0038344E" w:rsidRPr="0038344E" w:rsidDel="00BA1B46">
          <w:rPr>
            <w:rFonts w:cs="Arial"/>
            <w:color w:val="202122"/>
            <w:shd w:val="clear" w:color="auto" w:fill="FFFFFF"/>
          </w:rPr>
          <w:delText>,</w:delText>
        </w:r>
      </w:del>
      <w:r w:rsidR="0038344E" w:rsidRPr="0038344E">
        <w:rPr>
          <w:rFonts w:cs="Arial"/>
          <w:color w:val="202122"/>
          <w:shd w:val="clear" w:color="auto" w:fill="FFFFFF"/>
        </w:rPr>
        <w:t xml:space="preserve"> when a proline residue is </w:t>
      </w:r>
      <w:ins w:id="885" w:author="O'Donoghue, Anthony" w:date="2024-08-18T19:03:00Z" w16du:dateUtc="2024-08-19T02:03:00Z">
        <w:r w:rsidR="00362890">
          <w:rPr>
            <w:rFonts w:cs="Arial"/>
            <w:color w:val="202122"/>
            <w:shd w:val="clear" w:color="auto" w:fill="FFFFFF"/>
          </w:rPr>
          <w:t xml:space="preserve">found in either the </w:t>
        </w:r>
      </w:ins>
      <w:del w:id="886" w:author="O'Donoghue, Anthony" w:date="2024-08-18T19:03:00Z" w16du:dateUtc="2024-08-19T02:03:00Z">
        <w:r w:rsidR="0038344E" w:rsidRPr="0038344E" w:rsidDel="00362890">
          <w:rPr>
            <w:rFonts w:cs="Arial"/>
            <w:color w:val="202122"/>
            <w:shd w:val="clear" w:color="auto" w:fill="FFFFFF"/>
          </w:rPr>
          <w:delText>adjacent to the cleavage site (</w:delText>
        </w:r>
      </w:del>
      <w:r w:rsidR="0038344E" w:rsidRPr="0038344E">
        <w:rPr>
          <w:rFonts w:cs="Arial"/>
          <w:color w:val="202122"/>
          <w:shd w:val="clear" w:color="auto" w:fill="FFFFFF"/>
        </w:rPr>
        <w:t xml:space="preserve">P1 or </w:t>
      </w:r>
      <w:del w:id="887" w:author="O'Donoghue, Anthony" w:date="2024-08-18T19:03:00Z" w16du:dateUtc="2024-08-19T02:03:00Z">
        <w:r w:rsidR="0038344E" w:rsidRPr="0038344E" w:rsidDel="00362890">
          <w:rPr>
            <w:rFonts w:cs="Arial"/>
            <w:color w:val="202122"/>
            <w:shd w:val="clear" w:color="auto" w:fill="FFFFFF"/>
          </w:rPr>
          <w:delText xml:space="preserve">P1’ </w:delText>
        </w:r>
      </w:del>
      <w:ins w:id="888" w:author="O'Donoghue, Anthony" w:date="2024-08-18T19:03:00Z" w16du:dateUtc="2024-08-19T02:03:00Z">
        <w:r w:rsidR="00362890" w:rsidRPr="0038344E">
          <w:rPr>
            <w:rFonts w:cs="Arial"/>
            <w:color w:val="202122"/>
            <w:shd w:val="clear" w:color="auto" w:fill="FFFFFF"/>
          </w:rPr>
          <w:t>P1</w:t>
        </w:r>
        <w:r w:rsidR="00362890">
          <w:rPr>
            <w:rFonts w:cs="Arial"/>
            <w:color w:val="202122"/>
            <w:shd w:val="clear" w:color="auto" w:fill="FFFFFF"/>
          </w:rPr>
          <w:t>′</w:t>
        </w:r>
        <w:r w:rsidR="00362890" w:rsidRPr="0038344E">
          <w:rPr>
            <w:rFonts w:cs="Arial"/>
            <w:color w:val="202122"/>
            <w:shd w:val="clear" w:color="auto" w:fill="FFFFFF"/>
          </w:rPr>
          <w:t xml:space="preserve"> </w:t>
        </w:r>
      </w:ins>
      <w:r w:rsidR="0038344E" w:rsidRPr="0038344E">
        <w:rPr>
          <w:rFonts w:cs="Arial"/>
          <w:color w:val="202122"/>
          <w:shd w:val="clear" w:color="auto" w:fill="FFFFFF"/>
        </w:rPr>
        <w:t>position</w:t>
      </w:r>
      <w:del w:id="889" w:author="O'Donoghue, Anthony" w:date="2024-08-18T19:03:00Z" w16du:dateUtc="2024-08-19T02:03:00Z">
        <w:r w:rsidR="0038344E" w:rsidRPr="0038344E" w:rsidDel="00362890">
          <w:rPr>
            <w:rFonts w:cs="Arial"/>
            <w:color w:val="202122"/>
            <w:shd w:val="clear" w:color="auto" w:fill="FFFFFF"/>
          </w:rPr>
          <w:delText>)</w:delText>
        </w:r>
      </w:del>
      <w:ins w:id="890" w:author="O'Donoghue, Anthony" w:date="2024-08-18T19:10:00Z" w16du:dateUtc="2024-08-19T02:10:00Z">
        <w:r w:rsidR="00C553B4">
          <w:rPr>
            <w:rFonts w:cs="Arial"/>
            <w:color w:val="202122"/>
            <w:shd w:val="clear" w:color="auto" w:fill="FFFFFF"/>
          </w:rPr>
          <w:t xml:space="preserve">. In addition, </w:t>
        </w:r>
      </w:ins>
      <w:ins w:id="891" w:author="O'Donoghue, Anthony" w:date="2024-08-18T19:11:00Z" w16du:dateUtc="2024-08-19T02:11:00Z">
        <w:r w:rsidR="00C553B4" w:rsidRPr="0038344E">
          <w:rPr>
            <w:rFonts w:cs="Arial"/>
            <w:color w:val="202122"/>
            <w:shd w:val="clear" w:color="auto" w:fill="FFFFFF"/>
          </w:rPr>
          <w:t xml:space="preserve">N-terminal </w:t>
        </w:r>
      </w:ins>
      <w:ins w:id="892" w:author="O'Donoghue, Anthony" w:date="2024-08-18T19:10:00Z" w16du:dateUtc="2024-08-19T02:10:00Z">
        <w:r w:rsidR="00C553B4" w:rsidRPr="0038344E">
          <w:rPr>
            <w:rFonts w:cs="Arial"/>
            <w:color w:val="202122"/>
            <w:shd w:val="clear" w:color="auto" w:fill="FFFFFF"/>
          </w:rPr>
          <w:t>lysine or arginine</w:t>
        </w:r>
        <w:r w:rsidR="00C553B4">
          <w:rPr>
            <w:rFonts w:cs="Arial"/>
            <w:color w:val="202122"/>
            <w:shd w:val="clear" w:color="auto" w:fill="FFFFFF"/>
          </w:rPr>
          <w:t xml:space="preserve"> </w:t>
        </w:r>
      </w:ins>
      <w:del w:id="893" w:author="O'Donoghue, Anthony" w:date="2024-08-18T19:10:00Z" w16du:dateUtc="2024-08-19T02:10:00Z">
        <w:r w:rsidR="0038344E" w:rsidRPr="0038344E" w:rsidDel="00996773">
          <w:rPr>
            <w:rFonts w:cs="Arial"/>
            <w:color w:val="202122"/>
            <w:shd w:val="clear" w:color="auto" w:fill="FFFFFF"/>
          </w:rPr>
          <w:delText xml:space="preserve">, </w:delText>
        </w:r>
      </w:del>
      <w:ins w:id="894" w:author="O'Donoghue, Anthony" w:date="2024-08-18T19:16:00Z" w16du:dateUtc="2024-08-19T02:16:00Z">
        <w:r w:rsidR="009C56D1">
          <w:rPr>
            <w:rFonts w:cs="Arial"/>
            <w:color w:val="202122"/>
            <w:shd w:val="clear" w:color="auto" w:fill="FFFFFF"/>
          </w:rPr>
          <w:t>block</w:t>
        </w:r>
        <w:r w:rsidR="00BF381A">
          <w:rPr>
            <w:rFonts w:cs="Arial"/>
            <w:color w:val="202122"/>
            <w:shd w:val="clear" w:color="auto" w:fill="FFFFFF"/>
          </w:rPr>
          <w:t>s</w:t>
        </w:r>
        <w:r w:rsidR="009C56D1">
          <w:rPr>
            <w:rFonts w:cs="Arial"/>
            <w:color w:val="202122"/>
            <w:shd w:val="clear" w:color="auto" w:fill="FFFFFF"/>
          </w:rPr>
          <w:t xml:space="preserve"> cleavage</w:t>
        </w:r>
      </w:ins>
      <w:del w:id="895" w:author="O'Donoghue, Anthony" w:date="2024-08-18T19:10:00Z" w16du:dateUtc="2024-08-19T02:10:00Z">
        <w:r w:rsidR="0038344E" w:rsidRPr="0038344E" w:rsidDel="00C553B4">
          <w:rPr>
            <w:rFonts w:cs="Arial"/>
            <w:color w:val="202122"/>
            <w:shd w:val="clear" w:color="auto" w:fill="FFFFFF"/>
          </w:rPr>
          <w:delText xml:space="preserve">or when the </w:delText>
        </w:r>
      </w:del>
      <w:del w:id="896" w:author="O'Donoghue, Anthony" w:date="2024-08-18T19:11:00Z" w16du:dateUtc="2024-08-19T02:11:00Z">
        <w:r w:rsidR="0038344E" w:rsidRPr="0038344E" w:rsidDel="00C553B4">
          <w:rPr>
            <w:rFonts w:cs="Arial"/>
            <w:color w:val="202122"/>
            <w:shd w:val="clear" w:color="auto" w:fill="FFFFFF"/>
          </w:rPr>
          <w:delText>N-terminal residues</w:delText>
        </w:r>
      </w:del>
      <w:del w:id="897" w:author="O'Donoghue, Anthony" w:date="2024-08-18T19:16:00Z" w16du:dateUtc="2024-08-19T02:16:00Z">
        <w:r w:rsidR="0038344E" w:rsidRPr="0038344E" w:rsidDel="009C56D1">
          <w:rPr>
            <w:rFonts w:cs="Arial"/>
            <w:color w:val="202122"/>
            <w:shd w:val="clear" w:color="auto" w:fill="FFFFFF"/>
          </w:rPr>
          <w:delText xml:space="preserve"> are</w:delText>
        </w:r>
      </w:del>
      <w:ins w:id="898" w:author="O'Donoghue, Anthony" w:date="2024-08-18T19:10:00Z" w16du:dateUtc="2024-08-19T02:10:00Z">
        <w:r w:rsidR="00C553B4">
          <w:rPr>
            <w:rFonts w:cs="Arial"/>
            <w:color w:val="202122"/>
            <w:shd w:val="clear" w:color="auto" w:fill="FFFFFF"/>
          </w:rPr>
          <w:fldChar w:fldCharType="begin"/>
        </w:r>
        <w:r w:rsidR="00C553B4">
          <w:rPr>
            <w:rFonts w:cs="Arial"/>
            <w:color w:val="202122"/>
            <w:shd w:val="clear" w:color="auto" w:fill="FFFFFF"/>
          </w:rPr>
          <w:instrText xml:space="preserve"> ADDIN ZOTERO_ITEM CSL_CITATION {"citationID":"i6SVa8Wz","properties":{"formattedCitation":"\\super 8\\nosupersub{}","plainCitation":"8","noteIndex":0},"citationItems":[{"id":6411,"uris":["http://zotero.org/users/6494753/items/LFPLD2QU"],"itemData":{"id":6411,"type":"article-journal","abstract":"Cathepsin C is a papain-like cysteine peptidase known primarily for its involvement in the activation of serine peptidases in neutrophils and other immune cells. Its critical role in this process qualifies cathepsin C as a target for the treatment of inflammatory diseases, and its most advanced inhibitor, brensocatib (Insmed), is currently in phase 3 clinical trials for the treatment of non-cystic fibrosis bronchiectasis. Beyond neutrophils, its importance is highlighted by loss-of-function mutations that cause the recessively inherited Papillon-Lefèvre syndrome. At the molecular level, cathepsin C has several structural and functional features that set it apart from other members of the family and enable its selective targeting. It possesses dipeptidyl-peptidase activity (its other common name is dipeptidyl-peptidase I) due to the presence of an additional exclusion domain that also controls its stepwise tetramerization during maturation. In this review article, we summarize the current state of the art regarding the biochemical properties of cathepsin C, its physiological and pathological roles in neutrophils and beyond, and recent advances in the development and evaluation of cathepsin C inhibitors.","container-title":"Rare Disease and Orphan Drugs Journal","DOI":"10.20517/rdodj.2023.09","ISSN":"2771-2893","issue":"3","journalAbbreviation":"Rare Dis Orphan Drugs J","language":"en","source":"DOI.org (Crossref)","title":"Cathepsin C: structure, function, and pharmacological targeting","title-short":"Cathepsin C","URL":"https://www.oaepublish.com/articles/rdodj.2023.09","volume":"2","author":[{"family":"Stojkovska Docevska","given":"Milena"},{"family":"Novinec","given":"Marko"}],"accessed":{"date-parts":[["2024",6,11]]},"issued":{"date-parts":[["2023",7,26]]}}}],"schema":"https://github.com/citation-style-language/schema/raw/master/csl-citation.json"} </w:instrText>
        </w:r>
        <w:r w:rsidR="00C553B4">
          <w:rPr>
            <w:rFonts w:cs="Arial"/>
            <w:color w:val="202122"/>
            <w:shd w:val="clear" w:color="auto" w:fill="FFFFFF"/>
          </w:rPr>
          <w:fldChar w:fldCharType="separate"/>
        </w:r>
        <w:r w:rsidR="00C553B4" w:rsidRPr="004415C4">
          <w:rPr>
            <w:rFonts w:ascii="Aptos" w:cs="Times New Roman"/>
            <w:color w:val="000000"/>
            <w:vertAlign w:val="superscript"/>
          </w:rPr>
          <w:t>8</w:t>
        </w:r>
        <w:r w:rsidR="00C553B4">
          <w:rPr>
            <w:rFonts w:cs="Arial"/>
            <w:color w:val="202122"/>
            <w:shd w:val="clear" w:color="auto" w:fill="FFFFFF"/>
          </w:rPr>
          <w:fldChar w:fldCharType="end"/>
        </w:r>
      </w:ins>
      <w:del w:id="899" w:author="O'Donoghue, Anthony" w:date="2024-08-18T19:10:00Z" w16du:dateUtc="2024-08-19T02:10:00Z">
        <w:r w:rsidR="0038344E" w:rsidRPr="0038344E" w:rsidDel="00C553B4">
          <w:rPr>
            <w:rFonts w:cs="Arial"/>
            <w:color w:val="202122"/>
            <w:shd w:val="clear" w:color="auto" w:fill="FFFFFF"/>
          </w:rPr>
          <w:delText xml:space="preserve"> lysine or arginine</w:delText>
        </w:r>
        <w:r w:rsidR="0038344E" w:rsidDel="00C553B4">
          <w:rPr>
            <w:rFonts w:cs="Arial"/>
            <w:color w:val="202122"/>
            <w:shd w:val="clear" w:color="auto" w:fill="FFFFFF"/>
          </w:rPr>
          <w:fldChar w:fldCharType="begin"/>
        </w:r>
        <w:r w:rsidR="004415C4" w:rsidDel="00C553B4">
          <w:rPr>
            <w:rFonts w:cs="Arial"/>
            <w:color w:val="202122"/>
            <w:shd w:val="clear" w:color="auto" w:fill="FFFFFF"/>
          </w:rPr>
          <w:delInstrText xml:space="preserve"> ADDIN ZOTERO_ITEM CSL_CITATION {"citationID":"i6SVa8Wz","properties":{"formattedCitation":"\\super 8\\nosupersub{}","plainCitation":"8","noteIndex":0},"citationItems":[{"id":6411,"uris":["http://zotero.org/users/6494753/items/LFPLD2QU"],"itemData":{"id":6411,"type":"article-journal","abstract":"Cathepsin C is a papain-like cysteine peptidase known primarily for its involvement in the activation of serine peptidases in neutrophils and other immune cells. Its critical role in this process qualifies cathepsin C as a target for the treatment of inflammatory diseases, and its most advanced inhibitor, brensocatib (Insmed), is currently in phase 3 clinical trials for the treatment of non-cystic fibrosis bronchiectasis. Beyond neutrophils, its importance is highlighted by loss-of-function mutations that cause the recessively inherited Papillon-Lefèvre syndrome. At the molecular level, cathepsin C has several structural and functional features that set it apart from other members of the family and enable its selective targeting. It possesses dipeptidyl-peptidase activity (its other common name is dipeptidyl-peptidase I) due to the presence of an additional exclusion domain that also controls its stepwise tetramerization during maturation. In this review article, we summarize the current state of the art regarding the biochemical properties of cathepsin C, its physiological and pathological roles in neutrophils and beyond, and recent advances in the development and evaluation of cathepsin C inhibitors.","container-title":"Rare Disease and Orphan Drugs Journal","DOI":"10.20517/rdodj.2023.09","ISSN":"2771-2893","issue":"3","journalAbbreviation":"Rare Dis Orphan Drugs J","language":"en","source":"DOI.org (Crossref)","title":"Cathepsin C: structure, function, and pharmacological targeting","title-short":"Cathepsin C","URL":"https://www.oaepublish.com/articles/rdodj.2023.09","volume":"2","author":[{"family":"Stojkovska Docevska","given":"Milena"},{"family":"Novinec","given":"Marko"}],"accessed":{"date-parts":[["2024",6,11]]},"issued":{"date-parts":[["2023",7,26]]}}}],"schema":"https://github.com/citation-style-language/schema/raw/master/csl-citation.json"} </w:delInstrText>
        </w:r>
        <w:r w:rsidR="0038344E" w:rsidDel="00C553B4">
          <w:rPr>
            <w:rFonts w:cs="Arial"/>
            <w:color w:val="202122"/>
            <w:shd w:val="clear" w:color="auto" w:fill="FFFFFF"/>
          </w:rPr>
          <w:fldChar w:fldCharType="separate"/>
        </w:r>
        <w:r w:rsidR="004415C4" w:rsidRPr="004415C4" w:rsidDel="00C553B4">
          <w:rPr>
            <w:rFonts w:ascii="Aptos" w:cs="Times New Roman"/>
            <w:color w:val="000000"/>
            <w:vertAlign w:val="superscript"/>
          </w:rPr>
          <w:delText>8</w:delText>
        </w:r>
        <w:r w:rsidR="0038344E" w:rsidDel="00C553B4">
          <w:rPr>
            <w:rFonts w:cs="Arial"/>
            <w:color w:val="202122"/>
            <w:shd w:val="clear" w:color="auto" w:fill="FFFFFF"/>
          </w:rPr>
          <w:fldChar w:fldCharType="end"/>
        </w:r>
      </w:del>
      <w:r w:rsidR="0038344E" w:rsidRPr="0038344E">
        <w:rPr>
          <w:rFonts w:cs="Arial"/>
          <w:color w:val="202122"/>
          <w:shd w:val="clear" w:color="auto" w:fill="FFFFFF"/>
        </w:rPr>
        <w:t>.</w:t>
      </w:r>
      <w:r w:rsidR="001470E0">
        <w:rPr>
          <w:rFonts w:cs="Arial"/>
          <w:color w:val="202122"/>
          <w:shd w:val="clear" w:color="auto" w:fill="FFFFFF"/>
        </w:rPr>
        <w:t xml:space="preserve">  </w:t>
      </w:r>
      <w:r w:rsidR="00072F6A">
        <w:t xml:space="preserve">Our </w:t>
      </w:r>
      <w:proofErr w:type="spellStart"/>
      <w:r w:rsidR="00072F6A">
        <w:t>mspms</w:t>
      </w:r>
      <w:proofErr w:type="spellEnd"/>
      <w:r w:rsidR="00072F6A">
        <w:t xml:space="preserve"> based analysis showed clear </w:t>
      </w:r>
      <w:del w:id="900" w:author="O'Donoghue, Anthony" w:date="2024-08-18T19:17:00Z" w16du:dateUtc="2024-08-19T02:17:00Z">
        <w:r w:rsidR="00072F6A" w:rsidDel="00BF381A">
          <w:delText xml:space="preserve">indications of </w:delText>
        </w:r>
      </w:del>
      <w:r w:rsidR="009975B8">
        <w:t>d</w:t>
      </w:r>
      <w:r w:rsidR="009A74A3" w:rsidRPr="009A74A3">
        <w:t>ipeptidyl aminopeptidas</w:t>
      </w:r>
      <w:r w:rsidR="009A74A3">
        <w:t>e activity</w:t>
      </w:r>
      <w:ins w:id="901" w:author="O'Donoghue, Anthony" w:date="2024-08-18T19:25:00Z" w16du:dateUtc="2024-08-19T02:25:00Z">
        <w:r w:rsidR="00F76498">
          <w:t xml:space="preserve"> as </w:t>
        </w:r>
      </w:ins>
      <w:del w:id="902" w:author="O'Donoghue, Anthony" w:date="2024-08-18T19:25:00Z" w16du:dateUtc="2024-08-19T02:25:00Z">
        <w:r w:rsidR="009A74A3" w:rsidDel="00F76498">
          <w:delText>,</w:delText>
        </w:r>
      </w:del>
      <w:ins w:id="903" w:author="O'Donoghue, Anthony" w:date="2024-08-18T19:25:00Z" w16du:dateUtc="2024-08-19T02:25:00Z">
        <w:r w:rsidR="00F76498">
          <w:t>t</w:t>
        </w:r>
      </w:ins>
      <w:ins w:id="904" w:author="O'Donoghue, Anthony" w:date="2024-08-18T19:20:00Z" w16du:dateUtc="2024-08-19T02:20:00Z">
        <w:r w:rsidR="008A1ED7">
          <w:t>h</w:t>
        </w:r>
        <w:r w:rsidR="00382BFA">
          <w:t>e most frequently cleaved position is between the 2</w:t>
        </w:r>
        <w:r w:rsidR="005A49F9" w:rsidRPr="005A49F9">
          <w:rPr>
            <w:vertAlign w:val="superscript"/>
            <w:rPrChange w:id="905" w:author="O'Donoghue, Anthony" w:date="2024-08-18T19:20:00Z" w16du:dateUtc="2024-08-19T02:20:00Z">
              <w:rPr/>
            </w:rPrChange>
          </w:rPr>
          <w:t>nd</w:t>
        </w:r>
        <w:r w:rsidR="005A49F9">
          <w:t xml:space="preserve"> </w:t>
        </w:r>
        <w:r w:rsidR="00382BFA">
          <w:t>and 3</w:t>
        </w:r>
        <w:r w:rsidR="00382BFA" w:rsidRPr="00382BFA">
          <w:rPr>
            <w:vertAlign w:val="superscript"/>
            <w:rPrChange w:id="906" w:author="O'Donoghue, Anthony" w:date="2024-08-18T19:20:00Z" w16du:dateUtc="2024-08-19T02:20:00Z">
              <w:rPr/>
            </w:rPrChange>
          </w:rPr>
          <w:t>rd</w:t>
        </w:r>
        <w:r w:rsidR="00382BFA">
          <w:t xml:space="preserve"> amino acids (position 2)</w:t>
        </w:r>
      </w:ins>
      <w:ins w:id="907" w:author="O'Donoghue, Anthony" w:date="2024-08-18T19:25:00Z" w16du:dateUtc="2024-08-19T02:25:00Z">
        <w:r w:rsidR="00F76498">
          <w:t xml:space="preserve"> which corresponds to the </w:t>
        </w:r>
      </w:ins>
      <w:ins w:id="908" w:author="O'Donoghue, Anthony" w:date="2024-08-18T19:21:00Z" w16du:dateUtc="2024-08-19T02:21:00Z">
        <w:r w:rsidR="005A49F9">
          <w:t>remov</w:t>
        </w:r>
      </w:ins>
      <w:ins w:id="909" w:author="O'Donoghue, Anthony" w:date="2024-08-18T19:25:00Z" w16du:dateUtc="2024-08-19T02:25:00Z">
        <w:r w:rsidR="00F76498">
          <w:t>al of</w:t>
        </w:r>
      </w:ins>
      <w:ins w:id="910" w:author="O'Donoghue, Anthony" w:date="2024-08-18T19:21:00Z" w16du:dateUtc="2024-08-19T02:21:00Z">
        <w:r w:rsidR="005A49F9">
          <w:t xml:space="preserve"> a dipeptide from the N-terminus. </w:t>
        </w:r>
      </w:ins>
      <w:ins w:id="911" w:author="O'Donoghue, Anthony" w:date="2024-08-18T19:20:00Z" w16du:dateUtc="2024-08-19T02:20:00Z">
        <w:r w:rsidR="00382BFA">
          <w:t xml:space="preserve"> </w:t>
        </w:r>
      </w:ins>
      <w:r w:rsidR="009A74A3">
        <w:t xml:space="preserve"> </w:t>
      </w:r>
      <w:del w:id="912" w:author="O'Donoghue, Anthony" w:date="2024-08-18T19:21:00Z" w16du:dateUtc="2024-08-19T02:21:00Z">
        <w:r w:rsidR="009A74A3" w:rsidDel="00ED36E3">
          <w:delText xml:space="preserve">as the most significant cleavages </w:delText>
        </w:r>
      </w:del>
      <w:del w:id="913" w:author="O'Donoghue, Anthony" w:date="2024-08-18T19:17:00Z" w16du:dateUtc="2024-08-19T02:17:00Z">
        <w:r w:rsidR="009A74A3" w:rsidDel="00BF381A">
          <w:delText xml:space="preserve">were found to </w:delText>
        </w:r>
      </w:del>
      <w:del w:id="914" w:author="O'Donoghue, Anthony" w:date="2024-08-18T19:21:00Z" w16du:dateUtc="2024-08-19T02:21:00Z">
        <w:r w:rsidR="009A74A3" w:rsidDel="00ED36E3">
          <w:delText xml:space="preserve">occur at position 2 of the library. We also observed </w:delText>
        </w:r>
      </w:del>
      <w:del w:id="915" w:author="O'Donoghue, Anthony" w:date="2024-08-18T19:17:00Z" w16du:dateUtc="2024-08-19T02:17:00Z">
        <w:r w:rsidR="009A74A3" w:rsidDel="00BF381A">
          <w:delText xml:space="preserve">a peak in </w:delText>
        </w:r>
      </w:del>
      <w:del w:id="916" w:author="O'Donoghue, Anthony" w:date="2024-08-18T19:21:00Z" w16du:dateUtc="2024-08-19T02:21:00Z">
        <w:r w:rsidR="009975B8" w:rsidDel="00ED36E3">
          <w:delText>significant</w:delText>
        </w:r>
      </w:del>
      <w:ins w:id="917" w:author="O'Donoghue, Anthony" w:date="2024-08-18T19:21:00Z" w16du:dateUtc="2024-08-19T02:21:00Z">
        <w:r w:rsidR="00ED36E3">
          <w:t>Peptides were also</w:t>
        </w:r>
      </w:ins>
      <w:r w:rsidR="009A74A3">
        <w:t xml:space="preserve"> cleav</w:t>
      </w:r>
      <w:ins w:id="918" w:author="O'Donoghue, Anthony" w:date="2024-08-18T19:21:00Z" w16du:dateUtc="2024-08-19T02:21:00Z">
        <w:r w:rsidR="00ED36E3">
          <w:t>ed</w:t>
        </w:r>
      </w:ins>
      <w:del w:id="919" w:author="O'Donoghue, Anthony" w:date="2024-08-18T19:21:00Z" w16du:dateUtc="2024-08-19T02:21:00Z">
        <w:r w:rsidR="009A74A3" w:rsidDel="00ED36E3">
          <w:delText>ages</w:delText>
        </w:r>
      </w:del>
      <w:r w:rsidR="009A74A3">
        <w:t xml:space="preserve"> at </w:t>
      </w:r>
      <w:r w:rsidR="009975B8">
        <w:t>position</w:t>
      </w:r>
      <w:r w:rsidR="009A74A3">
        <w:t xml:space="preserve"> 4 </w:t>
      </w:r>
      <w:del w:id="920" w:author="O'Donoghue, Anthony" w:date="2024-08-18T19:21:00Z" w16du:dateUtc="2024-08-19T02:21:00Z">
        <w:r w:rsidR="009A74A3" w:rsidDel="00ED36E3">
          <w:delText xml:space="preserve">of the peptide library </w:delText>
        </w:r>
      </w:del>
      <w:r w:rsidR="009A74A3">
        <w:t>that increased over time</w:t>
      </w:r>
      <w:ins w:id="921" w:author="O'Donoghue, Anthony" w:date="2024-08-18T19:21:00Z" w16du:dateUtc="2024-08-19T02:21:00Z">
        <w:r w:rsidR="00ED36E3">
          <w:t xml:space="preserve"> which</w:t>
        </w:r>
      </w:ins>
      <w:del w:id="922" w:author="O'Donoghue, Anthony" w:date="2024-08-18T19:21:00Z" w16du:dateUtc="2024-08-19T02:21:00Z">
        <w:r w:rsidR="009A74A3" w:rsidDel="00ED36E3">
          <w:delText>.</w:delText>
        </w:r>
      </w:del>
      <w:r w:rsidR="009A74A3">
        <w:t xml:space="preserve"> </w:t>
      </w:r>
      <w:del w:id="923" w:author="O'Donoghue, Anthony" w:date="2024-08-18T19:21:00Z" w16du:dateUtc="2024-08-19T02:21:00Z">
        <w:r w:rsidR="009A74A3" w:rsidDel="00820411">
          <w:delText xml:space="preserve">This </w:delText>
        </w:r>
      </w:del>
      <w:r w:rsidR="009A74A3">
        <w:t xml:space="preserve">suggests </w:t>
      </w:r>
      <w:del w:id="924" w:author="O'Donoghue, Anthony" w:date="2024-08-18T19:22:00Z" w16du:dateUtc="2024-08-19T02:22:00Z">
        <w:r w:rsidR="009A74A3" w:rsidDel="00820411">
          <w:delText xml:space="preserve">sequential </w:delText>
        </w:r>
      </w:del>
      <w:ins w:id="925" w:author="O'Donoghue, Anthony" w:date="2024-08-18T19:17:00Z" w16du:dateUtc="2024-08-19T02:17:00Z">
        <w:r w:rsidR="00BF381A">
          <w:t xml:space="preserve">removal of </w:t>
        </w:r>
      </w:ins>
      <w:ins w:id="926" w:author="O'Donoghue, Anthony" w:date="2024-08-18T19:22:00Z" w16du:dateUtc="2024-08-19T02:22:00Z">
        <w:r w:rsidR="00820411">
          <w:t xml:space="preserve">a second </w:t>
        </w:r>
      </w:ins>
      <w:ins w:id="927" w:author="O'Donoghue, Anthony" w:date="2024-08-18T19:17:00Z" w16du:dateUtc="2024-08-19T02:17:00Z">
        <w:r w:rsidR="00BF381A">
          <w:lastRenderedPageBreak/>
          <w:t xml:space="preserve">dipeptide </w:t>
        </w:r>
      </w:ins>
      <w:del w:id="928" w:author="O'Donoghue, Anthony" w:date="2024-08-18T19:22:00Z" w16du:dateUtc="2024-08-19T02:22:00Z">
        <w:r w:rsidR="009A74A3" w:rsidDel="00820411">
          <w:delText xml:space="preserve">cleavage of products 2 </w:delText>
        </w:r>
        <w:r w:rsidR="009975B8" w:rsidDel="00820411">
          <w:delText>positions</w:delText>
        </w:r>
        <w:r w:rsidR="009A74A3" w:rsidDel="00820411">
          <w:delText xml:space="preserve"> </w:delText>
        </w:r>
      </w:del>
      <w:r w:rsidR="009A74A3">
        <w:t xml:space="preserve">from the N terminal end. </w:t>
      </w:r>
      <w:del w:id="929" w:author="O'Donoghue, Anthony" w:date="2024-08-18T19:22:00Z" w16du:dateUtc="2024-08-19T02:22:00Z">
        <w:r w:rsidR="009A74A3" w:rsidDel="00B43D47">
          <w:delText xml:space="preserve">We see </w:delText>
        </w:r>
        <w:r w:rsidR="007A7E6B" w:rsidDel="00B43D47">
          <w:delText xml:space="preserve">these </w:delText>
        </w:r>
        <w:r w:rsidR="007113B1" w:rsidDel="00B43D47">
          <w:delText>aspects</w:delText>
        </w:r>
      </w:del>
      <w:ins w:id="930" w:author="O'Donoghue, Anthony" w:date="2024-08-18T19:22:00Z" w16du:dateUtc="2024-08-19T02:22:00Z">
        <w:r w:rsidR="00B43D47">
          <w:t xml:space="preserve">The </w:t>
        </w:r>
        <w:r w:rsidR="00B43D47" w:rsidRPr="00B43D47">
          <w:t>dipeptidyl aminopeptidase activity</w:t>
        </w:r>
      </w:ins>
      <w:r w:rsidR="009A74A3">
        <w:t xml:space="preserve"> </w:t>
      </w:r>
      <w:ins w:id="931" w:author="O'Donoghue, Anthony" w:date="2024-08-18T19:22:00Z" w16du:dateUtc="2024-08-19T02:22:00Z">
        <w:r w:rsidR="00B43D47">
          <w:t xml:space="preserve">is </w:t>
        </w:r>
      </w:ins>
      <w:r w:rsidR="009A74A3">
        <w:t xml:space="preserve">reflected in the </w:t>
      </w:r>
      <w:proofErr w:type="spellStart"/>
      <w:r w:rsidR="007113B1">
        <w:t>icelogo</w:t>
      </w:r>
      <w:proofErr w:type="spellEnd"/>
      <w:r w:rsidR="009A74A3">
        <w:t xml:space="preserve"> by the strong preference for X at P4 and P3</w:t>
      </w:r>
      <w:del w:id="932" w:author="O'Donoghue, Anthony" w:date="2024-08-18T19:23:00Z" w16du:dateUtc="2024-08-19T02:23:00Z">
        <w:r w:rsidR="009A74A3" w:rsidDel="00B43D47">
          <w:delText xml:space="preserve">, as well as </w:delText>
        </w:r>
        <w:r w:rsidR="007A7E6B" w:rsidDel="00B43D47">
          <w:delText>aversion</w:delText>
        </w:r>
        <w:r w:rsidR="009A74A3" w:rsidDel="00B43D47">
          <w:delText xml:space="preserve"> for X at P3’ and P4’.</w:delText>
        </w:r>
      </w:del>
      <w:ins w:id="933" w:author="O'Donoghue, Anthony" w:date="2024-08-18T19:23:00Z" w16du:dateUtc="2024-08-19T02:23:00Z">
        <w:r w:rsidR="00B43D47">
          <w:t>.</w:t>
        </w:r>
      </w:ins>
      <w:r w:rsidR="009A74A3">
        <w:t xml:space="preserve"> </w:t>
      </w:r>
    </w:p>
    <w:p w14:paraId="76A84F79" w14:textId="77777777" w:rsidR="009975B8" w:rsidRDefault="009975B8" w:rsidP="00E92335">
      <w:pPr>
        <w:spacing w:line="480" w:lineRule="auto"/>
      </w:pPr>
    </w:p>
    <w:p w14:paraId="2694D34F" w14:textId="36411720" w:rsidR="009975B8" w:rsidRPr="002E31AB" w:rsidRDefault="00620CB7" w:rsidP="00E92335">
      <w:pPr>
        <w:spacing w:line="480" w:lineRule="auto"/>
      </w:pPr>
      <w:ins w:id="934" w:author="O'Donoghue, Anthony" w:date="2024-08-18T19:25:00Z" w16du:dateUtc="2024-08-19T02:25:00Z">
        <w:r>
          <w:t>F</w:t>
        </w:r>
      </w:ins>
      <w:ins w:id="935" w:author="O'Donoghue, Anthony" w:date="2024-08-18T19:26:00Z" w16du:dateUtc="2024-08-19T02:26:00Z">
        <w:r>
          <w:t xml:space="preserve">rom the </w:t>
        </w:r>
        <w:proofErr w:type="spellStart"/>
        <w:r>
          <w:t>iceLogo</w:t>
        </w:r>
        <w:proofErr w:type="spellEnd"/>
        <w:r>
          <w:t>, w</w:t>
        </w:r>
      </w:ins>
      <w:del w:id="936" w:author="O'Donoghue, Anthony" w:date="2024-08-18T19:26:00Z" w16du:dateUtc="2024-08-19T02:26:00Z">
        <w:r w:rsidR="009975B8" w:rsidDel="00620CB7">
          <w:delText>W</w:delText>
        </w:r>
      </w:del>
      <w:r w:rsidR="009975B8">
        <w:t xml:space="preserve">e were not able to detect </w:t>
      </w:r>
      <w:r w:rsidR="0071423A">
        <w:t xml:space="preserve">evidence supporting </w:t>
      </w:r>
      <w:r w:rsidR="009975B8">
        <w:t xml:space="preserve">the </w:t>
      </w:r>
      <w:del w:id="937" w:author="O'Donoghue, Anthony" w:date="2024-08-18T19:26:00Z" w16du:dateUtc="2024-08-19T02:26:00Z">
        <w:r w:rsidR="009975B8" w:rsidDel="003D570F">
          <w:delText xml:space="preserve">two </w:delText>
        </w:r>
        <w:r w:rsidR="0071423A" w:rsidDel="003D570F">
          <w:delText xml:space="preserve">reported </w:delText>
        </w:r>
        <w:r w:rsidR="009975B8" w:rsidDel="003D570F">
          <w:delText xml:space="preserve">remaining rules via a standard </w:delText>
        </w:r>
      </w:del>
      <w:del w:id="938" w:author="O'Donoghue, Anthony" w:date="2024-08-18T19:23:00Z" w16du:dateUtc="2024-08-19T02:23:00Z">
        <w:r w:rsidR="009975B8" w:rsidDel="00E220B8">
          <w:delText xml:space="preserve">Icelogo </w:delText>
        </w:r>
      </w:del>
      <w:del w:id="939" w:author="O'Donoghue, Anthony" w:date="2024-08-18T19:26:00Z" w16du:dateUtc="2024-08-19T02:26:00Z">
        <w:r w:rsidR="009975B8" w:rsidDel="003D570F">
          <w:delText xml:space="preserve">based analysis, as we saw no </w:delText>
        </w:r>
      </w:del>
      <w:r w:rsidR="00E838BE">
        <w:t xml:space="preserve">aversion </w:t>
      </w:r>
      <w:ins w:id="940" w:author="O'Donoghue, Anthony" w:date="2024-08-18T19:32:00Z" w16du:dateUtc="2024-08-19T02:32:00Z">
        <w:r w:rsidR="000C1745">
          <w:t xml:space="preserve">of cathepsin C </w:t>
        </w:r>
      </w:ins>
      <w:r w:rsidR="00E838BE">
        <w:t>to</w:t>
      </w:r>
      <w:r w:rsidR="009975B8">
        <w:t xml:space="preserve"> proline at P1 or </w:t>
      </w:r>
      <w:del w:id="941" w:author="O'Donoghue, Anthony" w:date="2024-08-18T19:32:00Z" w16du:dateUtc="2024-08-19T02:32:00Z">
        <w:r w:rsidR="009975B8" w:rsidDel="000C1745">
          <w:delText>P1’</w:delText>
        </w:r>
      </w:del>
      <w:ins w:id="942" w:author="O'Donoghue, Anthony" w:date="2024-08-18T19:32:00Z" w16du:dateUtc="2024-08-19T02:32:00Z">
        <w:r w:rsidR="000C1745">
          <w:t>P1′</w:t>
        </w:r>
      </w:ins>
      <w:r w:rsidR="009975B8">
        <w:t xml:space="preserve">, or lysine and arginine at </w:t>
      </w:r>
      <w:del w:id="943" w:author="O'Donoghue, Anthony" w:date="2024-08-18T19:32:00Z" w16du:dateUtc="2024-08-19T02:32:00Z">
        <w:r w:rsidR="009975B8" w:rsidDel="00694E3B">
          <w:delText>N-terminal residues</w:delText>
        </w:r>
      </w:del>
      <w:ins w:id="944" w:author="O'Donoghue, Anthony" w:date="2024-08-18T19:32:00Z" w16du:dateUtc="2024-08-19T02:32:00Z">
        <w:r w:rsidR="00694E3B">
          <w:t>P1</w:t>
        </w:r>
      </w:ins>
      <w:del w:id="945" w:author="O'Donoghue, Anthony" w:date="2024-08-18T19:26:00Z" w16du:dateUtc="2024-08-19T02:26:00Z">
        <w:r w:rsidR="00E838BE" w:rsidDel="003D570F">
          <w:delText xml:space="preserve"> indicated in the Icelogo plot</w:delText>
        </w:r>
      </w:del>
      <w:r w:rsidR="009975B8">
        <w:t>. However,</w:t>
      </w:r>
      <w:r w:rsidR="00992EC6">
        <w:t xml:space="preserve"> the flexible nature of the </w:t>
      </w:r>
      <w:proofErr w:type="spellStart"/>
      <w:r w:rsidR="00992EC6">
        <w:t>mspms</w:t>
      </w:r>
      <w:proofErr w:type="spellEnd"/>
      <w:r w:rsidR="00992EC6">
        <w:t xml:space="preserve"> R package </w:t>
      </w:r>
      <w:r w:rsidR="00072F6A">
        <w:t>permitted further</w:t>
      </w:r>
      <w:r w:rsidR="009975B8">
        <w:t xml:space="preserve"> exploration of the data </w:t>
      </w:r>
      <w:r w:rsidR="00992EC6">
        <w:t xml:space="preserve">which </w:t>
      </w:r>
      <w:r w:rsidR="003F4813">
        <w:t xml:space="preserve">allowed us to filter the data using a regular expression </w:t>
      </w:r>
      <w:r w:rsidR="00B91509">
        <w:t xml:space="preserve">allowing us to </w:t>
      </w:r>
      <w:del w:id="946" w:author="O'Donoghue, Anthony" w:date="2024-08-18T19:33:00Z" w16du:dateUtc="2024-08-19T02:33:00Z">
        <w:r w:rsidR="00B91509" w:rsidDel="00694E3B">
          <w:delText xml:space="preserve">filter </w:delText>
        </w:r>
        <w:r w:rsidR="00357C5F" w:rsidDel="00694E3B">
          <w:delText>out</w:delText>
        </w:r>
      </w:del>
      <w:ins w:id="947" w:author="O'Donoghue, Anthony" w:date="2024-08-18T19:33:00Z" w16du:dateUtc="2024-08-19T02:33:00Z">
        <w:r w:rsidR="00694E3B">
          <w:t>eliminate</w:t>
        </w:r>
      </w:ins>
      <w:r w:rsidR="00357C5F">
        <w:t xml:space="preserve"> </w:t>
      </w:r>
      <w:r w:rsidR="00B91509">
        <w:t xml:space="preserve">the cleavage products that would </w:t>
      </w:r>
      <w:r w:rsidR="00357C5F">
        <w:t>not be expected to be cleaved by</w:t>
      </w:r>
      <w:r w:rsidR="003F4813">
        <w:t xml:space="preserve"> </w:t>
      </w:r>
      <w:r w:rsidR="0071423A">
        <w:t xml:space="preserve">cathepsin </w:t>
      </w:r>
      <w:r w:rsidR="003F4813">
        <w:t>C</w:t>
      </w:r>
      <w:r w:rsidR="00B91509">
        <w:t xml:space="preserve"> when considering the aforementioned</w:t>
      </w:r>
      <w:r w:rsidR="003F4813">
        <w:t xml:space="preserve"> </w:t>
      </w:r>
      <w:r w:rsidR="00B91509">
        <w:t xml:space="preserve">substrate specificities </w:t>
      </w:r>
      <w:commentRangeStart w:id="948"/>
      <w:commentRangeStart w:id="949"/>
      <w:r w:rsidR="003F4813">
        <w:t>(</w:t>
      </w:r>
      <w:r w:rsidR="003F4813" w:rsidRPr="003F4813">
        <w:t>"XX[^L|K|X][^P][^P]..."</w:t>
      </w:r>
      <w:r w:rsidR="003F4813">
        <w:t xml:space="preserve">). </w:t>
      </w:r>
      <w:commentRangeEnd w:id="948"/>
      <w:r w:rsidR="00BF7F45">
        <w:rPr>
          <w:rStyle w:val="CommentReference"/>
        </w:rPr>
        <w:commentReference w:id="948"/>
      </w:r>
      <w:commentRangeEnd w:id="949"/>
      <w:r w:rsidR="004C0CD4">
        <w:rPr>
          <w:rStyle w:val="CommentReference"/>
        </w:rPr>
        <w:commentReference w:id="949"/>
      </w:r>
      <w:r w:rsidR="003F4813">
        <w:t>We saw th</w:t>
      </w:r>
      <w:r w:rsidR="00357C5F">
        <w:t xml:space="preserve">e remaining </w:t>
      </w:r>
      <w:r w:rsidR="003F4813">
        <w:t xml:space="preserve">peptides </w:t>
      </w:r>
      <w:r w:rsidR="00357C5F">
        <w:t>(that would be expected to be cleaved based on the literature) were</w:t>
      </w:r>
      <w:r w:rsidR="003F4813">
        <w:t xml:space="preserve"> significantly increased over time</w:t>
      </w:r>
      <w:r w:rsidR="001470E0">
        <w:t xml:space="preserve"> (Supplementary Figure </w:t>
      </w:r>
      <w:r w:rsidR="00B91509">
        <w:t>4</w:t>
      </w:r>
      <w:r w:rsidR="001470E0">
        <w:t>)</w:t>
      </w:r>
      <w:r w:rsidR="003F4813">
        <w:t xml:space="preserve">. </w:t>
      </w:r>
      <w:r w:rsidR="00E874C3">
        <w:t xml:space="preserve">To </w:t>
      </w:r>
      <w:r w:rsidR="00357C5F">
        <w:t>evaluate the opposite case</w:t>
      </w:r>
      <w:r w:rsidR="00E874C3">
        <w:t xml:space="preserve">, we also </w:t>
      </w:r>
      <w:r w:rsidR="00B91509">
        <w:t>filtered our dataset to</w:t>
      </w:r>
      <w:r w:rsidR="00357C5F">
        <w:t xml:space="preserve"> only include peptides that would not be expected to be cleaved by cathepsin C, including peptides with a </w:t>
      </w:r>
      <w:ins w:id="950" w:author="O'Donoghue, Anthony" w:date="2024-08-18T19:24:00Z" w16du:dateUtc="2024-08-19T02:24:00Z">
        <w:r w:rsidR="002855BB">
          <w:t>l</w:t>
        </w:r>
      </w:ins>
      <w:del w:id="951" w:author="O'Donoghue, Anthony" w:date="2024-08-18T19:24:00Z" w16du:dateUtc="2024-08-19T02:24:00Z">
        <w:r w:rsidR="00357C5F" w:rsidDel="002855BB">
          <w:delText>L</w:delText>
        </w:r>
      </w:del>
      <w:r w:rsidR="00357C5F">
        <w:t xml:space="preserve">ysine or </w:t>
      </w:r>
      <w:del w:id="952" w:author="O'Donoghue, Anthony" w:date="2024-08-18T19:24:00Z" w16du:dateUtc="2024-08-19T02:24:00Z">
        <w:r w:rsidR="00357C5F" w:rsidDel="002855BB">
          <w:delText xml:space="preserve">Arginine </w:delText>
        </w:r>
      </w:del>
      <w:ins w:id="953" w:author="O'Donoghue, Anthony" w:date="2024-08-18T19:24:00Z" w16du:dateUtc="2024-08-19T02:24:00Z">
        <w:r w:rsidR="002855BB">
          <w:t xml:space="preserve">arginine </w:t>
        </w:r>
      </w:ins>
      <w:r w:rsidR="00357C5F">
        <w:t>at the P2 position, or a proline at P1 or P1’, finding no significant differences in mean intensity when comparing 0 to 90 minutes of incubation. We additionally compared all peptides present in the experiment, as well as a reversed rule (</w:t>
      </w:r>
      <w:r w:rsidR="00357C5F" w:rsidRPr="00357C5F">
        <w:t>"...[^</w:t>
      </w:r>
      <w:proofErr w:type="gramStart"/>
      <w:r w:rsidR="00357C5F" w:rsidRPr="00357C5F">
        <w:t>P][</w:t>
      </w:r>
      <w:proofErr w:type="gramEnd"/>
      <w:r w:rsidR="00357C5F" w:rsidRPr="00357C5F">
        <w:t>^P][^L|K|X]XX"</w:t>
      </w:r>
      <w:r w:rsidR="00357C5F">
        <w:t>), finding no significant differences  in mean peptide intensity over time for both cases. Together</w:t>
      </w:r>
      <w:r w:rsidR="003F4813">
        <w:t>, this suggests that the previously described rules for cat</w:t>
      </w:r>
      <w:r w:rsidR="00684EFE">
        <w:t xml:space="preserve">hepsin </w:t>
      </w:r>
      <w:r w:rsidR="003F4813">
        <w:t xml:space="preserve">C specificity are </w:t>
      </w:r>
      <w:r w:rsidR="00E874C3">
        <w:t xml:space="preserve">discernable using the </w:t>
      </w:r>
      <w:proofErr w:type="spellStart"/>
      <w:r w:rsidR="00E874C3">
        <w:t>mspms</w:t>
      </w:r>
      <w:proofErr w:type="spellEnd"/>
      <w:r w:rsidR="00E874C3">
        <w:t xml:space="preserve"> package</w:t>
      </w:r>
      <w:r w:rsidR="003F4813">
        <w:t xml:space="preserve">, but additional </w:t>
      </w:r>
      <w:r w:rsidR="002E31AB">
        <w:t>features defining optimal</w:t>
      </w:r>
      <w:r w:rsidR="003F4813">
        <w:t xml:space="preserve"> substrate specificity</w:t>
      </w:r>
      <w:r w:rsidR="002E31AB">
        <w:t xml:space="preserve"> may also exist.</w:t>
      </w:r>
      <w:r w:rsidR="003F4813">
        <w:t xml:space="preserve"> </w:t>
      </w:r>
    </w:p>
    <w:p w14:paraId="717D3578" w14:textId="77777777" w:rsidR="002E31AB" w:rsidRDefault="002E31AB" w:rsidP="00E92335">
      <w:pPr>
        <w:spacing w:line="480" w:lineRule="auto"/>
      </w:pPr>
    </w:p>
    <w:p w14:paraId="6841FFE6" w14:textId="64B59AA5" w:rsidR="009A74A3" w:rsidRDefault="002E31AB" w:rsidP="00E92335">
      <w:pPr>
        <w:spacing w:line="480" w:lineRule="auto"/>
      </w:pPr>
      <w:del w:id="954" w:author="O'Donoghue, Anthony" w:date="2024-08-18T22:28:00Z" w16du:dateUtc="2024-08-19T05:28:00Z">
        <w:r w:rsidDel="005904FD">
          <w:delText>We then moved on to</w:delText>
        </w:r>
      </w:del>
      <w:ins w:id="955" w:author="O'Donoghue, Anthony" w:date="2024-08-18T22:28:00Z" w16du:dateUtc="2024-08-19T05:28:00Z">
        <w:r w:rsidR="005904FD">
          <w:t>Finally, we</w:t>
        </w:r>
      </w:ins>
      <w:r>
        <w:t xml:space="preserve"> profile</w:t>
      </w:r>
      <w:ins w:id="956" w:author="O'Donoghue, Anthony" w:date="2024-08-18T22:28:00Z" w16du:dateUtc="2024-08-19T05:28:00Z">
        <w:r w:rsidR="005904FD">
          <w:t>d</w:t>
        </w:r>
      </w:ins>
      <w:r>
        <w:t xml:space="preserve"> </w:t>
      </w:r>
      <w:r w:rsidR="00684EFE">
        <w:t>c</w:t>
      </w:r>
      <w:r w:rsidR="009975B8">
        <w:t>athepsin D</w:t>
      </w:r>
      <w:r>
        <w:t xml:space="preserve">, </w:t>
      </w:r>
      <w:r w:rsidR="009975B8">
        <w:t xml:space="preserve">a lysosomal aspartyl protease </w:t>
      </w:r>
      <w:r w:rsidR="00F87F42">
        <w:t xml:space="preserve">that </w:t>
      </w:r>
      <w:r w:rsidR="00992EC6">
        <w:t>has</w:t>
      </w:r>
      <w:r w:rsidR="00F87F42">
        <w:t xml:space="preserve"> </w:t>
      </w:r>
      <w:proofErr w:type="spellStart"/>
      <w:r w:rsidR="00F87F42">
        <w:t>endoprotease</w:t>
      </w:r>
      <w:proofErr w:type="spellEnd"/>
      <w:r w:rsidR="00F87F42">
        <w:t xml:space="preserve"> activity</w:t>
      </w:r>
      <w:r w:rsidR="00992EC6">
        <w:t>. It</w:t>
      </w:r>
      <w:r w:rsidR="00072F6A">
        <w:t xml:space="preserve"> is known to prefer </w:t>
      </w:r>
      <w:r w:rsidR="00F87F42">
        <w:t xml:space="preserve">hydrophobic residues on both sides of the </w:t>
      </w:r>
      <w:del w:id="957" w:author="O'Donoghue, Anthony" w:date="2024-08-18T22:29:00Z" w16du:dateUtc="2024-08-19T05:29:00Z">
        <w:r w:rsidR="00F87F42" w:rsidDel="009A21B6">
          <w:delText xml:space="preserve">cleavage </w:delText>
        </w:r>
      </w:del>
      <w:ins w:id="958" w:author="O'Donoghue, Anthony" w:date="2024-08-18T22:29:00Z" w16du:dateUtc="2024-08-19T05:29:00Z">
        <w:r w:rsidR="009A21B6">
          <w:t xml:space="preserve">cleaved bond </w:t>
        </w:r>
      </w:ins>
      <w:del w:id="959" w:author="O'Donoghue, Anthony" w:date="2024-08-18T22:29:00Z" w16du:dateUtc="2024-08-19T05:29:00Z">
        <w:r w:rsidR="00F87F42" w:rsidDel="009A21B6">
          <w:delText xml:space="preserve">sensitive bond </w:delText>
        </w:r>
      </w:del>
      <w:r w:rsidR="00F87F42">
        <w:t xml:space="preserve">(P1 </w:t>
      </w:r>
      <w:r w:rsidR="00F87F42">
        <w:lastRenderedPageBreak/>
        <w:t xml:space="preserve">and </w:t>
      </w:r>
      <w:del w:id="960" w:author="O'Donoghue, Anthony" w:date="2024-08-18T22:29:00Z" w16du:dateUtc="2024-08-19T05:29:00Z">
        <w:r w:rsidR="00F87F42" w:rsidDel="009A21B6">
          <w:delText>P1’</w:delText>
        </w:r>
      </w:del>
      <w:ins w:id="961" w:author="O'Donoghue, Anthony" w:date="2024-08-18T22:29:00Z" w16du:dateUtc="2024-08-19T05:29:00Z">
        <w:r w:rsidR="009A21B6">
          <w:t>P1′</w:t>
        </w:r>
      </w:ins>
      <w:r w:rsidR="00F87F42">
        <w:t>)</w:t>
      </w:r>
      <w:r w:rsidR="00992EC6" w:rsidRPr="00992EC6">
        <w:rPr>
          <w:vertAlign w:val="superscript"/>
        </w:rPr>
        <w:fldChar w:fldCharType="begin"/>
      </w:r>
      <w:r w:rsidR="004415C4">
        <w:rPr>
          <w:vertAlign w:val="superscript"/>
        </w:rPr>
        <w:instrText xml:space="preserve"> ADDIN ZOTERO_ITEM CSL_CITATION {"citationID":"xxlEutiy","properties":{"formattedCitation":"\\super 10\\nosupersub{}","plainCitation":"10","noteIndex":0},"citationItems":[{"id":6415,"uris":["http://zotero.org/users/6494753/items/MDDKKEB9"],"itemData":{"id":6415,"type":"article-journal","abstract":"Cathepsin D (CD) plays an important role in both biological and pathological processes, although the cleavage characteristics and substrate selection of CD have yet to be fully explored. We employed liquid chromatography-tandem mass spectrometry (LC-MS/MS) to identify the CD cleavage sites in bovine serum albumin (BSA). We found that the hydrophobic residues at P1 were not only a preferential factor for CD cleavage but that the hydrophobicity at P1’ also contributed to CD recognition. The concept of hydrophobic scores of neighbors (HSN) was proposed to describe the hydrophobic microenvironment of CD recognition sites. The survey of CD cleavage characteristics in several proteins suggested that the HSN was a sensitive indicator for judging the favorable sites in peptides for CD cleavage, with HSN values of 0.5–1.0 representing a likely threshold. Ovalbumin (OVA), a protein resistant to CD cleavage in its native state, was easily cleaved by CD after denaturation, and the features of the cleaved peptides were quite similar to those found in BSA, where a higher HSN value indicated greater cleavability. We further conducted two-dimensional gel electrophoresis (2DE) to find more proteins that were insensitive to CD cleavage in CD-knockdown cells. Based on an analysis of secondary and three-dimensional structures, we postulated that intact proteins with a structure consisting of all a-helices would be relatively accessible to CD cleavage.","container-title":"PLoS ONE","DOI":"10.1371/journal.pone.0065733","ISSN":"1932-6203","issue":"6","journalAbbreviation":"PLoS ONE","language":"en","page":"e65733","source":"DOI.org (Crossref)","title":"Proteolytic Characteristics of Cathepsin D Related to the Recognition and Cleavage of Its Target Proteins","volume":"8","author":[{"family":"Sun","given":"Huiying"},{"family":"Lou","given":"Xiaomin"},{"family":"Shan","given":"Qiang"},{"family":"Zhang","given":"Ju"},{"family":"Zhu","given":"Xu"},{"family":"Zhang","given":"Jia"},{"family":"Wang","given":"Yang"},{"family":"Xie","given":"Yingying"},{"family":"Xu","given":"Ningzhi"},{"family":"Liu","given":"Siqi"}],"editor":[{"family":"Hess","given":"Sonja"}],"issued":{"date-parts":[["2013",6,20]]}}}],"schema":"https://github.com/citation-style-language/schema/raw/master/csl-citation.json"} </w:instrText>
      </w:r>
      <w:r w:rsidR="00992EC6" w:rsidRPr="00992EC6">
        <w:rPr>
          <w:vertAlign w:val="superscript"/>
        </w:rPr>
        <w:fldChar w:fldCharType="separate"/>
      </w:r>
      <w:r w:rsidR="004415C4" w:rsidRPr="004415C4">
        <w:rPr>
          <w:rFonts w:ascii="Aptos" w:cs="Times New Roman"/>
          <w:vertAlign w:val="superscript"/>
        </w:rPr>
        <w:t>10</w:t>
      </w:r>
      <w:r w:rsidR="00992EC6" w:rsidRPr="00992EC6">
        <w:rPr>
          <w:vertAlign w:val="superscript"/>
        </w:rPr>
        <w:fldChar w:fldCharType="end"/>
      </w:r>
      <w:r w:rsidR="00992EC6" w:rsidRPr="00992EC6">
        <w:rPr>
          <w:vertAlign w:val="superscript"/>
        </w:rPr>
        <w:t>,</w:t>
      </w:r>
      <w:r w:rsidR="00F87F42" w:rsidRPr="00992EC6">
        <w:rPr>
          <w:vertAlign w:val="superscript"/>
        </w:rPr>
        <w:fldChar w:fldCharType="begin"/>
      </w:r>
      <w:r w:rsidR="004415C4">
        <w:rPr>
          <w:vertAlign w:val="superscript"/>
        </w:rPr>
        <w:instrText xml:space="preserve"> ADDIN ZOTERO_ITEM CSL_CITATION {"citationID":"HHrVQ3rv","properties":{"formattedCitation":"\\super 9\\nosupersub{}","plainCitation":"9","noteIndex":0},"citationItems":[{"id":6416,"uris":["http://zotero.org/users/6494753/items/GYHDKNXB"],"itemData":{"id":6416,"type":"article-journal","container-title":"Journal of Biological Chemistry","DOI":"10.1016/S0021-9258(19)43410-8","ISSN":"00219258","issue":"19","journalAbbreviation":"Journal of Biological Chemistry","language":"en","license":"https://www.elsevier.com/tdm/userlicense/1.0/","page":"6701-6708","source":"DOI.org (Crossref)","title":"The Specificity of Cathepsin D","volume":"248","author":[{"family":"Ferguson","given":"John B."},{"family":"Andrews","given":"John R."},{"family":"Voynick","given":"Irene M."},{"family":"Fruton","given":"Joseph S."}],"issued":{"date-parts":[["1973",10]]}}}],"schema":"https://github.com/citation-style-language/schema/raw/master/csl-citation.json"} </w:instrText>
      </w:r>
      <w:r w:rsidR="00F87F42" w:rsidRPr="00992EC6">
        <w:rPr>
          <w:vertAlign w:val="superscript"/>
        </w:rPr>
        <w:fldChar w:fldCharType="separate"/>
      </w:r>
      <w:r w:rsidR="004415C4" w:rsidRPr="004415C4">
        <w:rPr>
          <w:rFonts w:ascii="Aptos" w:cs="Times New Roman"/>
          <w:vertAlign w:val="superscript"/>
        </w:rPr>
        <w:t>9</w:t>
      </w:r>
      <w:r w:rsidR="00F87F42" w:rsidRPr="00992EC6">
        <w:rPr>
          <w:vertAlign w:val="superscript"/>
        </w:rPr>
        <w:fldChar w:fldCharType="end"/>
      </w:r>
      <w:r w:rsidR="00C15E45">
        <w:t>.</w:t>
      </w:r>
      <w:r w:rsidR="00F87F42">
        <w:t xml:space="preserve"> Mspms based analysis</w:t>
      </w:r>
      <w:r w:rsidR="009A74A3">
        <w:t xml:space="preserve"> </w:t>
      </w:r>
      <w:r w:rsidR="00F87F42">
        <w:t>showed</w:t>
      </w:r>
      <w:r w:rsidR="009A74A3">
        <w:t xml:space="preserve"> </w:t>
      </w:r>
      <w:del w:id="962" w:author="O'Donoghue, Anthony" w:date="2024-08-18T22:29:00Z" w16du:dateUtc="2024-08-19T05:29:00Z">
        <w:r w:rsidR="009A74A3" w:rsidDel="009A21B6">
          <w:delText xml:space="preserve">clear indications </w:delText>
        </w:r>
      </w:del>
      <w:r w:rsidR="009A74A3">
        <w:t xml:space="preserve">that </w:t>
      </w:r>
      <w:r w:rsidR="00684EFE">
        <w:t>c</w:t>
      </w:r>
      <w:r w:rsidR="009A74A3">
        <w:t>at</w:t>
      </w:r>
      <w:r w:rsidR="00684EFE">
        <w:t>hepsin</w:t>
      </w:r>
      <w:r w:rsidR="009A74A3">
        <w:t xml:space="preserve"> D has endopeptidase activity</w:t>
      </w:r>
      <w:r w:rsidR="009975B8">
        <w:t xml:space="preserve">, </w:t>
      </w:r>
      <w:r w:rsidR="00F87F42">
        <w:t>both by</w:t>
      </w:r>
      <w:r w:rsidR="009975B8">
        <w:t xml:space="preserve"> the </w:t>
      </w:r>
      <w:r w:rsidR="00F87F42">
        <w:t xml:space="preserve">position plot, and </w:t>
      </w:r>
      <w:del w:id="963" w:author="O'Donoghue, Anthony" w:date="2024-08-18T22:29:00Z" w16du:dateUtc="2024-08-19T05:29:00Z">
        <w:r w:rsidR="00F87F42" w:rsidDel="009A21B6">
          <w:delText>Icelogo</w:delText>
        </w:r>
      </w:del>
      <w:proofErr w:type="spellStart"/>
      <w:ins w:id="964" w:author="O'Donoghue, Anthony" w:date="2024-08-18T22:29:00Z" w16du:dateUtc="2024-08-19T05:29:00Z">
        <w:r w:rsidR="009A21B6">
          <w:t>iceLogo</w:t>
        </w:r>
      </w:ins>
      <w:proofErr w:type="spellEnd"/>
      <w:r w:rsidR="00F87F42">
        <w:t xml:space="preserve">. The </w:t>
      </w:r>
      <w:del w:id="965" w:author="O'Donoghue, Anthony" w:date="2024-08-18T22:29:00Z" w16du:dateUtc="2024-08-19T05:29:00Z">
        <w:r w:rsidR="00F87F42" w:rsidDel="009A21B6">
          <w:delText xml:space="preserve">Icelogo </w:delText>
        </w:r>
      </w:del>
      <w:proofErr w:type="spellStart"/>
      <w:ins w:id="966" w:author="O'Donoghue, Anthony" w:date="2024-08-18T22:29:00Z" w16du:dateUtc="2024-08-19T05:29:00Z">
        <w:r w:rsidR="009A21B6">
          <w:t>iceLogo</w:t>
        </w:r>
        <w:proofErr w:type="spellEnd"/>
        <w:r w:rsidR="009A21B6">
          <w:t xml:space="preserve"> </w:t>
        </w:r>
      </w:ins>
      <w:r w:rsidR="00F87F42">
        <w:t xml:space="preserve">further displays a clear preference for </w:t>
      </w:r>
      <w:del w:id="967" w:author="O'Donoghue, Anthony" w:date="2024-08-18T22:29:00Z" w16du:dateUtc="2024-08-19T05:29:00Z">
        <w:r w:rsidR="00F87F42" w:rsidRPr="00F87F42" w:rsidDel="009A21B6">
          <w:delText>Phenylalanine</w:delText>
        </w:r>
        <w:r w:rsidR="00F87F42" w:rsidDel="009A21B6">
          <w:delText xml:space="preserve"> </w:delText>
        </w:r>
      </w:del>
      <w:ins w:id="968" w:author="O'Donoghue, Anthony" w:date="2024-08-18T22:29:00Z" w16du:dateUtc="2024-08-19T05:29:00Z">
        <w:r w:rsidR="009A21B6">
          <w:t>p</w:t>
        </w:r>
        <w:r w:rsidR="009A21B6" w:rsidRPr="00F87F42">
          <w:t>henylalanine</w:t>
        </w:r>
        <w:r w:rsidR="009A21B6">
          <w:t xml:space="preserve"> </w:t>
        </w:r>
      </w:ins>
      <w:r w:rsidR="00F87F42">
        <w:t xml:space="preserve">(F) and </w:t>
      </w:r>
      <w:proofErr w:type="spellStart"/>
      <w:r w:rsidR="00F87F42">
        <w:t>n</w:t>
      </w:r>
      <w:ins w:id="969" w:author="O'Donoghue, Anthony" w:date="2024-08-18T22:29:00Z" w16du:dateUtc="2024-08-19T05:29:00Z">
        <w:r w:rsidR="009A21B6">
          <w:t>or</w:t>
        </w:r>
      </w:ins>
      <w:del w:id="970" w:author="O'Donoghue, Anthony" w:date="2024-08-18T22:29:00Z" w16du:dateUtc="2024-08-19T05:29:00Z">
        <w:r w:rsidR="00F87F42" w:rsidDel="009A21B6">
          <w:delText>euro</w:delText>
        </w:r>
      </w:del>
      <w:r w:rsidR="00F87F42">
        <w:t>leucine</w:t>
      </w:r>
      <w:proofErr w:type="spellEnd"/>
      <w:r w:rsidR="00F87F42">
        <w:t xml:space="preserve"> (n), which are both hydrophobic residues</w:t>
      </w:r>
      <w:del w:id="971" w:author="O'Donoghue, Anthony" w:date="2024-08-18T22:30:00Z" w16du:dateUtc="2024-08-19T05:30:00Z">
        <w:r w:rsidR="00F87F42" w:rsidDel="0063688C">
          <w:delText xml:space="preserve">, recapitulating the expected results </w:delText>
        </w:r>
        <w:r w:rsidR="00FB75C1" w:rsidDel="0063688C">
          <w:delText xml:space="preserve">near </w:delText>
        </w:r>
        <w:r w:rsidR="00992EC6" w:rsidDel="0063688C">
          <w:delText>perfectly</w:delText>
        </w:r>
      </w:del>
      <w:r w:rsidR="00992EC6">
        <w:t xml:space="preserve">. </w:t>
      </w:r>
    </w:p>
    <w:p w14:paraId="40F8F2BC" w14:textId="77777777" w:rsidR="007C6670" w:rsidRDefault="007C6670" w:rsidP="00E92335">
      <w:pPr>
        <w:spacing w:line="480" w:lineRule="auto"/>
      </w:pPr>
    </w:p>
    <w:p w14:paraId="5CDDB7EF" w14:textId="2CB533BF" w:rsidR="005F7A1E" w:rsidRDefault="007C6670" w:rsidP="00E92335">
      <w:pPr>
        <w:spacing w:line="480" w:lineRule="auto"/>
      </w:pPr>
      <w:r>
        <w:t>Together</w:t>
      </w:r>
      <w:r w:rsidR="005F7A1E">
        <w:t xml:space="preserve">, </w:t>
      </w:r>
      <w:r>
        <w:t xml:space="preserve">these results show </w:t>
      </w:r>
      <w:r w:rsidR="005F7A1E">
        <w:t>that the</w:t>
      </w:r>
      <w:r>
        <w:t xml:space="preserve"> </w:t>
      </w:r>
      <w:proofErr w:type="spellStart"/>
      <w:r>
        <w:t>mspms</w:t>
      </w:r>
      <w:proofErr w:type="spellEnd"/>
      <w:r>
        <w:t xml:space="preserve"> R package </w:t>
      </w:r>
      <w:r w:rsidR="005F7A1E">
        <w:t>is able to analyze</w:t>
      </w:r>
      <w:r>
        <w:t xml:space="preserve"> MSP-MS data recapitulat</w:t>
      </w:r>
      <w:r w:rsidR="00D4092A">
        <w:t>ing</w:t>
      </w:r>
      <w:r>
        <w:t xml:space="preserve"> expected substrate specificities</w:t>
      </w:r>
      <w:r w:rsidR="005F7A1E">
        <w:t>. While we analyzed</w:t>
      </w:r>
      <w:r w:rsidR="00556757">
        <w:t xml:space="preserve"> </w:t>
      </w:r>
      <w:del w:id="972" w:author="O'Donoghue, Anthony" w:date="2024-08-18T22:30:00Z" w16du:dateUtc="2024-08-19T05:30:00Z">
        <w:r w:rsidR="00556757" w:rsidDel="0063688C">
          <w:delText>4</w:delText>
        </w:r>
        <w:r w:rsidR="005F7A1E" w:rsidDel="0063688C">
          <w:delText xml:space="preserve"> </w:delText>
        </w:r>
      </w:del>
      <w:ins w:id="973" w:author="O'Donoghue, Anthony" w:date="2024-08-18T22:30:00Z" w16du:dateUtc="2024-08-19T05:30:00Z">
        <w:r w:rsidR="0063688C">
          <w:t xml:space="preserve">four </w:t>
        </w:r>
      </w:ins>
      <w:r w:rsidR="005F7A1E">
        <w:t xml:space="preserve">well-studied cathepsins in the current work, this </w:t>
      </w:r>
      <w:r w:rsidR="007C2821">
        <w:t xml:space="preserve">type of </w:t>
      </w:r>
      <w:r w:rsidR="005F7A1E">
        <w:t>analysis can be extended to any set of samples profiled by the MSP-MS method, whether that be complex bio</w:t>
      </w:r>
      <w:ins w:id="974" w:author="O'Donoghue, Anthony" w:date="2024-08-18T22:30:00Z" w16du:dateUtc="2024-08-19T05:30:00Z">
        <w:r w:rsidR="00025E56">
          <w:t xml:space="preserve">logical </w:t>
        </w:r>
      </w:ins>
      <w:r w:rsidR="005F7A1E">
        <w:t>mixture</w:t>
      </w:r>
      <w:r w:rsidR="00440999">
        <w:t>s</w:t>
      </w:r>
      <w:r w:rsidR="005F7A1E">
        <w:t xml:space="preserve"> </w:t>
      </w:r>
      <w:ins w:id="975" w:author="O'Donoghue, Anthony" w:date="2024-08-18T22:30:00Z" w16du:dateUtc="2024-08-19T05:30:00Z">
        <w:r w:rsidR="00025E56">
          <w:t xml:space="preserve">that contain numerous proteases, </w:t>
        </w:r>
      </w:ins>
      <w:r w:rsidR="005F7A1E">
        <w:t>or</w:t>
      </w:r>
      <w:r w:rsidR="00440999">
        <w:t xml:space="preserve"> </w:t>
      </w:r>
      <w:r w:rsidR="005F7A1E">
        <w:t>purified protease</w:t>
      </w:r>
      <w:r w:rsidR="00440999">
        <w:t>s</w:t>
      </w:r>
      <w:r w:rsidR="005F7A1E">
        <w:t xml:space="preserve"> of interest. </w:t>
      </w:r>
      <w:r>
        <w:t xml:space="preserve">Due </w:t>
      </w:r>
      <w:r w:rsidR="005F7A1E">
        <w:t>to the involvement of proteases in a wide variety of biological processes and the importance of determining their substrate specificities</w:t>
      </w:r>
      <w:ins w:id="976" w:author="O'Donoghue, Anthony" w:date="2024-08-18T22:31:00Z" w16du:dateUtc="2024-08-19T05:31:00Z">
        <w:r w:rsidR="00025E56">
          <w:t>,</w:t>
        </w:r>
      </w:ins>
      <w:r w:rsidR="005F7A1E">
        <w:t xml:space="preserve"> we expect </w:t>
      </w:r>
      <w:proofErr w:type="spellStart"/>
      <w:r w:rsidR="005F7A1E">
        <w:t>mspms</w:t>
      </w:r>
      <w:proofErr w:type="spellEnd"/>
      <w:r w:rsidR="005F7A1E">
        <w:t xml:space="preserve"> to be a widely used tool facilitating the analysis of MSP-MS data </w:t>
      </w:r>
      <w:r w:rsidR="002E31AB">
        <w:t xml:space="preserve">across many research groups. </w:t>
      </w:r>
    </w:p>
    <w:p w14:paraId="4DF7EBB5" w14:textId="77777777" w:rsidR="002E31AB" w:rsidRDefault="002E31AB" w:rsidP="00E92335">
      <w:pPr>
        <w:spacing w:line="480" w:lineRule="auto"/>
      </w:pPr>
    </w:p>
    <w:p w14:paraId="1297E701" w14:textId="77777777" w:rsidR="00315BCE" w:rsidRDefault="00411F1C" w:rsidP="00E92335">
      <w:pPr>
        <w:spacing w:line="480" w:lineRule="auto"/>
        <w:rPr>
          <w:sz w:val="32"/>
          <w:szCs w:val="32"/>
        </w:rPr>
      </w:pPr>
      <w:r w:rsidRPr="00041BFE">
        <w:rPr>
          <w:sz w:val="32"/>
          <w:szCs w:val="32"/>
        </w:rPr>
        <w:t>Conclusions</w:t>
      </w:r>
    </w:p>
    <w:p w14:paraId="27DF5144" w14:textId="23FBEBF5" w:rsidR="009A74A3" w:rsidRPr="00315BCE" w:rsidRDefault="00893312" w:rsidP="00E92335">
      <w:pPr>
        <w:spacing w:line="480" w:lineRule="auto"/>
        <w:rPr>
          <w:sz w:val="32"/>
          <w:szCs w:val="32"/>
        </w:rPr>
      </w:pPr>
      <w:r>
        <w:t xml:space="preserve">Here we present the </w:t>
      </w:r>
      <w:proofErr w:type="spellStart"/>
      <w:r>
        <w:t>mspms</w:t>
      </w:r>
      <w:proofErr w:type="spellEnd"/>
      <w:r>
        <w:t xml:space="preserve"> R package and</w:t>
      </w:r>
      <w:r w:rsidR="009A74A3">
        <w:t xml:space="preserve"> show</w:t>
      </w:r>
      <w:r w:rsidR="0078014F">
        <w:t xml:space="preserve"> </w:t>
      </w:r>
      <w:r w:rsidR="009A74A3">
        <w:t xml:space="preserve">that </w:t>
      </w:r>
      <w:r>
        <w:t>it</w:t>
      </w:r>
      <w:r w:rsidR="000F5822">
        <w:t xml:space="preserve"> is a</w:t>
      </w:r>
      <w:r w:rsidR="00127318">
        <w:t xml:space="preserve"> robust</w:t>
      </w:r>
      <w:r w:rsidR="003130F0">
        <w:t>, flexible,</w:t>
      </w:r>
      <w:r w:rsidR="00127318">
        <w:t xml:space="preserve"> and</w:t>
      </w:r>
      <w:r w:rsidR="000F5822">
        <w:t xml:space="preserve"> simple-to-use tool</w:t>
      </w:r>
      <w:r w:rsidR="005F655F">
        <w:t xml:space="preserve"> </w:t>
      </w:r>
      <w:r w:rsidR="0078014F">
        <w:t>allowing</w:t>
      </w:r>
      <w:r w:rsidR="008F593C">
        <w:t xml:space="preserve"> </w:t>
      </w:r>
      <w:r w:rsidR="00F1679E">
        <w:t>researchers</w:t>
      </w:r>
      <w:r w:rsidR="008F593C">
        <w:t xml:space="preserve"> to analyze data produced by the MSP-MS method </w:t>
      </w:r>
      <w:r w:rsidR="00F1679E">
        <w:t xml:space="preserve">to </w:t>
      </w:r>
      <w:r w:rsidR="009A74A3">
        <w:t>prob</w:t>
      </w:r>
      <w:r w:rsidR="0078014F">
        <w:t>e</w:t>
      </w:r>
      <w:r w:rsidR="00F1679E">
        <w:t xml:space="preserve"> protease specificity in their sample(s) of choice. </w:t>
      </w:r>
    </w:p>
    <w:p w14:paraId="07BB61FD" w14:textId="77777777" w:rsidR="00411F1C" w:rsidRDefault="00411F1C" w:rsidP="00E92335">
      <w:pPr>
        <w:spacing w:line="480" w:lineRule="auto"/>
      </w:pPr>
    </w:p>
    <w:p w14:paraId="47D0B667" w14:textId="77777777" w:rsidR="00411F1C" w:rsidRDefault="00411F1C" w:rsidP="00E92335">
      <w:pPr>
        <w:spacing w:line="480" w:lineRule="auto"/>
      </w:pPr>
    </w:p>
    <w:p w14:paraId="4BC28A4B" w14:textId="31162292" w:rsidR="00411F1C" w:rsidRDefault="00411F1C" w:rsidP="00E92335">
      <w:pPr>
        <w:spacing w:line="480" w:lineRule="auto"/>
        <w:rPr>
          <w:sz w:val="32"/>
          <w:szCs w:val="32"/>
        </w:rPr>
      </w:pPr>
      <w:r w:rsidRPr="00411F1C">
        <w:rPr>
          <w:sz w:val="32"/>
          <w:szCs w:val="32"/>
        </w:rPr>
        <w:t>Availability of Source Code and Requirements</w:t>
      </w:r>
      <w:r>
        <w:rPr>
          <w:sz w:val="32"/>
          <w:szCs w:val="32"/>
        </w:rPr>
        <w:t>:</w:t>
      </w:r>
    </w:p>
    <w:p w14:paraId="0D1DB15B" w14:textId="567A2B15" w:rsidR="00411F1C" w:rsidRDefault="00411F1C" w:rsidP="00E92335">
      <w:pPr>
        <w:pStyle w:val="ListParagraph"/>
        <w:numPr>
          <w:ilvl w:val="0"/>
          <w:numId w:val="6"/>
        </w:numPr>
        <w:spacing w:line="480" w:lineRule="auto"/>
      </w:pPr>
      <w:r>
        <w:t xml:space="preserve">Project name: </w:t>
      </w:r>
      <w:proofErr w:type="spellStart"/>
      <w:r>
        <w:t>mspms</w:t>
      </w:r>
      <w:proofErr w:type="spellEnd"/>
      <w:r>
        <w:t xml:space="preserve"> </w:t>
      </w:r>
    </w:p>
    <w:p w14:paraId="26C66A2A" w14:textId="73A89E3E" w:rsidR="00411F1C" w:rsidRDefault="00411F1C" w:rsidP="00E92335">
      <w:pPr>
        <w:pStyle w:val="ListParagraph"/>
        <w:numPr>
          <w:ilvl w:val="0"/>
          <w:numId w:val="6"/>
        </w:numPr>
        <w:spacing w:line="480" w:lineRule="auto"/>
      </w:pPr>
      <w:r>
        <w:lastRenderedPageBreak/>
        <w:t xml:space="preserve">Project home page: </w:t>
      </w:r>
      <w:hyperlink r:id="rId12" w:history="1">
        <w:r w:rsidRPr="008E0FC9">
          <w:rPr>
            <w:rStyle w:val="Hyperlink"/>
          </w:rPr>
          <w:t>https://github.com/baynec2/mspms</w:t>
        </w:r>
      </w:hyperlink>
      <w:r>
        <w:t>.</w:t>
      </w:r>
    </w:p>
    <w:p w14:paraId="007CD3A6" w14:textId="77777777" w:rsidR="00411F1C" w:rsidRDefault="00411F1C" w:rsidP="00E92335">
      <w:pPr>
        <w:pStyle w:val="ListParagraph"/>
        <w:numPr>
          <w:ilvl w:val="0"/>
          <w:numId w:val="6"/>
        </w:numPr>
        <w:spacing w:line="480" w:lineRule="auto"/>
      </w:pPr>
      <w:r>
        <w:t xml:space="preserve">Operating system(s): Platform independent </w:t>
      </w:r>
    </w:p>
    <w:p w14:paraId="02188015" w14:textId="77777777" w:rsidR="00411F1C" w:rsidRDefault="00411F1C" w:rsidP="00E92335">
      <w:pPr>
        <w:pStyle w:val="ListParagraph"/>
        <w:numPr>
          <w:ilvl w:val="0"/>
          <w:numId w:val="6"/>
        </w:numPr>
        <w:spacing w:line="480" w:lineRule="auto"/>
      </w:pPr>
      <w:r>
        <w:t xml:space="preserve">Programming language: R </w:t>
      </w:r>
    </w:p>
    <w:p w14:paraId="081557D8" w14:textId="016B8773" w:rsidR="00411F1C" w:rsidRDefault="00411F1C" w:rsidP="00E92335">
      <w:pPr>
        <w:pStyle w:val="ListParagraph"/>
        <w:numPr>
          <w:ilvl w:val="0"/>
          <w:numId w:val="6"/>
        </w:numPr>
        <w:spacing w:line="480" w:lineRule="auto"/>
      </w:pPr>
      <w:r>
        <w:t xml:space="preserve">Other requirements: R </w:t>
      </w:r>
      <w:r w:rsidR="001D28EB" w:rsidRPr="001D28EB">
        <w:t>4.1.0</w:t>
      </w:r>
      <w:r>
        <w:t xml:space="preserve">, </w:t>
      </w:r>
      <w:proofErr w:type="spellStart"/>
      <w:r>
        <w:t>dplyr</w:t>
      </w:r>
      <w:proofErr w:type="spellEnd"/>
      <w:r>
        <w:t xml:space="preserve">, </w:t>
      </w:r>
      <w:proofErr w:type="spellStart"/>
      <w:r w:rsidR="001D28EB">
        <w:t>magrittr</w:t>
      </w:r>
      <w:proofErr w:type="spellEnd"/>
      <w:r>
        <w:t xml:space="preserve">, </w:t>
      </w:r>
      <w:r w:rsidR="001D28EB">
        <w:t>MASS</w:t>
      </w:r>
      <w:r>
        <w:t xml:space="preserve">, </w:t>
      </w:r>
      <w:proofErr w:type="spellStart"/>
      <w:r w:rsidR="001D28EB" w:rsidRPr="001D28EB">
        <w:t>NormalyzerDE</w:t>
      </w:r>
      <w:proofErr w:type="spellEnd"/>
      <w:r>
        <w:t xml:space="preserve">, </w:t>
      </w:r>
      <w:r w:rsidR="001D28EB" w:rsidRPr="001D28EB">
        <w:t>outliers</w:t>
      </w:r>
      <w:r>
        <w:t xml:space="preserve">, </w:t>
      </w:r>
      <w:proofErr w:type="spellStart"/>
      <w:r w:rsidR="001D28EB" w:rsidRPr="001D28EB">
        <w:t>purrr</w:t>
      </w:r>
      <w:proofErr w:type="spellEnd"/>
      <w:r>
        <w:t xml:space="preserve">, </w:t>
      </w:r>
      <w:r w:rsidR="001D28EB" w:rsidRPr="001D28EB">
        <w:t>stats</w:t>
      </w:r>
      <w:r>
        <w:t xml:space="preserve">, </w:t>
      </w:r>
      <w:proofErr w:type="spellStart"/>
      <w:r w:rsidR="001D28EB" w:rsidRPr="001D28EB">
        <w:t>tidyr</w:t>
      </w:r>
      <w:proofErr w:type="spellEnd"/>
      <w:r>
        <w:t xml:space="preserve">, </w:t>
      </w:r>
      <w:proofErr w:type="spellStart"/>
      <w:r w:rsidR="001D28EB" w:rsidRPr="001D28EB">
        <w:t>truncnorm</w:t>
      </w:r>
      <w:proofErr w:type="spellEnd"/>
      <w:r>
        <w:t xml:space="preserve">, </w:t>
      </w:r>
      <w:r w:rsidR="001D28EB" w:rsidRPr="001D28EB">
        <w:t>utils</w:t>
      </w:r>
      <w:r>
        <w:t xml:space="preserve">, </w:t>
      </w:r>
      <w:r w:rsidR="001D28EB" w:rsidRPr="001D28EB">
        <w:t>ggplot2</w:t>
      </w:r>
      <w:r w:rsidR="001D28EB">
        <w:t>,</w:t>
      </w:r>
      <w:r w:rsidR="001D28EB" w:rsidRPr="001D28EB">
        <w:t xml:space="preserve"> </w:t>
      </w:r>
      <w:proofErr w:type="spellStart"/>
      <w:r w:rsidR="001D28EB" w:rsidRPr="001D28EB">
        <w:t>ggseqlogo</w:t>
      </w:r>
      <w:proofErr w:type="spellEnd"/>
      <w:r w:rsidR="001D28EB">
        <w:t xml:space="preserve">, </w:t>
      </w:r>
      <w:proofErr w:type="spellStart"/>
      <w:r w:rsidR="001D28EB" w:rsidRPr="001D28EB">
        <w:t>heatmaply</w:t>
      </w:r>
      <w:proofErr w:type="spellEnd"/>
      <w:r w:rsidR="001D28EB">
        <w:t>,</w:t>
      </w:r>
      <w:r w:rsidR="001D28EB" w:rsidRPr="001D28EB">
        <w:t xml:space="preserve"> </w:t>
      </w:r>
      <w:proofErr w:type="spellStart"/>
      <w:r w:rsidR="001D28EB" w:rsidRPr="001D28EB">
        <w:t>readr</w:t>
      </w:r>
      <w:proofErr w:type="spellEnd"/>
      <w:r w:rsidR="001D28EB">
        <w:t>,</w:t>
      </w:r>
      <w:r w:rsidR="001D28EB" w:rsidRPr="001D28EB">
        <w:t xml:space="preserve"> </w:t>
      </w:r>
      <w:proofErr w:type="spellStart"/>
      <w:r w:rsidR="001D28EB" w:rsidRPr="001D28EB">
        <w:t>readxl</w:t>
      </w:r>
      <w:proofErr w:type="spellEnd"/>
      <w:r w:rsidR="001D28EB">
        <w:t xml:space="preserve">, </w:t>
      </w:r>
      <w:proofErr w:type="spellStart"/>
      <w:r w:rsidR="001D28EB" w:rsidRPr="001D28EB">
        <w:t>rstatix</w:t>
      </w:r>
      <w:proofErr w:type="spellEnd"/>
      <w:r w:rsidR="001D28EB">
        <w:t xml:space="preserve">, </w:t>
      </w:r>
      <w:proofErr w:type="spellStart"/>
      <w:r w:rsidR="001D28EB" w:rsidRPr="001D28EB">
        <w:t>stringr</w:t>
      </w:r>
      <w:proofErr w:type="spellEnd"/>
      <w:r w:rsidR="001D28EB">
        <w:t>,</w:t>
      </w:r>
      <w:r w:rsidR="001D28EB" w:rsidRPr="001D28EB">
        <w:t xml:space="preserve"> </w:t>
      </w:r>
      <w:proofErr w:type="spellStart"/>
      <w:r w:rsidR="001D28EB" w:rsidRPr="001D28EB">
        <w:t>tibble</w:t>
      </w:r>
      <w:proofErr w:type="spellEnd"/>
      <w:r w:rsidR="001D28EB">
        <w:t xml:space="preserve">, </w:t>
      </w:r>
      <w:proofErr w:type="spellStart"/>
      <w:r w:rsidR="001D28EB" w:rsidRPr="001D28EB">
        <w:t>SummarizedExperiment</w:t>
      </w:r>
      <w:proofErr w:type="spellEnd"/>
      <w:r w:rsidR="001D28EB">
        <w:t xml:space="preserve">, </w:t>
      </w:r>
      <w:proofErr w:type="spellStart"/>
      <w:r w:rsidR="001D28EB" w:rsidRPr="001D28EB">
        <w:t>rlang</w:t>
      </w:r>
      <w:proofErr w:type="spellEnd"/>
      <w:r w:rsidR="001D28EB">
        <w:t xml:space="preserve">, </w:t>
      </w:r>
      <w:proofErr w:type="spellStart"/>
      <w:r w:rsidR="001D28EB" w:rsidRPr="001D28EB">
        <w:t>forcats</w:t>
      </w:r>
      <w:proofErr w:type="spellEnd"/>
      <w:r w:rsidR="001D28EB">
        <w:t xml:space="preserve">, </w:t>
      </w:r>
      <w:proofErr w:type="spellStart"/>
      <w:r w:rsidR="001D28EB" w:rsidRPr="001D28EB">
        <w:t>ggpubr</w:t>
      </w:r>
      <w:proofErr w:type="spellEnd"/>
      <w:r w:rsidR="001D28EB">
        <w:t xml:space="preserve">, </w:t>
      </w:r>
      <w:proofErr w:type="spellStart"/>
      <w:r w:rsidR="001D28EB" w:rsidRPr="001D28EB">
        <w:t>rmarkdown</w:t>
      </w:r>
      <w:proofErr w:type="spellEnd"/>
      <w:r w:rsidR="001D28EB">
        <w:t xml:space="preserve">, </w:t>
      </w:r>
      <w:r w:rsidR="001D28EB" w:rsidRPr="001D28EB">
        <w:t>DT</w:t>
      </w:r>
      <w:r w:rsidR="001D28EB">
        <w:t>.</w:t>
      </w:r>
    </w:p>
    <w:p w14:paraId="30B5D9B5" w14:textId="6A2CC20D" w:rsidR="00411F1C" w:rsidRDefault="00411F1C" w:rsidP="00E92335">
      <w:pPr>
        <w:pStyle w:val="ListParagraph"/>
        <w:numPr>
          <w:ilvl w:val="0"/>
          <w:numId w:val="6"/>
        </w:numPr>
        <w:spacing w:line="480" w:lineRule="auto"/>
      </w:pPr>
      <w:r>
        <w:t>License: MIT</w:t>
      </w:r>
    </w:p>
    <w:p w14:paraId="3583277A" w14:textId="64B4A318" w:rsidR="00411F1C" w:rsidRDefault="00411F1C" w:rsidP="00E92335">
      <w:pPr>
        <w:pStyle w:val="ListParagraph"/>
        <w:numPr>
          <w:ilvl w:val="0"/>
          <w:numId w:val="6"/>
        </w:numPr>
        <w:spacing w:line="480" w:lineRule="auto"/>
      </w:pPr>
      <w:r>
        <w:t xml:space="preserve">Bioconductor repository: Submitted, TBD. </w:t>
      </w:r>
    </w:p>
    <w:p w14:paraId="75DA2605" w14:textId="61FCEE16" w:rsidR="00411F1C" w:rsidRPr="00411F1C" w:rsidRDefault="00411F1C" w:rsidP="00E92335">
      <w:pPr>
        <w:pStyle w:val="ListParagraph"/>
        <w:numPr>
          <w:ilvl w:val="0"/>
          <w:numId w:val="6"/>
        </w:numPr>
        <w:spacing w:line="480" w:lineRule="auto"/>
        <w:rPr>
          <w:rStyle w:val="Hyperlink"/>
          <w:color w:val="auto"/>
          <w:u w:val="none"/>
        </w:rPr>
      </w:pPr>
      <w:r>
        <w:t xml:space="preserve">Shiny app instance: </w:t>
      </w:r>
      <w:hyperlink r:id="rId13" w:history="1">
        <w:r w:rsidRPr="00EC62C5">
          <w:rPr>
            <w:rStyle w:val="Hyperlink"/>
          </w:rPr>
          <w:t>https://gonzalezlab.shinyapps.io/mspms_shiny/</w:t>
        </w:r>
      </w:hyperlink>
    </w:p>
    <w:p w14:paraId="1764178C" w14:textId="4C2AF413" w:rsidR="00411F1C" w:rsidRPr="00411F1C" w:rsidRDefault="00411F1C" w:rsidP="00E92335">
      <w:pPr>
        <w:pStyle w:val="ListParagraph"/>
        <w:numPr>
          <w:ilvl w:val="0"/>
          <w:numId w:val="6"/>
        </w:numPr>
        <w:spacing w:line="480" w:lineRule="auto"/>
        <w:rPr>
          <w:rStyle w:val="Hyperlink"/>
          <w:color w:val="000000" w:themeColor="text1"/>
          <w:u w:val="none"/>
        </w:rPr>
      </w:pPr>
      <w:r w:rsidRPr="00411F1C">
        <w:rPr>
          <w:rStyle w:val="Hyperlink"/>
          <w:color w:val="000000" w:themeColor="text1"/>
          <w:u w:val="none"/>
        </w:rPr>
        <w:t xml:space="preserve">Shiny app repository: </w:t>
      </w:r>
      <w:hyperlink r:id="rId14" w:history="1">
        <w:r w:rsidRPr="00411F1C">
          <w:rPr>
            <w:rStyle w:val="Hyperlink"/>
          </w:rPr>
          <w:t>https://github.com/baynec2/mspms-shiny</w:t>
        </w:r>
      </w:hyperlink>
    </w:p>
    <w:p w14:paraId="658C7267" w14:textId="48C29680" w:rsidR="00411F1C" w:rsidRPr="007C07C8" w:rsidRDefault="00411F1C" w:rsidP="00E92335">
      <w:pPr>
        <w:pStyle w:val="ListParagraph"/>
        <w:numPr>
          <w:ilvl w:val="0"/>
          <w:numId w:val="6"/>
        </w:numPr>
        <w:spacing w:line="480" w:lineRule="auto"/>
        <w:rPr>
          <w:lang w:val="fr-FR"/>
          <w:rPrChange w:id="977" w:author="O'Donoghue, Anthony" w:date="2024-08-17T12:48:00Z" w16du:dateUtc="2024-08-17T19:48:00Z">
            <w:rPr/>
          </w:rPrChange>
        </w:rPr>
      </w:pPr>
      <w:proofErr w:type="spellStart"/>
      <w:r w:rsidRPr="007C07C8">
        <w:rPr>
          <w:lang w:val="fr-FR"/>
          <w:rPrChange w:id="978" w:author="O'Donoghue, Anthony" w:date="2024-08-17T12:48:00Z" w16du:dateUtc="2024-08-17T19:48:00Z">
            <w:rPr/>
          </w:rPrChange>
        </w:rPr>
        <w:t>Reproducible</w:t>
      </w:r>
      <w:proofErr w:type="spellEnd"/>
      <w:r w:rsidRPr="007C07C8">
        <w:rPr>
          <w:lang w:val="fr-FR"/>
          <w:rPrChange w:id="979" w:author="O'Donoghue, Anthony" w:date="2024-08-17T12:48:00Z" w16du:dateUtc="2024-08-17T19:48:00Z">
            <w:rPr/>
          </w:rPrChange>
        </w:rPr>
        <w:t xml:space="preserve"> </w:t>
      </w:r>
      <w:proofErr w:type="gramStart"/>
      <w:r w:rsidRPr="007C07C8">
        <w:rPr>
          <w:lang w:val="fr-FR"/>
          <w:rPrChange w:id="980" w:author="O'Donoghue, Anthony" w:date="2024-08-17T12:48:00Z" w16du:dateUtc="2024-08-17T19:48:00Z">
            <w:rPr/>
          </w:rPrChange>
        </w:rPr>
        <w:t>vignette:</w:t>
      </w:r>
      <w:proofErr w:type="gramEnd"/>
      <w:r w:rsidRPr="007C07C8">
        <w:rPr>
          <w:lang w:val="fr-FR"/>
          <w:rPrChange w:id="981" w:author="O'Donoghue, Anthony" w:date="2024-08-17T12:48:00Z" w16du:dateUtc="2024-08-17T19:48:00Z">
            <w:rPr/>
          </w:rPrChange>
        </w:rPr>
        <w:t xml:space="preserve"> </w:t>
      </w:r>
      <w:r w:rsidR="00393B99">
        <w:fldChar w:fldCharType="begin"/>
      </w:r>
      <w:r w:rsidR="00393B99" w:rsidRPr="007C07C8">
        <w:rPr>
          <w:lang w:val="fr-FR"/>
          <w:rPrChange w:id="982" w:author="O'Donoghue, Anthony" w:date="2024-08-17T12:48:00Z" w16du:dateUtc="2024-08-17T19:48:00Z">
            <w:rPr/>
          </w:rPrChange>
        </w:rPr>
        <w:instrText>HYPERLINK "https://github.com/baynec2/mspms"</w:instrText>
      </w:r>
      <w:r w:rsidR="00393B99">
        <w:fldChar w:fldCharType="separate"/>
      </w:r>
      <w:r w:rsidRPr="007C07C8">
        <w:rPr>
          <w:rStyle w:val="Hyperlink"/>
          <w:lang w:val="fr-FR"/>
          <w:rPrChange w:id="983" w:author="O'Donoghue, Anthony" w:date="2024-08-17T12:48:00Z" w16du:dateUtc="2024-08-17T19:48:00Z">
            <w:rPr>
              <w:rStyle w:val="Hyperlink"/>
            </w:rPr>
          </w:rPrChange>
        </w:rPr>
        <w:t>https://github.com/baynec2/mspms</w:t>
      </w:r>
      <w:r w:rsidR="00393B99">
        <w:rPr>
          <w:rStyle w:val="Hyperlink"/>
        </w:rPr>
        <w:fldChar w:fldCharType="end"/>
      </w:r>
      <w:r w:rsidR="001D28EB" w:rsidRPr="007C07C8">
        <w:rPr>
          <w:rStyle w:val="Hyperlink"/>
          <w:lang w:val="fr-FR"/>
          <w:rPrChange w:id="984" w:author="O'Donoghue, Anthony" w:date="2024-08-17T12:48:00Z" w16du:dateUtc="2024-08-17T19:48:00Z">
            <w:rPr>
              <w:rStyle w:val="Hyperlink"/>
            </w:rPr>
          </w:rPrChange>
        </w:rPr>
        <w:t>/vignettes/mspms_analysis.RMD</w:t>
      </w:r>
    </w:p>
    <w:p w14:paraId="6F0E23E7" w14:textId="5A0104AD" w:rsidR="00411F1C" w:rsidRDefault="00411F1C" w:rsidP="00E92335">
      <w:pPr>
        <w:pStyle w:val="ListParagraph"/>
        <w:numPr>
          <w:ilvl w:val="0"/>
          <w:numId w:val="6"/>
        </w:numPr>
        <w:spacing w:line="480" w:lineRule="auto"/>
      </w:pPr>
      <w:r>
        <w:t xml:space="preserve">Manuscript repo: </w:t>
      </w:r>
      <w:hyperlink r:id="rId15" w:history="1">
        <w:r w:rsidR="006D5A6E" w:rsidRPr="005A3CC2">
          <w:rPr>
            <w:rStyle w:val="Hyperlink"/>
          </w:rPr>
          <w:t>https://github.com/baynec2/mspms-manuscript</w:t>
        </w:r>
      </w:hyperlink>
      <w:r>
        <w:t>.</w:t>
      </w:r>
    </w:p>
    <w:p w14:paraId="5FEA9512" w14:textId="5F81ABEE" w:rsidR="006D5A6E" w:rsidRDefault="006D5A6E" w:rsidP="00E92335">
      <w:pPr>
        <w:spacing w:line="480" w:lineRule="auto"/>
        <w:ind w:left="360"/>
      </w:pPr>
    </w:p>
    <w:p w14:paraId="4A2F5F51" w14:textId="77777777" w:rsidR="00411F1C" w:rsidRDefault="00411F1C" w:rsidP="00E92335">
      <w:pPr>
        <w:spacing w:line="480" w:lineRule="auto"/>
        <w:rPr>
          <w:b/>
          <w:bCs/>
        </w:rPr>
      </w:pPr>
    </w:p>
    <w:p w14:paraId="60E1E1DA" w14:textId="72577545" w:rsidR="007C2821" w:rsidRPr="007113B1" w:rsidRDefault="00411F1C" w:rsidP="00E92335">
      <w:pPr>
        <w:spacing w:line="480" w:lineRule="auto"/>
        <w:rPr>
          <w:sz w:val="32"/>
          <w:szCs w:val="32"/>
        </w:rPr>
      </w:pPr>
      <w:r w:rsidRPr="00411F1C">
        <w:rPr>
          <w:sz w:val="32"/>
          <w:szCs w:val="32"/>
        </w:rPr>
        <w:t xml:space="preserve">Availability of </w:t>
      </w:r>
      <w:r>
        <w:rPr>
          <w:sz w:val="32"/>
          <w:szCs w:val="32"/>
        </w:rPr>
        <w:t>Supporting Data and Materials:</w:t>
      </w:r>
    </w:p>
    <w:p w14:paraId="0F1C8A1C" w14:textId="38BB8874" w:rsidR="00E874C3" w:rsidRDefault="007C2821" w:rsidP="00E874C3">
      <w:pPr>
        <w:spacing w:line="480" w:lineRule="auto"/>
      </w:pPr>
      <w:r>
        <w:t xml:space="preserve">All data used to build this manuscript can be found in the </w:t>
      </w:r>
      <w:proofErr w:type="spellStart"/>
      <w:r>
        <w:t>github</w:t>
      </w:r>
      <w:proofErr w:type="spellEnd"/>
      <w:r>
        <w:t xml:space="preserve"> repository</w:t>
      </w:r>
      <w:r w:rsidR="000842CC">
        <w:t xml:space="preserve"> for the manuscript</w:t>
      </w:r>
      <w:r>
        <w:t xml:space="preserve">. </w:t>
      </w:r>
    </w:p>
    <w:p w14:paraId="6708F7B3" w14:textId="77777777" w:rsidR="00B91509" w:rsidRPr="00B91509" w:rsidRDefault="00B91509" w:rsidP="00E874C3">
      <w:pPr>
        <w:spacing w:line="480" w:lineRule="auto"/>
      </w:pPr>
    </w:p>
    <w:p w14:paraId="56664A6D" w14:textId="77777777" w:rsidR="00E874C3" w:rsidRDefault="00E874C3" w:rsidP="00E874C3">
      <w:pPr>
        <w:spacing w:line="480" w:lineRule="auto"/>
        <w:rPr>
          <w:sz w:val="32"/>
          <w:szCs w:val="32"/>
        </w:rPr>
      </w:pPr>
    </w:p>
    <w:p w14:paraId="491115EC" w14:textId="54EAFFDB" w:rsidR="00E874C3" w:rsidRDefault="00E874C3" w:rsidP="00E874C3">
      <w:pPr>
        <w:spacing w:line="480" w:lineRule="auto"/>
        <w:rPr>
          <w:sz w:val="32"/>
          <w:szCs w:val="32"/>
        </w:rPr>
      </w:pPr>
      <w:r>
        <w:rPr>
          <w:sz w:val="32"/>
          <w:szCs w:val="32"/>
        </w:rPr>
        <w:t>Figures</w:t>
      </w:r>
    </w:p>
    <w:p w14:paraId="20A1BB42" w14:textId="77777777" w:rsidR="00E874C3" w:rsidRDefault="00E874C3" w:rsidP="00E874C3">
      <w:pPr>
        <w:rPr>
          <w:b/>
          <w:bCs/>
        </w:rPr>
      </w:pPr>
    </w:p>
    <w:p w14:paraId="58F2D45D" w14:textId="77777777" w:rsidR="00E874C3" w:rsidRDefault="00E874C3" w:rsidP="00E874C3">
      <w:pPr>
        <w:rPr>
          <w:b/>
          <w:bCs/>
        </w:rPr>
      </w:pPr>
    </w:p>
    <w:p w14:paraId="3193E05F" w14:textId="77777777" w:rsidR="00E874C3" w:rsidRDefault="00E874C3" w:rsidP="00E874C3">
      <w:pPr>
        <w:rPr>
          <w:b/>
          <w:bCs/>
        </w:rPr>
      </w:pPr>
      <w:r>
        <w:rPr>
          <w:b/>
          <w:bCs/>
          <w:noProof/>
        </w:rPr>
        <w:drawing>
          <wp:inline distT="0" distB="0" distL="0" distR="0" wp14:anchorId="648098C5" wp14:editId="0CC5B471">
            <wp:extent cx="5943600" cy="1196340"/>
            <wp:effectExtent l="0" t="0" r="0" b="0"/>
            <wp:docPr id="1455400646" name="Picture 1" descr="A black and whit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400646" name="Picture 1" descr="A black and white diagram&#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943600" cy="1196340"/>
                    </a:xfrm>
                    <a:prstGeom prst="rect">
                      <a:avLst/>
                    </a:prstGeom>
                  </pic:spPr>
                </pic:pic>
              </a:graphicData>
            </a:graphic>
          </wp:inline>
        </w:drawing>
      </w:r>
    </w:p>
    <w:p w14:paraId="74FD693F" w14:textId="77777777" w:rsidR="00B91509" w:rsidRDefault="00B91509" w:rsidP="00E874C3">
      <w:pPr>
        <w:rPr>
          <w:b/>
          <w:bCs/>
        </w:rPr>
      </w:pPr>
    </w:p>
    <w:p w14:paraId="3DEA6379" w14:textId="5ED3B713" w:rsidR="00E874C3" w:rsidRDefault="00E874C3" w:rsidP="00E874C3">
      <w:commentRangeStart w:id="985"/>
      <w:r w:rsidRPr="00BC0BCB">
        <w:rPr>
          <w:b/>
          <w:bCs/>
        </w:rPr>
        <w:t>Figure 1</w:t>
      </w:r>
      <w:commentRangeEnd w:id="985"/>
      <w:r w:rsidR="0005160D">
        <w:rPr>
          <w:rStyle w:val="CommentReference"/>
        </w:rPr>
        <w:commentReference w:id="985"/>
      </w:r>
      <w:r w:rsidRPr="00BC0BCB">
        <w:rPr>
          <w:b/>
          <w:bCs/>
        </w:rPr>
        <w:t xml:space="preserve">. Overview of the </w:t>
      </w:r>
      <w:proofErr w:type="spellStart"/>
      <w:r w:rsidRPr="00BC0BCB">
        <w:rPr>
          <w:b/>
          <w:bCs/>
        </w:rPr>
        <w:t>mspms</w:t>
      </w:r>
      <w:proofErr w:type="spellEnd"/>
      <w:r w:rsidRPr="00BC0BCB">
        <w:rPr>
          <w:b/>
          <w:bCs/>
        </w:rPr>
        <w:t xml:space="preserve"> R package and cathepsin </w:t>
      </w:r>
      <w:r>
        <w:rPr>
          <w:b/>
          <w:bCs/>
        </w:rPr>
        <w:t>MSP-MS profiling</w:t>
      </w:r>
      <w:r w:rsidRPr="00BC0BCB">
        <w:rPr>
          <w:b/>
          <w:bCs/>
        </w:rPr>
        <w:t>.</w:t>
      </w:r>
      <w:r w:rsidR="00301C49">
        <w:rPr>
          <w:b/>
          <w:bCs/>
        </w:rPr>
        <w:t xml:space="preserve"> </w:t>
      </w:r>
      <w:r>
        <w:t xml:space="preserve">Schematic of the functions contained within the </w:t>
      </w:r>
      <w:proofErr w:type="spellStart"/>
      <w:r>
        <w:t>mspms</w:t>
      </w:r>
      <w:proofErr w:type="spellEnd"/>
      <w:r>
        <w:t xml:space="preserve"> R package. </w:t>
      </w:r>
    </w:p>
    <w:p w14:paraId="5B8F7CC1" w14:textId="77777777" w:rsidR="00E874C3" w:rsidRDefault="00E874C3" w:rsidP="00E874C3"/>
    <w:p w14:paraId="03D8C36B" w14:textId="77777777" w:rsidR="00E874C3" w:rsidRDefault="00E874C3" w:rsidP="00E874C3"/>
    <w:p w14:paraId="4335C805" w14:textId="77777777" w:rsidR="00E874C3" w:rsidRDefault="00E874C3" w:rsidP="00E874C3"/>
    <w:p w14:paraId="26C28F4A" w14:textId="77777777" w:rsidR="00E874C3" w:rsidRDefault="00E874C3" w:rsidP="00E874C3"/>
    <w:p w14:paraId="13EA0C7E" w14:textId="142865B9" w:rsidR="00E874C3" w:rsidRDefault="00E874C3" w:rsidP="00E874C3">
      <w:r>
        <w:rPr>
          <w:noProof/>
        </w:rPr>
        <w:lastRenderedPageBreak/>
        <w:drawing>
          <wp:inline distT="0" distB="0" distL="0" distR="0" wp14:anchorId="51A4BEEB" wp14:editId="43C5BE75">
            <wp:extent cx="5943600" cy="8222615"/>
            <wp:effectExtent l="0" t="0" r="0" b="0"/>
            <wp:docPr id="1948305080" name="Picture 2"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8305080" name="Picture 2" descr="A close-up of a dia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943600" cy="8222615"/>
                    </a:xfrm>
                    <a:prstGeom prst="rect">
                      <a:avLst/>
                    </a:prstGeom>
                  </pic:spPr>
                </pic:pic>
              </a:graphicData>
            </a:graphic>
          </wp:inline>
        </w:drawing>
      </w:r>
    </w:p>
    <w:p w14:paraId="14EDEDF5" w14:textId="3BA2BABA" w:rsidR="00E874C3" w:rsidRDefault="00E874C3" w:rsidP="00E874C3">
      <w:r>
        <w:rPr>
          <w:b/>
          <w:bCs/>
        </w:rPr>
        <w:lastRenderedPageBreak/>
        <w:t xml:space="preserve">Figure 2. Global visualization of MSP-MS data. </w:t>
      </w:r>
      <w:r>
        <w:t>(</w:t>
      </w:r>
      <w:commentRangeStart w:id="986"/>
      <w:commentRangeStart w:id="987"/>
      <w:r>
        <w:t>A</w:t>
      </w:r>
      <w:commentRangeEnd w:id="986"/>
      <w:r w:rsidR="00BA71DC">
        <w:rPr>
          <w:rStyle w:val="CommentReference"/>
        </w:rPr>
        <w:commentReference w:id="986"/>
      </w:r>
      <w:commentRangeEnd w:id="987"/>
      <w:r w:rsidR="00A62B28">
        <w:rPr>
          <w:rStyle w:val="CommentReference"/>
        </w:rPr>
        <w:commentReference w:id="987"/>
      </w:r>
      <w:r>
        <w:t xml:space="preserve">) Principal component analysis displaying PC1 and PC2. Samples are colored by time, </w:t>
      </w:r>
      <w:r w:rsidR="00B91509">
        <w:t>while the</w:t>
      </w:r>
      <w:r>
        <w:t xml:space="preserve"> shape and line type </w:t>
      </w:r>
      <w:r w:rsidR="00B91509">
        <w:t>show</w:t>
      </w:r>
      <w:r>
        <w:t xml:space="preserve"> the type of cathepsin</w:t>
      </w:r>
      <w:r w:rsidR="00B91509">
        <w:t xml:space="preserve"> with e</w:t>
      </w:r>
      <w:r>
        <w:t>clipses represent</w:t>
      </w:r>
      <w:r w:rsidR="00B91509">
        <w:t xml:space="preserve">ing </w:t>
      </w:r>
      <w:r>
        <w:t>the 95% confidence interval. (C) Heatmap showing the results of the experiment as clustered using unsupervised hier</w:t>
      </w:r>
      <w:r w:rsidR="00B91509">
        <w:t>ar</w:t>
      </w:r>
      <w:r>
        <w:t xml:space="preserve">chical clustering.  Rows of the heatmap represent the samples while columns represent the peptides. Color of the heatmap cells represent the normalized, column centered, and scaled values. White cells represent those that were found to be outliers and converted to NA.  Colored bars to the right of the heatmap indicate the cathepsin and time of the samples in each row. </w:t>
      </w:r>
      <w:r w:rsidR="00B91509">
        <w:t xml:space="preserve">Colored bars corresponding to each peptide in the columns display whether the corresponding peptide is a full-length peptide belonging to the </w:t>
      </w:r>
      <w:r w:rsidR="00301C49">
        <w:t>228-member</w:t>
      </w:r>
      <w:r w:rsidR="00B91509">
        <w:t xml:space="preserve"> peptide library (non -cleaved</w:t>
      </w:r>
      <w:r w:rsidR="00301C49">
        <w:t>, dark blue</w:t>
      </w:r>
      <w:r w:rsidR="00B91509">
        <w:t>) or a cleavage product (cleaved</w:t>
      </w:r>
      <w:r w:rsidR="00301C49">
        <w:t>, blue</w:t>
      </w:r>
      <w:r w:rsidR="00B91509">
        <w:t>).</w:t>
      </w:r>
    </w:p>
    <w:p w14:paraId="68B7BD31" w14:textId="77777777" w:rsidR="00E874C3" w:rsidRDefault="00E874C3" w:rsidP="00E874C3"/>
    <w:p w14:paraId="5750606A" w14:textId="77777777" w:rsidR="00E874C3" w:rsidRDefault="00E874C3" w:rsidP="00E874C3"/>
    <w:p w14:paraId="3FF776C7" w14:textId="77777777" w:rsidR="00E874C3" w:rsidRDefault="00E874C3" w:rsidP="00E874C3"/>
    <w:p w14:paraId="42DA9F2A" w14:textId="77777777" w:rsidR="00E874C3" w:rsidRDefault="00E874C3" w:rsidP="00E874C3"/>
    <w:p w14:paraId="4DE62041" w14:textId="77777777" w:rsidR="00E874C3" w:rsidRDefault="00E874C3" w:rsidP="00E874C3"/>
    <w:p w14:paraId="3D4E2054" w14:textId="77777777" w:rsidR="00E874C3" w:rsidRDefault="00E874C3" w:rsidP="00E874C3"/>
    <w:p w14:paraId="69B00793" w14:textId="77777777" w:rsidR="00E874C3" w:rsidRDefault="00E874C3" w:rsidP="00E874C3"/>
    <w:p w14:paraId="4F8DC0EA" w14:textId="77777777" w:rsidR="00E874C3" w:rsidRDefault="00E874C3" w:rsidP="00E874C3"/>
    <w:p w14:paraId="791D2D4E" w14:textId="77777777" w:rsidR="00E874C3" w:rsidRDefault="00E874C3" w:rsidP="00E874C3"/>
    <w:p w14:paraId="52FBBDA3" w14:textId="77777777" w:rsidR="00E874C3" w:rsidRDefault="00E874C3" w:rsidP="00E874C3"/>
    <w:p w14:paraId="063A106A" w14:textId="77777777" w:rsidR="00E874C3" w:rsidRDefault="00E874C3" w:rsidP="00E874C3"/>
    <w:p w14:paraId="665DEC18" w14:textId="77777777" w:rsidR="00E874C3" w:rsidRDefault="00E874C3" w:rsidP="00E874C3"/>
    <w:p w14:paraId="2DAB627B" w14:textId="77777777" w:rsidR="00E874C3" w:rsidRDefault="00E874C3" w:rsidP="00E874C3"/>
    <w:p w14:paraId="1B9C3A68" w14:textId="77777777" w:rsidR="00E874C3" w:rsidRDefault="00E874C3" w:rsidP="00E874C3"/>
    <w:p w14:paraId="71F3C18B" w14:textId="77777777" w:rsidR="00E874C3" w:rsidRDefault="00E874C3" w:rsidP="00E874C3"/>
    <w:p w14:paraId="656518D4" w14:textId="77777777" w:rsidR="00E874C3" w:rsidRDefault="00E874C3" w:rsidP="00E874C3"/>
    <w:p w14:paraId="447298C0" w14:textId="77777777" w:rsidR="00E874C3" w:rsidRDefault="00E874C3" w:rsidP="00E874C3"/>
    <w:p w14:paraId="3A6904EF" w14:textId="5C87781D" w:rsidR="00E874C3" w:rsidRPr="00E874C3" w:rsidRDefault="00E874C3" w:rsidP="00E874C3">
      <w:r>
        <w:rPr>
          <w:noProof/>
        </w:rPr>
        <w:lastRenderedPageBreak/>
        <w:drawing>
          <wp:inline distT="0" distB="0" distL="0" distR="0" wp14:anchorId="0605C6D5" wp14:editId="156F008F">
            <wp:extent cx="5773420" cy="8229600"/>
            <wp:effectExtent l="0" t="0" r="5080" b="0"/>
            <wp:docPr id="921196188" name="Picture 4" descr="A collage of graphs and diagr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196188" name="Picture 4" descr="A collage of graphs and diagrams&#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73420" cy="8229600"/>
                    </a:xfrm>
                    <a:prstGeom prst="rect">
                      <a:avLst/>
                    </a:prstGeom>
                  </pic:spPr>
                </pic:pic>
              </a:graphicData>
            </a:graphic>
          </wp:inline>
        </w:drawing>
      </w:r>
      <w:r>
        <w:rPr>
          <w:b/>
          <w:bCs/>
        </w:rPr>
        <w:lastRenderedPageBreak/>
        <w:t xml:space="preserve">Figure 3. Differentially abundant peptide cleavages over time. </w:t>
      </w:r>
      <w:r>
        <w:t>(A) Volcano plots displaying the log</w:t>
      </w:r>
      <w:r w:rsidR="00301C49">
        <w:t xml:space="preserve"> 2-fold</w:t>
      </w:r>
      <w:r>
        <w:t xml:space="preserve"> change of the timepoint as indicated by color relative to and -log10 FDR corrected p values for each cathepsin.  (B) Plot showing the number of significant cleavage events at each position of the peptide library (as defined as having a log2fc &gt;= 3 and FDR adjusted p values &lt;= 0.05) (C) </w:t>
      </w:r>
      <w:commentRangeStart w:id="988"/>
      <w:commentRangeStart w:id="989"/>
      <w:proofErr w:type="spellStart"/>
      <w:r>
        <w:t>Icelogo</w:t>
      </w:r>
      <w:proofErr w:type="spellEnd"/>
      <w:r>
        <w:t xml:space="preserve"> plots </w:t>
      </w:r>
      <w:commentRangeEnd w:id="988"/>
      <w:r w:rsidR="009647D0">
        <w:rPr>
          <w:rStyle w:val="CommentReference"/>
        </w:rPr>
        <w:commentReference w:id="988"/>
      </w:r>
      <w:commentRangeEnd w:id="989"/>
      <w:r w:rsidR="00BA2EA3">
        <w:rPr>
          <w:rStyle w:val="CommentReference"/>
        </w:rPr>
        <w:commentReference w:id="989"/>
      </w:r>
      <w:r>
        <w:t xml:space="preserve">as implemented in the </w:t>
      </w:r>
      <w:proofErr w:type="spellStart"/>
      <w:r>
        <w:t>mspms</w:t>
      </w:r>
      <w:proofErr w:type="spellEnd"/>
      <w:r>
        <w:t xml:space="preserve"> package. Amino acid residues (with X representing positions past the terminus) four positions to the left and right of the cleavage site are displayed. Only residues with significantly higher proportions relative to the proportion of all possible cleavage sequences present in the initial peptide library (</w:t>
      </w:r>
      <w:proofErr w:type="spellStart"/>
      <w:r>
        <w:t>pval</w:t>
      </w:r>
      <w:proofErr w:type="spellEnd"/>
      <w:r>
        <w:t xml:space="preserve"> &lt;= 0.05) are shown, with the height representing the percentage differences. </w:t>
      </w:r>
    </w:p>
    <w:p w14:paraId="5BC9CCA3" w14:textId="77777777" w:rsidR="007C2821" w:rsidRPr="007C2821" w:rsidRDefault="007C2821" w:rsidP="00E92335">
      <w:pPr>
        <w:spacing w:line="480" w:lineRule="auto"/>
      </w:pPr>
    </w:p>
    <w:p w14:paraId="2C0DEC72" w14:textId="77777777" w:rsidR="00E874C3" w:rsidRDefault="00E874C3" w:rsidP="00E874C3">
      <w:pPr>
        <w:spacing w:line="480" w:lineRule="auto"/>
        <w:rPr>
          <w:sz w:val="32"/>
          <w:szCs w:val="32"/>
        </w:rPr>
      </w:pPr>
    </w:p>
    <w:p w14:paraId="572ABED6" w14:textId="77777777" w:rsidR="00E874C3" w:rsidRDefault="00E874C3" w:rsidP="00E874C3">
      <w:pPr>
        <w:spacing w:line="480" w:lineRule="auto"/>
        <w:rPr>
          <w:sz w:val="32"/>
          <w:szCs w:val="32"/>
        </w:rPr>
      </w:pPr>
    </w:p>
    <w:p w14:paraId="6A6A41EA" w14:textId="77777777" w:rsidR="00E874C3" w:rsidRDefault="00E874C3" w:rsidP="00E874C3">
      <w:pPr>
        <w:spacing w:line="480" w:lineRule="auto"/>
        <w:rPr>
          <w:sz w:val="32"/>
          <w:szCs w:val="32"/>
        </w:rPr>
      </w:pPr>
    </w:p>
    <w:p w14:paraId="18EEC829" w14:textId="77777777" w:rsidR="00E874C3" w:rsidRDefault="00E874C3" w:rsidP="00E874C3">
      <w:pPr>
        <w:spacing w:line="480" w:lineRule="auto"/>
        <w:rPr>
          <w:sz w:val="32"/>
          <w:szCs w:val="32"/>
        </w:rPr>
      </w:pPr>
    </w:p>
    <w:p w14:paraId="51C4D294" w14:textId="77777777" w:rsidR="00E874C3" w:rsidRDefault="00E874C3" w:rsidP="00E874C3">
      <w:pPr>
        <w:spacing w:line="480" w:lineRule="auto"/>
        <w:rPr>
          <w:sz w:val="32"/>
          <w:szCs w:val="32"/>
        </w:rPr>
      </w:pPr>
    </w:p>
    <w:p w14:paraId="5E294E8F" w14:textId="77777777" w:rsidR="00E874C3" w:rsidRDefault="00E874C3" w:rsidP="00E874C3">
      <w:pPr>
        <w:spacing w:line="480" w:lineRule="auto"/>
        <w:rPr>
          <w:sz w:val="32"/>
          <w:szCs w:val="32"/>
        </w:rPr>
      </w:pPr>
    </w:p>
    <w:p w14:paraId="3082AE23" w14:textId="77777777" w:rsidR="00E874C3" w:rsidRDefault="00E874C3" w:rsidP="00E874C3">
      <w:pPr>
        <w:spacing w:line="480" w:lineRule="auto"/>
        <w:rPr>
          <w:sz w:val="32"/>
          <w:szCs w:val="32"/>
        </w:rPr>
      </w:pPr>
    </w:p>
    <w:p w14:paraId="00980ED1" w14:textId="77777777" w:rsidR="00E874C3" w:rsidRDefault="00E874C3" w:rsidP="00E874C3">
      <w:pPr>
        <w:spacing w:line="480" w:lineRule="auto"/>
        <w:rPr>
          <w:sz w:val="32"/>
          <w:szCs w:val="32"/>
        </w:rPr>
      </w:pPr>
    </w:p>
    <w:p w14:paraId="2FB642E7" w14:textId="77777777" w:rsidR="00E874C3" w:rsidRDefault="00E874C3" w:rsidP="00E874C3">
      <w:pPr>
        <w:spacing w:line="480" w:lineRule="auto"/>
        <w:rPr>
          <w:sz w:val="32"/>
          <w:szCs w:val="32"/>
        </w:rPr>
      </w:pPr>
    </w:p>
    <w:p w14:paraId="460BFD82" w14:textId="77777777" w:rsidR="00E874C3" w:rsidRDefault="00E874C3" w:rsidP="00E874C3">
      <w:pPr>
        <w:spacing w:line="480" w:lineRule="auto"/>
        <w:rPr>
          <w:sz w:val="32"/>
          <w:szCs w:val="32"/>
        </w:rPr>
      </w:pPr>
    </w:p>
    <w:p w14:paraId="5DAD6EB6" w14:textId="77777777" w:rsidR="00E874C3" w:rsidRDefault="00E874C3" w:rsidP="00E874C3">
      <w:pPr>
        <w:spacing w:line="480" w:lineRule="auto"/>
        <w:rPr>
          <w:sz w:val="32"/>
          <w:szCs w:val="32"/>
        </w:rPr>
      </w:pPr>
    </w:p>
    <w:p w14:paraId="658B0D99" w14:textId="59A6BE19" w:rsidR="00E874C3" w:rsidRPr="00E874C3" w:rsidRDefault="00411F1C" w:rsidP="00E874C3">
      <w:pPr>
        <w:spacing w:line="480" w:lineRule="auto"/>
        <w:rPr>
          <w:sz w:val="32"/>
          <w:szCs w:val="32"/>
        </w:rPr>
      </w:pPr>
      <w:r>
        <w:rPr>
          <w:sz w:val="32"/>
          <w:szCs w:val="32"/>
        </w:rPr>
        <w:t>Supplementary Data:</w:t>
      </w:r>
    </w:p>
    <w:p w14:paraId="2295A271" w14:textId="0B95DE59" w:rsidR="00E874C3" w:rsidRDefault="00E874C3" w:rsidP="00E874C3">
      <w:pPr>
        <w:rPr>
          <w:b/>
          <w:bCs/>
        </w:rPr>
      </w:pPr>
      <w:r>
        <w:rPr>
          <w:b/>
          <w:bCs/>
          <w:noProof/>
        </w:rPr>
        <w:lastRenderedPageBreak/>
        <w:drawing>
          <wp:inline distT="0" distB="0" distL="0" distR="0" wp14:anchorId="0F7FBDBF" wp14:editId="6614A85B">
            <wp:extent cx="5744845" cy="8229600"/>
            <wp:effectExtent l="0" t="0" r="0" b="0"/>
            <wp:docPr id="81189568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1895683" name="Picture 811895683"/>
                    <pic:cNvPicPr/>
                  </pic:nvPicPr>
                  <pic:blipFill>
                    <a:blip r:embed="rId19">
                      <a:extLst>
                        <a:ext uri="{28A0092B-C50C-407E-A947-70E740481C1C}">
                          <a14:useLocalDpi xmlns:a14="http://schemas.microsoft.com/office/drawing/2010/main" val="0"/>
                        </a:ext>
                      </a:extLst>
                    </a:blip>
                    <a:stretch>
                      <a:fillRect/>
                    </a:stretch>
                  </pic:blipFill>
                  <pic:spPr>
                    <a:xfrm>
                      <a:off x="0" y="0"/>
                      <a:ext cx="5744845" cy="8229600"/>
                    </a:xfrm>
                    <a:prstGeom prst="rect">
                      <a:avLst/>
                    </a:prstGeom>
                  </pic:spPr>
                </pic:pic>
              </a:graphicData>
            </a:graphic>
          </wp:inline>
        </w:drawing>
      </w:r>
    </w:p>
    <w:p w14:paraId="61858631" w14:textId="4DD0ECE7" w:rsidR="00E874C3" w:rsidRDefault="00E874C3" w:rsidP="00E874C3">
      <w:r>
        <w:rPr>
          <w:b/>
          <w:bCs/>
        </w:rPr>
        <w:lastRenderedPageBreak/>
        <w:t xml:space="preserve">Supplementary </w:t>
      </w:r>
      <w:r w:rsidRPr="00BC0BCB">
        <w:rPr>
          <w:b/>
          <w:bCs/>
        </w:rPr>
        <w:t xml:space="preserve">Figure 1. </w:t>
      </w:r>
      <w:r>
        <w:rPr>
          <w:b/>
          <w:bCs/>
        </w:rPr>
        <w:t xml:space="preserve">Quality Control Evaluation.  </w:t>
      </w:r>
      <w:commentRangeStart w:id="990"/>
      <w:r>
        <w:t xml:space="preserve">(A) </w:t>
      </w:r>
      <w:commentRangeEnd w:id="990"/>
      <w:r w:rsidR="00634EAB">
        <w:rPr>
          <w:rStyle w:val="CommentReference"/>
        </w:rPr>
        <w:commentReference w:id="990"/>
      </w:r>
      <w:r>
        <w:t xml:space="preserve">Histogram displaying the count of samples for each sample grouping at time 0 as a function of the percentage of </w:t>
      </w:r>
      <w:r w:rsidR="00B91509">
        <w:t>full-length</w:t>
      </w:r>
      <w:r>
        <w:t xml:space="preserve"> peptides detected. (</w:t>
      </w:r>
      <w:commentRangeStart w:id="991"/>
      <w:r>
        <w:t>B</w:t>
      </w:r>
      <w:commentRangeEnd w:id="991"/>
      <w:r w:rsidR="009D3C2D">
        <w:rPr>
          <w:rStyle w:val="CommentReference"/>
        </w:rPr>
        <w:commentReference w:id="991"/>
      </w:r>
      <w:r>
        <w:t>) Histogram displaying the count of samples for each sample grouping as a function of the percentage of</w:t>
      </w:r>
      <w:r w:rsidR="00301C49">
        <w:t xml:space="preserve"> both the</w:t>
      </w:r>
      <w:r>
        <w:t xml:space="preserve"> full</w:t>
      </w:r>
      <w:r w:rsidR="00301C49">
        <w:t>-</w:t>
      </w:r>
      <w:r>
        <w:t xml:space="preserve">length and cleavage products mapping to the 228-peptide library used in the experiment. </w:t>
      </w:r>
      <w:ins w:id="992" w:author="O'Donoghue, Anthony" w:date="2024-08-17T15:49:00Z" w16du:dateUtc="2024-08-17T22:49:00Z">
        <w:r w:rsidR="00B3325F">
          <w:t>(</w:t>
        </w:r>
        <w:commentRangeStart w:id="993"/>
        <w:commentRangeStart w:id="994"/>
        <w:commentRangeStart w:id="995"/>
        <w:r w:rsidR="00B3325F">
          <w:t>C</w:t>
        </w:r>
        <w:commentRangeEnd w:id="993"/>
        <w:r w:rsidR="00B3325F">
          <w:rPr>
            <w:rStyle w:val="CommentReference"/>
          </w:rPr>
          <w:commentReference w:id="993"/>
        </w:r>
      </w:ins>
      <w:commentRangeEnd w:id="994"/>
      <w:ins w:id="996" w:author="O'Donoghue, Anthony" w:date="2024-08-17T15:53:00Z" w16du:dateUtc="2024-08-17T22:53:00Z">
        <w:r w:rsidR="00B242FD">
          <w:rPr>
            <w:rStyle w:val="CommentReference"/>
          </w:rPr>
          <w:commentReference w:id="994"/>
        </w:r>
      </w:ins>
      <w:commentRangeEnd w:id="995"/>
      <w:ins w:id="997" w:author="O'Donoghue, Anthony" w:date="2024-08-17T16:07:00Z" w16du:dateUtc="2024-08-17T23:07:00Z">
        <w:r w:rsidR="00FA491D">
          <w:rPr>
            <w:rStyle w:val="CommentReference"/>
          </w:rPr>
          <w:commentReference w:id="995"/>
        </w:r>
      </w:ins>
      <w:ins w:id="998" w:author="O'Donoghue, Anthony" w:date="2024-08-17T15:49:00Z" w16du:dateUtc="2024-08-17T22:49:00Z">
        <w:r w:rsidR="00B3325F">
          <w:t>)</w:t>
        </w:r>
      </w:ins>
    </w:p>
    <w:p w14:paraId="395257DF" w14:textId="77777777" w:rsidR="00B91509" w:rsidRDefault="00B91509" w:rsidP="00E874C3"/>
    <w:p w14:paraId="0E06BF18" w14:textId="77777777" w:rsidR="00B91509" w:rsidRDefault="00B91509" w:rsidP="00E874C3"/>
    <w:p w14:paraId="5C90CC13" w14:textId="77777777" w:rsidR="00B91509" w:rsidRDefault="00B91509" w:rsidP="00E874C3"/>
    <w:p w14:paraId="0D0DDB44" w14:textId="77777777" w:rsidR="00B91509" w:rsidRDefault="00B91509" w:rsidP="00E874C3"/>
    <w:p w14:paraId="3A89DDD4" w14:textId="77777777" w:rsidR="00B91509" w:rsidRDefault="00B91509" w:rsidP="00E874C3"/>
    <w:p w14:paraId="39F6DCF9" w14:textId="77777777" w:rsidR="00B91509" w:rsidRDefault="00B91509" w:rsidP="00E874C3"/>
    <w:p w14:paraId="572523C3" w14:textId="77777777" w:rsidR="00B91509" w:rsidRDefault="00B91509" w:rsidP="00E874C3"/>
    <w:p w14:paraId="2CAAA36B" w14:textId="77777777" w:rsidR="00B91509" w:rsidRDefault="00B91509" w:rsidP="00E874C3"/>
    <w:p w14:paraId="654FC623" w14:textId="77777777" w:rsidR="00B91509" w:rsidRDefault="00B91509" w:rsidP="00E874C3"/>
    <w:p w14:paraId="13ADBA3F" w14:textId="49B8606B" w:rsidR="00E874C3" w:rsidRDefault="00E874C3" w:rsidP="00E874C3"/>
    <w:p w14:paraId="5F796A6A" w14:textId="77777777" w:rsidR="00E874C3" w:rsidRDefault="00E874C3" w:rsidP="00E874C3"/>
    <w:p w14:paraId="36456A52" w14:textId="00D4631F" w:rsidR="00E874C3" w:rsidRDefault="00E874C3" w:rsidP="00E874C3">
      <w:r>
        <w:rPr>
          <w:noProof/>
        </w:rPr>
        <w:drawing>
          <wp:inline distT="0" distB="0" distL="0" distR="0" wp14:anchorId="6EEB5342" wp14:editId="14652D99">
            <wp:extent cx="4572000" cy="3657600"/>
            <wp:effectExtent l="0" t="0" r="0" b="0"/>
            <wp:docPr id="96589080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5890808" name="Picture 965890808"/>
                    <pic:cNvPicPr/>
                  </pic:nvPicPr>
                  <pic:blipFill>
                    <a:blip r:embed="rId20"/>
                    <a:stretch>
                      <a:fillRect/>
                    </a:stretch>
                  </pic:blipFill>
                  <pic:spPr>
                    <a:xfrm>
                      <a:off x="0" y="0"/>
                      <a:ext cx="4572000" cy="3657600"/>
                    </a:xfrm>
                    <a:prstGeom prst="rect">
                      <a:avLst/>
                    </a:prstGeom>
                  </pic:spPr>
                </pic:pic>
              </a:graphicData>
            </a:graphic>
          </wp:inline>
        </w:drawing>
      </w:r>
    </w:p>
    <w:p w14:paraId="204C2263" w14:textId="77777777" w:rsidR="00E874C3" w:rsidRDefault="00E874C3" w:rsidP="00E874C3"/>
    <w:p w14:paraId="11C759C5" w14:textId="77777777" w:rsidR="00E874C3" w:rsidRDefault="00E874C3" w:rsidP="00E874C3">
      <w:commentRangeStart w:id="999"/>
      <w:r>
        <w:rPr>
          <w:b/>
          <w:bCs/>
        </w:rPr>
        <w:t>Supplementary Figure 2. Retention Time Evaluation</w:t>
      </w:r>
      <w:commentRangeEnd w:id="999"/>
      <w:r w:rsidR="003206C9">
        <w:rPr>
          <w:rStyle w:val="CommentReference"/>
        </w:rPr>
        <w:commentReference w:id="999"/>
      </w:r>
      <w:r>
        <w:rPr>
          <w:b/>
          <w:bCs/>
        </w:rPr>
        <w:t xml:space="preserve">. </w:t>
      </w:r>
      <w:r>
        <w:t xml:space="preserve">Histogram displaying the count of peptides detected as a function of retention time, with the width of bins set to 1 minute. The percentage of solvent B over time is shown overlayed as a dashed red line. </w:t>
      </w:r>
    </w:p>
    <w:p w14:paraId="6D0214B6" w14:textId="77777777" w:rsidR="00E874C3" w:rsidRDefault="00E874C3" w:rsidP="00E874C3"/>
    <w:p w14:paraId="7B11C529" w14:textId="77777777" w:rsidR="00E874C3" w:rsidRDefault="00E874C3" w:rsidP="00E874C3"/>
    <w:p w14:paraId="02B6D0F5" w14:textId="77777777" w:rsidR="00E874C3" w:rsidRDefault="00E874C3" w:rsidP="00E874C3"/>
    <w:p w14:paraId="19D9DE84" w14:textId="77777777" w:rsidR="00E874C3" w:rsidRDefault="00E874C3" w:rsidP="00E874C3"/>
    <w:p w14:paraId="13123D3E" w14:textId="77777777" w:rsidR="00E874C3" w:rsidRDefault="00E874C3" w:rsidP="00E874C3"/>
    <w:p w14:paraId="2AB9C9EC" w14:textId="77777777" w:rsidR="00E874C3" w:rsidRDefault="00E874C3" w:rsidP="00E874C3"/>
    <w:p w14:paraId="4CB36C00" w14:textId="77777777" w:rsidR="00E874C3" w:rsidRDefault="00E874C3" w:rsidP="00E874C3"/>
    <w:p w14:paraId="1C83F571" w14:textId="77777777" w:rsidR="00E874C3" w:rsidRDefault="00E874C3" w:rsidP="00E874C3"/>
    <w:p w14:paraId="76F15241" w14:textId="4F3E7209" w:rsidR="00E874C3" w:rsidRDefault="00E874C3" w:rsidP="00E874C3">
      <w:r>
        <w:rPr>
          <w:noProof/>
        </w:rPr>
        <w:drawing>
          <wp:inline distT="0" distB="0" distL="0" distR="0" wp14:anchorId="29A9ACB2" wp14:editId="22189D1E">
            <wp:extent cx="4572000" cy="3657600"/>
            <wp:effectExtent l="0" t="0" r="0" b="0"/>
            <wp:docPr id="59471292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4712923" name="Picture 594712923"/>
                    <pic:cNvPicPr/>
                  </pic:nvPicPr>
                  <pic:blipFill>
                    <a:blip r:embed="rId21"/>
                    <a:stretch>
                      <a:fillRect/>
                    </a:stretch>
                  </pic:blipFill>
                  <pic:spPr>
                    <a:xfrm>
                      <a:off x="0" y="0"/>
                      <a:ext cx="4572000" cy="3657600"/>
                    </a:xfrm>
                    <a:prstGeom prst="rect">
                      <a:avLst/>
                    </a:prstGeom>
                  </pic:spPr>
                </pic:pic>
              </a:graphicData>
            </a:graphic>
          </wp:inline>
        </w:drawing>
      </w:r>
    </w:p>
    <w:p w14:paraId="0A8C309D" w14:textId="77777777" w:rsidR="00E874C3" w:rsidRDefault="00E874C3" w:rsidP="00E874C3"/>
    <w:p w14:paraId="46D5D083" w14:textId="26B06A8C" w:rsidR="00E874C3" w:rsidRDefault="00E874C3" w:rsidP="00E874C3">
      <w:r>
        <w:rPr>
          <w:b/>
          <w:bCs/>
        </w:rPr>
        <w:t xml:space="preserve">Supplementary Figure 3. </w:t>
      </w:r>
      <w:commentRangeStart w:id="1000"/>
      <w:commentRangeStart w:id="1001"/>
      <w:r>
        <w:rPr>
          <w:b/>
          <w:bCs/>
        </w:rPr>
        <w:t xml:space="preserve">Number of Significant Differences </w:t>
      </w:r>
      <w:commentRangeEnd w:id="1000"/>
      <w:r w:rsidR="005D7A9E">
        <w:rPr>
          <w:rStyle w:val="CommentReference"/>
        </w:rPr>
        <w:commentReference w:id="1000"/>
      </w:r>
      <w:commentRangeEnd w:id="1001"/>
      <w:r w:rsidR="00034B9D">
        <w:rPr>
          <w:rStyle w:val="CommentReference"/>
        </w:rPr>
        <w:commentReference w:id="1001"/>
      </w:r>
      <w:r>
        <w:rPr>
          <w:b/>
          <w:bCs/>
        </w:rPr>
        <w:t xml:space="preserve">Relative to T0 as a Function of MSP-MS Incubation Time. </w:t>
      </w:r>
      <w:r>
        <w:t xml:space="preserve">The number of significantly enriched peptides relative to time 0 as shown per duration of time incubated with the indicated </w:t>
      </w:r>
      <w:r w:rsidR="00B91509">
        <w:t>cathepsin</w:t>
      </w:r>
      <w:r>
        <w:t>.</w:t>
      </w:r>
    </w:p>
    <w:p w14:paraId="1635B32F" w14:textId="77777777" w:rsidR="00E874C3" w:rsidRDefault="00E874C3" w:rsidP="00E874C3"/>
    <w:p w14:paraId="00BE9050" w14:textId="77777777" w:rsidR="00E874C3" w:rsidRDefault="00E874C3" w:rsidP="00E874C3"/>
    <w:p w14:paraId="54E32BE4" w14:textId="77777777" w:rsidR="00E874C3" w:rsidRDefault="00E874C3" w:rsidP="00E874C3"/>
    <w:p w14:paraId="667789B5" w14:textId="77777777" w:rsidR="00E874C3" w:rsidRDefault="00E874C3" w:rsidP="00E874C3"/>
    <w:p w14:paraId="532E586C" w14:textId="77777777" w:rsidR="00E874C3" w:rsidRDefault="00E874C3" w:rsidP="00E874C3"/>
    <w:p w14:paraId="54C61430" w14:textId="22C9CE49" w:rsidR="00E874C3" w:rsidRDefault="00E874C3" w:rsidP="00E874C3"/>
    <w:p w14:paraId="793E26DC" w14:textId="77777777" w:rsidR="00E874C3" w:rsidRDefault="00E874C3" w:rsidP="00E874C3"/>
    <w:p w14:paraId="3A12BAF2" w14:textId="77777777" w:rsidR="00E874C3" w:rsidRDefault="00E874C3" w:rsidP="00E874C3"/>
    <w:p w14:paraId="784131B0" w14:textId="77777777" w:rsidR="00E874C3" w:rsidRDefault="00E874C3" w:rsidP="00E874C3"/>
    <w:p w14:paraId="6A8120E5" w14:textId="77777777" w:rsidR="00E874C3" w:rsidRDefault="00E874C3" w:rsidP="00E874C3"/>
    <w:p w14:paraId="519A2C4C" w14:textId="77777777" w:rsidR="00E874C3" w:rsidRDefault="00E874C3" w:rsidP="00E874C3"/>
    <w:p w14:paraId="4842D741" w14:textId="77777777" w:rsidR="00E874C3" w:rsidRDefault="00E874C3" w:rsidP="00E874C3"/>
    <w:p w14:paraId="4B93D692" w14:textId="77777777" w:rsidR="00E874C3" w:rsidRDefault="00E874C3" w:rsidP="00E874C3"/>
    <w:p w14:paraId="4450E339" w14:textId="77777777" w:rsidR="00E874C3" w:rsidRDefault="00E874C3" w:rsidP="00E874C3"/>
    <w:p w14:paraId="53ED089E" w14:textId="77777777" w:rsidR="00E874C3" w:rsidRDefault="00E874C3" w:rsidP="00E874C3"/>
    <w:p w14:paraId="437E99C2" w14:textId="77777777" w:rsidR="00E874C3" w:rsidRDefault="00E874C3" w:rsidP="00E874C3"/>
    <w:p w14:paraId="4E101999" w14:textId="77777777" w:rsidR="00E874C3" w:rsidRDefault="00E874C3" w:rsidP="00E874C3"/>
    <w:p w14:paraId="1C00DE6D" w14:textId="77777777" w:rsidR="00E874C3" w:rsidRDefault="00E874C3" w:rsidP="00E874C3"/>
    <w:p w14:paraId="0647006C" w14:textId="0CD1DD1F" w:rsidR="00E874C3" w:rsidRPr="00CB6899" w:rsidRDefault="00E874C3" w:rsidP="00E874C3"/>
    <w:p w14:paraId="13AD18EB" w14:textId="77777777" w:rsidR="00E874C3" w:rsidRDefault="00E874C3" w:rsidP="00E874C3">
      <w:pPr>
        <w:rPr>
          <w:b/>
          <w:bCs/>
        </w:rPr>
      </w:pPr>
    </w:p>
    <w:p w14:paraId="05DC0333" w14:textId="7E0D8923" w:rsidR="00E54B49" w:rsidRDefault="00E874C3" w:rsidP="00AD3A78">
      <w:r>
        <w:rPr>
          <w:b/>
          <w:bCs/>
          <w:noProof/>
        </w:rPr>
        <w:drawing>
          <wp:inline distT="0" distB="0" distL="0" distR="0" wp14:anchorId="2B5382E9" wp14:editId="70FB40C7">
            <wp:extent cx="5943600" cy="3566160"/>
            <wp:effectExtent l="0" t="0" r="0" b="0"/>
            <wp:docPr id="10647047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470470" name="Picture 106470470"/>
                    <pic:cNvPicPr/>
                  </pic:nvPicPr>
                  <pic:blipFill>
                    <a:blip r:embed="rId22"/>
                    <a:stretch>
                      <a:fillRect/>
                    </a:stretch>
                  </pic:blipFill>
                  <pic:spPr>
                    <a:xfrm>
                      <a:off x="0" y="0"/>
                      <a:ext cx="5943600" cy="3566160"/>
                    </a:xfrm>
                    <a:prstGeom prst="rect">
                      <a:avLst/>
                    </a:prstGeom>
                  </pic:spPr>
                </pic:pic>
              </a:graphicData>
            </a:graphic>
          </wp:inline>
        </w:drawing>
      </w:r>
      <w:r>
        <w:rPr>
          <w:b/>
          <w:bCs/>
        </w:rPr>
        <w:t>Supplementary Figure 4. Assessment of Cathepsin C for Reported Substrate Preferences.</w:t>
      </w:r>
      <w:r w:rsidR="00B91509">
        <w:rPr>
          <w:b/>
          <w:bCs/>
        </w:rPr>
        <w:t xml:space="preserve"> </w:t>
      </w:r>
      <w:r>
        <w:t xml:space="preserve">Mean normalized intensities for peptides </w:t>
      </w:r>
      <w:r w:rsidR="00B91509">
        <w:t xml:space="preserve">compared between T0 and T90 for cathepsin C. (A) </w:t>
      </w:r>
      <w:r w:rsidR="00E54B49">
        <w:t xml:space="preserve">Cleavages </w:t>
      </w:r>
      <w:r w:rsidR="00B91509">
        <w:t>expected to</w:t>
      </w:r>
      <w:r w:rsidR="00E54B49">
        <w:t xml:space="preserve"> increase over time </w:t>
      </w:r>
      <w:r w:rsidR="00B91509">
        <w:t xml:space="preserve">based on cathepsin C specificities </w:t>
      </w:r>
      <w:r w:rsidR="00E54B49">
        <w:t>reported in</w:t>
      </w:r>
      <w:r w:rsidR="00B91509">
        <w:t xml:space="preserve"> the literature, </w:t>
      </w:r>
      <w:r>
        <w:t>peptides with a proline adjacent to the cleavage site (</w:t>
      </w:r>
      <w:r w:rsidRPr="00DB75E1">
        <w:rPr>
          <w:rFonts w:cs="Arial"/>
          <w:color w:val="202122"/>
          <w:shd w:val="clear" w:color="auto" w:fill="FFFFFF"/>
        </w:rPr>
        <w:t>P1 or P1’ position)</w:t>
      </w:r>
      <w:r>
        <w:t xml:space="preserve">, or with N terminal residues of </w:t>
      </w:r>
      <w:r w:rsidR="00AD3A78">
        <w:t>l</w:t>
      </w:r>
      <w:r>
        <w:t xml:space="preserve">ysine or arginine have been excluded.  </w:t>
      </w:r>
      <w:r w:rsidR="00E54B49">
        <w:t xml:space="preserve">Peptides expected to not be cleaved based on reported cathepsin C specificities, (B) peptide cleavage products with Lysine or Arginine at the N </w:t>
      </w:r>
      <w:r w:rsidR="00301C49">
        <w:t>terminus,</w:t>
      </w:r>
      <w:r w:rsidR="00E54B49">
        <w:t xml:space="preserve"> (C) peptide cleavage products with proline at position P1, (C) peptide cleavage products with proline at P1’, peptide cleavage products with the reversed rule </w:t>
      </w:r>
      <w:proofErr w:type="gramStart"/>
      <w:r w:rsidR="00E54B49">
        <w:t>from ,</w:t>
      </w:r>
      <w:proofErr w:type="gramEnd"/>
      <w:r w:rsidR="00E54B49">
        <w:t xml:space="preserve"> (F)  all peptides . Statistics show the results of T-tests. P</w:t>
      </w:r>
      <w:r w:rsidR="00AD3A78">
        <w:t xml:space="preserve"> </w:t>
      </w:r>
      <w:r w:rsidR="00E54B49">
        <w:t xml:space="preserve">values are denoted as follows: </w:t>
      </w:r>
      <w:r w:rsidR="00301C49">
        <w:t xml:space="preserve">ns &gt; 0.05 </w:t>
      </w:r>
      <w:r w:rsidR="00E54B49">
        <w:t xml:space="preserve">* </w:t>
      </w:r>
      <w:r w:rsidR="00301C49">
        <w:t xml:space="preserve">&lt;= </w:t>
      </w:r>
      <w:r w:rsidR="00E54B49">
        <w:t>0.05</w:t>
      </w:r>
      <w:r w:rsidR="00301C49">
        <w:t xml:space="preserve">, </w:t>
      </w:r>
      <w:r w:rsidR="00E54B49">
        <w:t>*</w:t>
      </w:r>
      <w:proofErr w:type="gramStart"/>
      <w:r w:rsidR="00E54B49">
        <w:t xml:space="preserve">* </w:t>
      </w:r>
      <w:r w:rsidR="00301C49">
        <w:t xml:space="preserve"> &lt;</w:t>
      </w:r>
      <w:proofErr w:type="gramEnd"/>
      <w:r w:rsidR="00301C49">
        <w:t xml:space="preserve">= </w:t>
      </w:r>
      <w:r w:rsidR="00AD3A78">
        <w:t xml:space="preserve">0.01, *** </w:t>
      </w:r>
      <w:r w:rsidR="00301C49">
        <w:t xml:space="preserve">&lt;= </w:t>
      </w:r>
      <w:r w:rsidR="00AD3A78">
        <w:t xml:space="preserve">0.001, **** </w:t>
      </w:r>
      <w:r w:rsidR="00301C49">
        <w:t xml:space="preserve">&lt;= </w:t>
      </w:r>
      <w:r w:rsidR="00AD3A78">
        <w:t xml:space="preserve">0.0001. </w:t>
      </w:r>
    </w:p>
    <w:p w14:paraId="38A1EBA0" w14:textId="77777777" w:rsidR="00E54B49" w:rsidRDefault="00E54B49" w:rsidP="00E874C3"/>
    <w:p w14:paraId="45DB3B86" w14:textId="77777777" w:rsidR="00E54B49" w:rsidRDefault="00E54B49" w:rsidP="00E874C3"/>
    <w:p w14:paraId="44B36E19" w14:textId="77777777" w:rsidR="00E874C3" w:rsidRDefault="00E874C3" w:rsidP="00E874C3"/>
    <w:p w14:paraId="4A7F6B82" w14:textId="77777777" w:rsidR="00E874C3" w:rsidRDefault="00E874C3" w:rsidP="00E874C3"/>
    <w:p w14:paraId="3D071709" w14:textId="77777777" w:rsidR="00E874C3" w:rsidRDefault="00E874C3" w:rsidP="00E874C3"/>
    <w:p w14:paraId="57DC566C" w14:textId="77777777" w:rsidR="00E874C3" w:rsidRDefault="00E874C3" w:rsidP="00E874C3"/>
    <w:p w14:paraId="199FA557" w14:textId="77777777" w:rsidR="00E874C3" w:rsidRDefault="00E874C3" w:rsidP="00E874C3"/>
    <w:p w14:paraId="5B2B529A" w14:textId="77777777" w:rsidR="00E874C3" w:rsidRDefault="00E874C3" w:rsidP="00E874C3"/>
    <w:p w14:paraId="0D3531B3" w14:textId="77777777" w:rsidR="00E874C3" w:rsidRDefault="00E874C3" w:rsidP="00E874C3"/>
    <w:p w14:paraId="40B73090" w14:textId="77777777" w:rsidR="00E874C3" w:rsidRDefault="00E874C3" w:rsidP="00E874C3">
      <w:pPr>
        <w:rPr>
          <w:b/>
          <w:bCs/>
        </w:rPr>
      </w:pPr>
    </w:p>
    <w:p w14:paraId="3A4A7F19" w14:textId="77777777" w:rsidR="00E874C3" w:rsidRDefault="00E874C3" w:rsidP="00E874C3">
      <w:pPr>
        <w:rPr>
          <w:b/>
          <w:bCs/>
        </w:rPr>
      </w:pPr>
      <w:r>
        <w:rPr>
          <w:b/>
          <w:bCs/>
          <w:noProof/>
        </w:rPr>
        <w:lastRenderedPageBreak/>
        <w:drawing>
          <wp:inline distT="0" distB="0" distL="0" distR="0" wp14:anchorId="18D5D793" wp14:editId="0206AF44">
            <wp:extent cx="4488815" cy="8229600"/>
            <wp:effectExtent l="0" t="0" r="0" b="0"/>
            <wp:docPr id="119709640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7096404" name="Picture 1197096404"/>
                    <pic:cNvPicPr/>
                  </pic:nvPicPr>
                  <pic:blipFill>
                    <a:blip r:embed="rId23"/>
                    <a:stretch>
                      <a:fillRect/>
                    </a:stretch>
                  </pic:blipFill>
                  <pic:spPr>
                    <a:xfrm>
                      <a:off x="0" y="0"/>
                      <a:ext cx="4488815" cy="8229600"/>
                    </a:xfrm>
                    <a:prstGeom prst="rect">
                      <a:avLst/>
                    </a:prstGeom>
                  </pic:spPr>
                </pic:pic>
              </a:graphicData>
            </a:graphic>
          </wp:inline>
        </w:drawing>
      </w:r>
    </w:p>
    <w:p w14:paraId="4ECEC952" w14:textId="4DA54DAE" w:rsidR="00E874C3" w:rsidRPr="00CB6899" w:rsidRDefault="00E874C3" w:rsidP="00E874C3">
      <w:r>
        <w:rPr>
          <w:b/>
          <w:bCs/>
        </w:rPr>
        <w:lastRenderedPageBreak/>
        <w:t xml:space="preserve">Supplementary Figure </w:t>
      </w:r>
      <w:proofErr w:type="gramStart"/>
      <w:r>
        <w:rPr>
          <w:b/>
          <w:bCs/>
        </w:rPr>
        <w:t>5 .</w:t>
      </w:r>
      <w:proofErr w:type="gramEnd"/>
      <w:r>
        <w:rPr>
          <w:b/>
          <w:bCs/>
        </w:rPr>
        <w:t xml:space="preserve"> </w:t>
      </w:r>
      <w:proofErr w:type="spellStart"/>
      <w:r>
        <w:rPr>
          <w:b/>
          <w:bCs/>
        </w:rPr>
        <w:t>Icelogo</w:t>
      </w:r>
      <w:proofErr w:type="spellEnd"/>
      <w:r>
        <w:rPr>
          <w:b/>
          <w:bCs/>
        </w:rPr>
        <w:t xml:space="preserve"> Analyses </w:t>
      </w:r>
      <w:proofErr w:type="gramStart"/>
      <w:r>
        <w:rPr>
          <w:b/>
          <w:bCs/>
        </w:rPr>
        <w:t>With</w:t>
      </w:r>
      <w:proofErr w:type="gramEnd"/>
      <w:r>
        <w:rPr>
          <w:b/>
          <w:bCs/>
        </w:rPr>
        <w:t xml:space="preserve"> Extended Cleavage Motifs. </w:t>
      </w:r>
      <w:commentRangeStart w:id="1002"/>
      <w:commentRangeStart w:id="1003"/>
      <w:proofErr w:type="spellStart"/>
      <w:r>
        <w:t>Icelogo</w:t>
      </w:r>
      <w:commentRangeEnd w:id="1002"/>
      <w:proofErr w:type="spellEnd"/>
      <w:r w:rsidR="00954C35">
        <w:rPr>
          <w:rStyle w:val="CommentReference"/>
        </w:rPr>
        <w:commentReference w:id="1002"/>
      </w:r>
      <w:commentRangeEnd w:id="1003"/>
      <w:r w:rsidR="00034B9D">
        <w:rPr>
          <w:rStyle w:val="CommentReference"/>
        </w:rPr>
        <w:commentReference w:id="1003"/>
      </w:r>
      <w:r>
        <w:t xml:space="preserve"> analysis of peptide cleavage motifs containing the 6 amino acids before and after the </w:t>
      </w:r>
      <w:r w:rsidR="00E54B49">
        <w:t>significantly</w:t>
      </w:r>
      <w:r>
        <w:t xml:space="preserve"> enriched peptides with detected cleavage sites relative to all possible within the background universe of the </w:t>
      </w:r>
      <w:r w:rsidR="00E54B49">
        <w:t>228-peptide</w:t>
      </w:r>
      <w:r>
        <w:t xml:space="preserve"> library used for the experiment.  </w:t>
      </w:r>
    </w:p>
    <w:p w14:paraId="566402B6" w14:textId="7AAD51BF" w:rsidR="00411F1C" w:rsidRDefault="007C2821" w:rsidP="00E92335">
      <w:pPr>
        <w:spacing w:line="480" w:lineRule="auto"/>
        <w:rPr>
          <w:sz w:val="32"/>
          <w:szCs w:val="32"/>
        </w:rPr>
      </w:pPr>
      <w:r>
        <w:rPr>
          <w:sz w:val="32"/>
          <w:szCs w:val="32"/>
        </w:rPr>
        <w:tab/>
      </w:r>
    </w:p>
    <w:p w14:paraId="6A8CAF7A" w14:textId="77777777" w:rsidR="00E874C3" w:rsidRPr="002E31AB" w:rsidRDefault="00E874C3" w:rsidP="00E92335">
      <w:pPr>
        <w:spacing w:line="480" w:lineRule="auto"/>
      </w:pPr>
    </w:p>
    <w:p w14:paraId="7F849C01" w14:textId="6C41F9F9" w:rsidR="00411F1C" w:rsidRDefault="00411F1C" w:rsidP="00E92335">
      <w:pPr>
        <w:spacing w:line="480" w:lineRule="auto"/>
        <w:rPr>
          <w:sz w:val="32"/>
          <w:szCs w:val="32"/>
        </w:rPr>
      </w:pPr>
      <w:r>
        <w:rPr>
          <w:sz w:val="32"/>
          <w:szCs w:val="32"/>
        </w:rPr>
        <w:t>Abbreviations:</w:t>
      </w:r>
    </w:p>
    <w:p w14:paraId="1F07071C" w14:textId="4E201F8E" w:rsidR="001D28EB" w:rsidRPr="001D28EB" w:rsidRDefault="001D28EB" w:rsidP="00E92335">
      <w:pPr>
        <w:spacing w:line="480" w:lineRule="auto"/>
      </w:pPr>
      <w:r w:rsidRPr="001D28EB">
        <w:t>MSP-MS</w:t>
      </w:r>
      <w:r>
        <w:t>: Multiplex Substrate Profiling by Mass Spectrometry.</w:t>
      </w:r>
      <w:r w:rsidR="00D4092A">
        <w:t xml:space="preserve"> T0: Time zero. </w:t>
      </w:r>
      <w:r w:rsidR="00A34F2E">
        <w:t xml:space="preserve">PCA: Principal Component Analysis. PC1: Principal component 1. PC2: Principal component 2. </w:t>
      </w:r>
    </w:p>
    <w:p w14:paraId="3241F6D3" w14:textId="77777777" w:rsidR="00411F1C" w:rsidRDefault="00411F1C" w:rsidP="00E92335">
      <w:pPr>
        <w:spacing w:line="480" w:lineRule="auto"/>
        <w:rPr>
          <w:sz w:val="32"/>
          <w:szCs w:val="32"/>
        </w:rPr>
      </w:pPr>
    </w:p>
    <w:p w14:paraId="6F85AF12" w14:textId="1B0859E6" w:rsidR="00411F1C" w:rsidRDefault="00411F1C" w:rsidP="00E92335">
      <w:pPr>
        <w:spacing w:line="480" w:lineRule="auto"/>
        <w:rPr>
          <w:sz w:val="32"/>
          <w:szCs w:val="32"/>
        </w:rPr>
      </w:pPr>
      <w:r>
        <w:rPr>
          <w:sz w:val="32"/>
          <w:szCs w:val="32"/>
        </w:rPr>
        <w:t>Competing Interests:</w:t>
      </w:r>
    </w:p>
    <w:p w14:paraId="4596476C" w14:textId="781549C0" w:rsidR="00411F1C" w:rsidRDefault="00411F1C" w:rsidP="00E92335">
      <w:pPr>
        <w:spacing w:line="480" w:lineRule="auto"/>
      </w:pPr>
      <w:r>
        <w:t>The authors declare that they have no competing interests.</w:t>
      </w:r>
    </w:p>
    <w:p w14:paraId="3955CCD7" w14:textId="77777777" w:rsidR="00411F1C" w:rsidRDefault="00411F1C" w:rsidP="00E92335">
      <w:pPr>
        <w:spacing w:line="480" w:lineRule="auto"/>
        <w:rPr>
          <w:sz w:val="32"/>
          <w:szCs w:val="32"/>
        </w:rPr>
      </w:pPr>
    </w:p>
    <w:p w14:paraId="44D1822E" w14:textId="77777777" w:rsidR="008A437F" w:rsidRDefault="001D28EB" w:rsidP="00E92335">
      <w:pPr>
        <w:spacing w:line="480" w:lineRule="auto"/>
        <w:rPr>
          <w:sz w:val="32"/>
          <w:szCs w:val="32"/>
        </w:rPr>
      </w:pPr>
      <w:r w:rsidRPr="001D28EB">
        <w:rPr>
          <w:sz w:val="32"/>
          <w:szCs w:val="32"/>
        </w:rPr>
        <w:t>Funding</w:t>
      </w:r>
      <w:r>
        <w:rPr>
          <w:sz w:val="32"/>
          <w:szCs w:val="32"/>
        </w:rPr>
        <w:t>:</w:t>
      </w:r>
    </w:p>
    <w:p w14:paraId="5BE79274" w14:textId="18DEB3F5" w:rsidR="00D71228" w:rsidRDefault="001D28EB" w:rsidP="00E92335">
      <w:pPr>
        <w:spacing w:line="480" w:lineRule="auto"/>
        <w:rPr>
          <w:rFonts w:ascii="Aptos" w:hAnsi="Aptos"/>
        </w:rPr>
      </w:pPr>
      <w:r w:rsidRPr="001D28EB">
        <w:rPr>
          <w:rFonts w:ascii="Aptos" w:hAnsi="Aptos"/>
        </w:rPr>
        <w:t>Charlie Bayne and Brianna Hurysz were supported in part by the UCSD Graduate Training Program in Cellular and Molecular Pharmacology through an institutional training grant from the National Institute of General Medical Sciences, T32 GM007752.</w:t>
      </w:r>
      <w:del w:id="1004" w:author="O'Donoghue, Anthony" w:date="2024-08-18T22:37:00Z" w16du:dateUtc="2024-08-19T05:37:00Z">
        <w:r w:rsidRPr="001D28EB" w:rsidDel="004659CC">
          <w:rPr>
            <w:rFonts w:ascii="Aptos" w:hAnsi="Aptos"/>
          </w:rPr>
          <w:delText xml:space="preserve"> </w:delText>
        </w:r>
      </w:del>
    </w:p>
    <w:p w14:paraId="11827BD7" w14:textId="77777777" w:rsidR="008A437F" w:rsidRPr="008A437F" w:rsidRDefault="008A437F" w:rsidP="00E92335">
      <w:pPr>
        <w:spacing w:line="480" w:lineRule="auto"/>
        <w:rPr>
          <w:sz w:val="32"/>
          <w:szCs w:val="32"/>
        </w:rPr>
      </w:pPr>
    </w:p>
    <w:p w14:paraId="23A15639" w14:textId="7F7596A1" w:rsidR="001D28EB" w:rsidRPr="001D28EB" w:rsidRDefault="00D71228" w:rsidP="00E92335">
      <w:pPr>
        <w:spacing w:line="480" w:lineRule="auto"/>
        <w:rPr>
          <w:sz w:val="32"/>
          <w:szCs w:val="32"/>
        </w:rPr>
      </w:pPr>
      <w:r w:rsidRPr="001D28EB">
        <w:rPr>
          <w:sz w:val="32"/>
          <w:szCs w:val="32"/>
        </w:rPr>
        <w:t xml:space="preserve">Author contributions </w:t>
      </w:r>
    </w:p>
    <w:p w14:paraId="7FE23CC4" w14:textId="292B9293" w:rsidR="00D71228" w:rsidRPr="001D28EB" w:rsidRDefault="00D71228" w:rsidP="00E92335">
      <w:pPr>
        <w:spacing w:line="480" w:lineRule="auto"/>
      </w:pPr>
      <w:r>
        <w:t xml:space="preserve">C.B wrote </w:t>
      </w:r>
      <w:r w:rsidR="00411F1C">
        <w:t>the R package, shiny app, documentation, and manuscript</w:t>
      </w:r>
      <w:r>
        <w:t xml:space="preserve">; </w:t>
      </w:r>
      <w:r w:rsidR="00992EC6">
        <w:t>B.H</w:t>
      </w:r>
      <w:r>
        <w:t xml:space="preserve"> contributed to software development. D.J.G. and A.</w:t>
      </w:r>
      <w:ins w:id="1005" w:author="O'Donoghue, Anthony" w:date="2024-08-18T22:36:00Z" w16du:dateUtc="2024-08-19T05:36:00Z">
        <w:r w:rsidR="005F1D68">
          <w:t>J.</w:t>
        </w:r>
      </w:ins>
      <w:r w:rsidR="00F87F42">
        <w:t>O</w:t>
      </w:r>
      <w:r>
        <w:t xml:space="preserve"> oversaw the project.</w:t>
      </w:r>
    </w:p>
    <w:p w14:paraId="65EB4D5D" w14:textId="77777777" w:rsidR="00F87FE0" w:rsidRDefault="00F87FE0" w:rsidP="00E92335">
      <w:pPr>
        <w:spacing w:line="480" w:lineRule="auto"/>
      </w:pPr>
    </w:p>
    <w:p w14:paraId="0A5A6532" w14:textId="316EE26C" w:rsidR="00F87FE0" w:rsidRDefault="00F87FE0" w:rsidP="00E92335">
      <w:pPr>
        <w:spacing w:line="480" w:lineRule="auto"/>
        <w:rPr>
          <w:sz w:val="32"/>
          <w:szCs w:val="32"/>
        </w:rPr>
      </w:pPr>
      <w:r>
        <w:rPr>
          <w:sz w:val="32"/>
          <w:szCs w:val="32"/>
        </w:rPr>
        <w:t>Acknowledgements</w:t>
      </w:r>
    </w:p>
    <w:p w14:paraId="2D791EB0" w14:textId="12F7038E" w:rsidR="009B5FE1" w:rsidRPr="009101EB" w:rsidRDefault="009B5FE1" w:rsidP="00E92335">
      <w:pPr>
        <w:spacing w:line="480" w:lineRule="auto"/>
        <w:rPr>
          <w:color w:val="000000" w:themeColor="text1"/>
        </w:rPr>
      </w:pPr>
      <w:r w:rsidRPr="009101EB">
        <w:rPr>
          <w:color w:val="000000" w:themeColor="text1"/>
        </w:rPr>
        <w:t>We would like to acknowledge Dr. Zhenze Jiang for his initial conception of the</w:t>
      </w:r>
      <w:r w:rsidR="00B77314" w:rsidRPr="009101EB">
        <w:rPr>
          <w:color w:val="000000" w:themeColor="text1"/>
        </w:rPr>
        <w:t xml:space="preserve"> previous</w:t>
      </w:r>
      <w:r w:rsidRPr="009101EB">
        <w:rPr>
          <w:color w:val="000000" w:themeColor="text1"/>
        </w:rPr>
        <w:t xml:space="preserve"> R scripts, as well as Dr. Lawrence Liu and Dr. Michael Yoon for maintaining and updating the scripts. We also thank Dr. Jiang and Dr. Yoon for running the cathepsins MSP-MS experiment</w:t>
      </w:r>
      <w:r w:rsidR="00B77314" w:rsidRPr="009101EB">
        <w:rPr>
          <w:color w:val="000000" w:themeColor="text1"/>
        </w:rPr>
        <w:t xml:space="preserve"> analyzed in this manuscript</w:t>
      </w:r>
      <w:r w:rsidRPr="009101EB">
        <w:rPr>
          <w:color w:val="000000" w:themeColor="text1"/>
        </w:rPr>
        <w:t xml:space="preserve">. Finally, we would like to acknowledge Diego F. Trujillo for suggestions to improve </w:t>
      </w:r>
      <w:proofErr w:type="spellStart"/>
      <w:r w:rsidRPr="009101EB">
        <w:rPr>
          <w:color w:val="000000" w:themeColor="text1"/>
        </w:rPr>
        <w:t>mspms</w:t>
      </w:r>
      <w:proofErr w:type="spellEnd"/>
      <w:r w:rsidRPr="009101EB">
        <w:rPr>
          <w:color w:val="000000" w:themeColor="text1"/>
        </w:rPr>
        <w:t xml:space="preserve"> and for </w:t>
      </w:r>
      <w:r w:rsidR="00B77314" w:rsidRPr="009101EB">
        <w:rPr>
          <w:color w:val="000000" w:themeColor="text1"/>
        </w:rPr>
        <w:t>educating</w:t>
      </w:r>
      <w:r w:rsidRPr="009101EB">
        <w:rPr>
          <w:color w:val="000000" w:themeColor="text1"/>
        </w:rPr>
        <w:t xml:space="preserve"> new users how to perform the data analysis. </w:t>
      </w:r>
    </w:p>
    <w:p w14:paraId="2A484F10" w14:textId="77777777" w:rsidR="00041BFE" w:rsidRDefault="00041BFE" w:rsidP="00E92335">
      <w:pPr>
        <w:spacing w:line="480" w:lineRule="auto"/>
        <w:rPr>
          <w:sz w:val="32"/>
          <w:szCs w:val="32"/>
        </w:rPr>
      </w:pPr>
    </w:p>
    <w:p w14:paraId="5512C2E1" w14:textId="2EFC139A" w:rsidR="00041BFE" w:rsidRDefault="00ED6662" w:rsidP="00E92335">
      <w:pPr>
        <w:spacing w:line="480" w:lineRule="auto"/>
        <w:rPr>
          <w:sz w:val="32"/>
          <w:szCs w:val="32"/>
        </w:rPr>
      </w:pPr>
      <w:r>
        <w:rPr>
          <w:sz w:val="32"/>
          <w:szCs w:val="32"/>
        </w:rPr>
        <w:t>References</w:t>
      </w:r>
    </w:p>
    <w:p w14:paraId="722A1FCC" w14:textId="77777777" w:rsidR="00041BFE" w:rsidRDefault="00041BFE" w:rsidP="00440999">
      <w:pPr>
        <w:pStyle w:val="Bibliography"/>
        <w:spacing w:line="240" w:lineRule="auto"/>
        <w:ind w:left="0" w:firstLine="0"/>
      </w:pPr>
    </w:p>
    <w:p w14:paraId="5E1D4D2F" w14:textId="77777777" w:rsidR="00FF013E" w:rsidRPr="00FF013E" w:rsidRDefault="00041BFE" w:rsidP="00FF013E">
      <w:pPr>
        <w:pStyle w:val="Bibliography"/>
        <w:rPr>
          <w:rFonts w:ascii="Aptos"/>
        </w:rPr>
      </w:pPr>
      <w:r w:rsidRPr="00041BFE">
        <w:fldChar w:fldCharType="begin"/>
      </w:r>
      <w:r w:rsidRPr="00041BFE">
        <w:instrText xml:space="preserve"> ADDIN ZOTERO_BIBL {"uncited":[],"omitted":[],"custom":[]} CSL_BIBLIOGRAPHY </w:instrText>
      </w:r>
      <w:r w:rsidRPr="00041BFE">
        <w:fldChar w:fldCharType="separate"/>
      </w:r>
      <w:r w:rsidR="00FF013E" w:rsidRPr="00FF013E">
        <w:rPr>
          <w:rFonts w:ascii="Aptos"/>
        </w:rPr>
        <w:t>1.</w:t>
      </w:r>
      <w:r w:rsidR="00FF013E" w:rsidRPr="00FF013E">
        <w:rPr>
          <w:rFonts w:ascii="Aptos"/>
        </w:rPr>
        <w:tab/>
        <w:t xml:space="preserve">O’Donoghue, A. J. </w:t>
      </w:r>
      <w:r w:rsidR="00FF013E" w:rsidRPr="00FF013E">
        <w:rPr>
          <w:rFonts w:ascii="Aptos"/>
          <w:i/>
          <w:iCs/>
        </w:rPr>
        <w:t>et al.</w:t>
      </w:r>
      <w:r w:rsidR="00FF013E" w:rsidRPr="00FF013E">
        <w:rPr>
          <w:rFonts w:ascii="Aptos"/>
        </w:rPr>
        <w:t xml:space="preserve"> Global identification of peptidase specificity by multiplex substrate profiling. </w:t>
      </w:r>
      <w:r w:rsidR="00FF013E" w:rsidRPr="00FF013E">
        <w:rPr>
          <w:rFonts w:ascii="Aptos"/>
          <w:i/>
          <w:iCs/>
        </w:rPr>
        <w:t>Nat Methods</w:t>
      </w:r>
      <w:r w:rsidR="00FF013E" w:rsidRPr="00FF013E">
        <w:rPr>
          <w:rFonts w:ascii="Aptos"/>
        </w:rPr>
        <w:t xml:space="preserve"> </w:t>
      </w:r>
      <w:r w:rsidR="00FF013E" w:rsidRPr="00FF013E">
        <w:rPr>
          <w:rFonts w:ascii="Aptos"/>
          <w:b/>
          <w:bCs/>
        </w:rPr>
        <w:t>9</w:t>
      </w:r>
      <w:r w:rsidR="00FF013E" w:rsidRPr="00FF013E">
        <w:rPr>
          <w:rFonts w:ascii="Aptos"/>
        </w:rPr>
        <w:t>, 1095–1100 (2012).</w:t>
      </w:r>
    </w:p>
    <w:p w14:paraId="2526E389" w14:textId="77777777" w:rsidR="00FF013E" w:rsidRPr="00FF013E" w:rsidRDefault="00FF013E" w:rsidP="00FF013E">
      <w:pPr>
        <w:pStyle w:val="Bibliography"/>
        <w:rPr>
          <w:rFonts w:ascii="Aptos"/>
        </w:rPr>
      </w:pPr>
      <w:r w:rsidRPr="00FF013E">
        <w:rPr>
          <w:rFonts w:ascii="Aptos"/>
        </w:rPr>
        <w:t>2.</w:t>
      </w:r>
      <w:r w:rsidRPr="00FF013E">
        <w:rPr>
          <w:rFonts w:ascii="Aptos"/>
        </w:rPr>
        <w:tab/>
        <w:t xml:space="preserve">Rohweder, P. J., Jiang, Z., Hurysz, B. M., O’Donoghue, A. J. &amp; Craik, C. S. Multiplex substrate profiling by mass spectrometry for proteases. in </w:t>
      </w:r>
      <w:r w:rsidRPr="00FF013E">
        <w:rPr>
          <w:rFonts w:ascii="Aptos"/>
          <w:i/>
          <w:iCs/>
        </w:rPr>
        <w:t>Methods in Enzymology</w:t>
      </w:r>
      <w:r w:rsidRPr="00FF013E">
        <w:rPr>
          <w:rFonts w:ascii="Aptos"/>
        </w:rPr>
        <w:t xml:space="preserve"> vol. 682 375–411 (Elsevier, 2023).</w:t>
      </w:r>
    </w:p>
    <w:p w14:paraId="5FF3C1FB" w14:textId="77777777" w:rsidR="00FF013E" w:rsidRPr="00FF013E" w:rsidRDefault="00FF013E" w:rsidP="00FF013E">
      <w:pPr>
        <w:pStyle w:val="Bibliography"/>
        <w:rPr>
          <w:rFonts w:ascii="Aptos"/>
        </w:rPr>
      </w:pPr>
      <w:r w:rsidRPr="00FF013E">
        <w:rPr>
          <w:rFonts w:ascii="Aptos"/>
        </w:rPr>
        <w:t>3.</w:t>
      </w:r>
      <w:r w:rsidRPr="00FF013E">
        <w:rPr>
          <w:rFonts w:ascii="Aptos"/>
        </w:rPr>
        <w:tab/>
        <w:t xml:space="preserve">Miller, G. A Scientist’s Nightmare: Software Problem Leads to Five Retractions. </w:t>
      </w:r>
      <w:r w:rsidRPr="00FF013E">
        <w:rPr>
          <w:rFonts w:ascii="Aptos"/>
          <w:i/>
          <w:iCs/>
        </w:rPr>
        <w:t>Science</w:t>
      </w:r>
      <w:r w:rsidRPr="00FF013E">
        <w:rPr>
          <w:rFonts w:ascii="Aptos"/>
        </w:rPr>
        <w:t xml:space="preserve"> </w:t>
      </w:r>
      <w:r w:rsidRPr="00FF013E">
        <w:rPr>
          <w:rFonts w:ascii="Aptos"/>
          <w:b/>
          <w:bCs/>
        </w:rPr>
        <w:t>314</w:t>
      </w:r>
      <w:r w:rsidRPr="00FF013E">
        <w:rPr>
          <w:rFonts w:ascii="Aptos"/>
        </w:rPr>
        <w:t>, 1856–1857 (2006).</w:t>
      </w:r>
    </w:p>
    <w:p w14:paraId="25659167" w14:textId="77777777" w:rsidR="00FF013E" w:rsidRPr="00FF013E" w:rsidRDefault="00FF013E" w:rsidP="00FF013E">
      <w:pPr>
        <w:pStyle w:val="Bibliography"/>
        <w:rPr>
          <w:rFonts w:ascii="Aptos"/>
        </w:rPr>
      </w:pPr>
      <w:r w:rsidRPr="00FF013E">
        <w:rPr>
          <w:rFonts w:ascii="Aptos"/>
        </w:rPr>
        <w:t>4.</w:t>
      </w:r>
      <w:r w:rsidRPr="00FF013E">
        <w:rPr>
          <w:rFonts w:ascii="Aptos"/>
        </w:rPr>
        <w:tab/>
        <w:t xml:space="preserve">Gentleman, R. C. </w:t>
      </w:r>
      <w:r w:rsidRPr="00FF013E">
        <w:rPr>
          <w:rFonts w:ascii="Aptos"/>
          <w:i/>
          <w:iCs/>
        </w:rPr>
        <w:t>et al.</w:t>
      </w:r>
      <w:r w:rsidRPr="00FF013E">
        <w:rPr>
          <w:rFonts w:ascii="Aptos"/>
        </w:rPr>
        <w:t xml:space="preserve"> Bioconductor: open software development for computational biology and bioinformatics. </w:t>
      </w:r>
      <w:r w:rsidRPr="00FF013E">
        <w:rPr>
          <w:rFonts w:ascii="Aptos"/>
          <w:i/>
          <w:iCs/>
        </w:rPr>
        <w:t>Genome Biology</w:t>
      </w:r>
      <w:r w:rsidRPr="00FF013E">
        <w:rPr>
          <w:rFonts w:ascii="Aptos"/>
        </w:rPr>
        <w:t xml:space="preserve"> (2004).</w:t>
      </w:r>
    </w:p>
    <w:p w14:paraId="4487E061" w14:textId="77777777" w:rsidR="00FF013E" w:rsidRPr="00FF013E" w:rsidRDefault="00FF013E" w:rsidP="00FF013E">
      <w:pPr>
        <w:pStyle w:val="Bibliography"/>
        <w:rPr>
          <w:rFonts w:ascii="Aptos"/>
        </w:rPr>
      </w:pPr>
      <w:r w:rsidRPr="00FF013E">
        <w:rPr>
          <w:rFonts w:ascii="Aptos"/>
        </w:rPr>
        <w:t>5.</w:t>
      </w:r>
      <w:r w:rsidRPr="00FF013E">
        <w:rPr>
          <w:rFonts w:ascii="Aptos"/>
        </w:rPr>
        <w:tab/>
        <w:t xml:space="preserve">Yadati, T., Houben, T., Bitorina, A. &amp; Shiri-Sverdlov, R. The Ins and Outs of Cathepsins: Physiological Function and Role in Disease Management. </w:t>
      </w:r>
      <w:r w:rsidRPr="00FF013E">
        <w:rPr>
          <w:rFonts w:ascii="Aptos"/>
          <w:i/>
          <w:iCs/>
        </w:rPr>
        <w:t>Cells</w:t>
      </w:r>
      <w:r w:rsidRPr="00FF013E">
        <w:rPr>
          <w:rFonts w:ascii="Aptos"/>
        </w:rPr>
        <w:t xml:space="preserve"> </w:t>
      </w:r>
      <w:r w:rsidRPr="00FF013E">
        <w:rPr>
          <w:rFonts w:ascii="Aptos"/>
          <w:b/>
          <w:bCs/>
        </w:rPr>
        <w:t>9</w:t>
      </w:r>
      <w:r w:rsidRPr="00FF013E">
        <w:rPr>
          <w:rFonts w:ascii="Aptos"/>
        </w:rPr>
        <w:t>, 1679 (2020).</w:t>
      </w:r>
    </w:p>
    <w:p w14:paraId="2BB7B96A" w14:textId="77777777" w:rsidR="00FF013E" w:rsidRPr="00FF013E" w:rsidRDefault="00FF013E" w:rsidP="00FF013E">
      <w:pPr>
        <w:pStyle w:val="Bibliography"/>
        <w:rPr>
          <w:rFonts w:ascii="Aptos"/>
        </w:rPr>
      </w:pPr>
      <w:r w:rsidRPr="00FF013E">
        <w:rPr>
          <w:rFonts w:ascii="Aptos"/>
        </w:rPr>
        <w:lastRenderedPageBreak/>
        <w:t>6.</w:t>
      </w:r>
      <w:r w:rsidRPr="00FF013E">
        <w:rPr>
          <w:rFonts w:ascii="Aptos"/>
        </w:rPr>
        <w:tab/>
        <w:t xml:space="preserve">Hiraiwa, M. Cathepsin A/protective protein: an unusual lysosomal multifunctional protein. </w:t>
      </w:r>
      <w:r w:rsidRPr="00FF013E">
        <w:rPr>
          <w:rFonts w:ascii="Aptos"/>
          <w:i/>
          <w:iCs/>
        </w:rPr>
        <w:t>Cellular and Molecular Life Sciences (CMLS)</w:t>
      </w:r>
      <w:r w:rsidRPr="00FF013E">
        <w:rPr>
          <w:rFonts w:ascii="Aptos"/>
        </w:rPr>
        <w:t xml:space="preserve"> </w:t>
      </w:r>
      <w:r w:rsidRPr="00FF013E">
        <w:rPr>
          <w:rFonts w:ascii="Aptos"/>
          <w:b/>
          <w:bCs/>
        </w:rPr>
        <w:t>56</w:t>
      </w:r>
      <w:r w:rsidRPr="00FF013E">
        <w:rPr>
          <w:rFonts w:ascii="Aptos"/>
        </w:rPr>
        <w:t>, 894–907 (1999).</w:t>
      </w:r>
    </w:p>
    <w:p w14:paraId="4250D89F" w14:textId="77777777" w:rsidR="00FF013E" w:rsidRPr="00FF013E" w:rsidRDefault="00FF013E" w:rsidP="00FF013E">
      <w:pPr>
        <w:pStyle w:val="Bibliography"/>
        <w:rPr>
          <w:rFonts w:ascii="Aptos"/>
        </w:rPr>
      </w:pPr>
      <w:r w:rsidRPr="00FF013E">
        <w:rPr>
          <w:rFonts w:ascii="Aptos"/>
        </w:rPr>
        <w:t>7.</w:t>
      </w:r>
      <w:r w:rsidRPr="00FF013E">
        <w:rPr>
          <w:rFonts w:ascii="Aptos"/>
        </w:rPr>
        <w:tab/>
        <w:t xml:space="preserve">Yoon, M. C., Hook, V. &amp; O’Donoghue, A. J. Cathepsin B Dipeptidyl Carboxypeptidase and Endopeptidase Activities Demonstrated across a Broad pH Range. </w:t>
      </w:r>
      <w:r w:rsidRPr="00FF013E">
        <w:rPr>
          <w:rFonts w:ascii="Aptos"/>
          <w:i/>
          <w:iCs/>
        </w:rPr>
        <w:t>Biochemistry</w:t>
      </w:r>
      <w:r w:rsidRPr="00FF013E">
        <w:rPr>
          <w:rFonts w:ascii="Aptos"/>
        </w:rPr>
        <w:t xml:space="preserve"> </w:t>
      </w:r>
      <w:r w:rsidRPr="00FF013E">
        <w:rPr>
          <w:rFonts w:ascii="Aptos"/>
          <w:b/>
          <w:bCs/>
        </w:rPr>
        <w:t>61</w:t>
      </w:r>
      <w:r w:rsidRPr="00FF013E">
        <w:rPr>
          <w:rFonts w:ascii="Aptos"/>
        </w:rPr>
        <w:t>, 1904–1914 (2022).</w:t>
      </w:r>
    </w:p>
    <w:p w14:paraId="32931FAF" w14:textId="77777777" w:rsidR="00FF013E" w:rsidRPr="00FF013E" w:rsidRDefault="00FF013E" w:rsidP="00FF013E">
      <w:pPr>
        <w:pStyle w:val="Bibliography"/>
        <w:rPr>
          <w:rFonts w:ascii="Aptos"/>
        </w:rPr>
      </w:pPr>
      <w:r w:rsidRPr="00FF013E">
        <w:rPr>
          <w:rFonts w:ascii="Aptos"/>
        </w:rPr>
        <w:t>8.</w:t>
      </w:r>
      <w:r w:rsidRPr="00FF013E">
        <w:rPr>
          <w:rFonts w:ascii="Aptos"/>
        </w:rPr>
        <w:tab/>
        <w:t xml:space="preserve">Stojkovska Docevska, M. &amp; Novinec, M. Cathepsin C: structure, function, and pharmacological targeting. </w:t>
      </w:r>
      <w:r w:rsidRPr="00FF013E">
        <w:rPr>
          <w:rFonts w:ascii="Aptos"/>
          <w:i/>
          <w:iCs/>
        </w:rPr>
        <w:t>Rare Dis Orphan Drugs J</w:t>
      </w:r>
      <w:r w:rsidRPr="00FF013E">
        <w:rPr>
          <w:rFonts w:ascii="Aptos"/>
        </w:rPr>
        <w:t xml:space="preserve"> </w:t>
      </w:r>
      <w:r w:rsidRPr="00FF013E">
        <w:rPr>
          <w:rFonts w:ascii="Aptos"/>
          <w:b/>
          <w:bCs/>
        </w:rPr>
        <w:t>2</w:t>
      </w:r>
      <w:r w:rsidRPr="00FF013E">
        <w:rPr>
          <w:rFonts w:ascii="Aptos"/>
        </w:rPr>
        <w:t>, (2023).</w:t>
      </w:r>
    </w:p>
    <w:p w14:paraId="513340D5" w14:textId="77777777" w:rsidR="00FF013E" w:rsidRPr="00FF013E" w:rsidRDefault="00FF013E" w:rsidP="00FF013E">
      <w:pPr>
        <w:pStyle w:val="Bibliography"/>
        <w:rPr>
          <w:rFonts w:ascii="Aptos"/>
        </w:rPr>
      </w:pPr>
      <w:r w:rsidRPr="00FF013E">
        <w:rPr>
          <w:rFonts w:ascii="Aptos"/>
        </w:rPr>
        <w:t>9.</w:t>
      </w:r>
      <w:r w:rsidRPr="00FF013E">
        <w:rPr>
          <w:rFonts w:ascii="Aptos"/>
        </w:rPr>
        <w:tab/>
        <w:t xml:space="preserve">Ferguson, J. B., Andrews, J. R., Voynick, I. M. &amp; Fruton, J. S. The Specificity of Cathepsin D. </w:t>
      </w:r>
      <w:r w:rsidRPr="00FF013E">
        <w:rPr>
          <w:rFonts w:ascii="Aptos"/>
          <w:i/>
          <w:iCs/>
        </w:rPr>
        <w:t>Journal of Biological Chemistry</w:t>
      </w:r>
      <w:r w:rsidRPr="00FF013E">
        <w:rPr>
          <w:rFonts w:ascii="Aptos"/>
        </w:rPr>
        <w:t xml:space="preserve"> </w:t>
      </w:r>
      <w:r w:rsidRPr="00FF013E">
        <w:rPr>
          <w:rFonts w:ascii="Aptos"/>
          <w:b/>
          <w:bCs/>
        </w:rPr>
        <w:t>248</w:t>
      </w:r>
      <w:r w:rsidRPr="00FF013E">
        <w:rPr>
          <w:rFonts w:ascii="Aptos"/>
        </w:rPr>
        <w:t>, 6701–6708 (1973).</w:t>
      </w:r>
    </w:p>
    <w:p w14:paraId="364B176D" w14:textId="77777777" w:rsidR="00FF013E" w:rsidRPr="00FF013E" w:rsidRDefault="00FF013E" w:rsidP="00FF013E">
      <w:pPr>
        <w:pStyle w:val="Bibliography"/>
        <w:rPr>
          <w:rFonts w:ascii="Aptos"/>
        </w:rPr>
      </w:pPr>
      <w:r w:rsidRPr="00FF013E">
        <w:rPr>
          <w:rFonts w:ascii="Aptos"/>
        </w:rPr>
        <w:t>10.</w:t>
      </w:r>
      <w:r w:rsidRPr="00FF013E">
        <w:rPr>
          <w:rFonts w:ascii="Aptos"/>
        </w:rPr>
        <w:tab/>
        <w:t xml:space="preserve">Sun, H. </w:t>
      </w:r>
      <w:r w:rsidRPr="00FF013E">
        <w:rPr>
          <w:rFonts w:ascii="Aptos"/>
          <w:i/>
          <w:iCs/>
        </w:rPr>
        <w:t>et al.</w:t>
      </w:r>
      <w:r w:rsidRPr="00FF013E">
        <w:rPr>
          <w:rFonts w:ascii="Aptos"/>
        </w:rPr>
        <w:t xml:space="preserve"> Proteolytic Characteristics of Cathepsin D Related to the Recognition and Cleavage of Its Target Proteins. </w:t>
      </w:r>
      <w:r w:rsidRPr="00FF013E">
        <w:rPr>
          <w:rFonts w:ascii="Aptos"/>
          <w:i/>
          <w:iCs/>
        </w:rPr>
        <w:t>PLoS ONE</w:t>
      </w:r>
      <w:r w:rsidRPr="00FF013E">
        <w:rPr>
          <w:rFonts w:ascii="Aptos"/>
        </w:rPr>
        <w:t xml:space="preserve"> </w:t>
      </w:r>
      <w:r w:rsidRPr="00FF013E">
        <w:rPr>
          <w:rFonts w:ascii="Aptos"/>
          <w:b/>
          <w:bCs/>
        </w:rPr>
        <w:t>8</w:t>
      </w:r>
      <w:r w:rsidRPr="00FF013E">
        <w:rPr>
          <w:rFonts w:ascii="Aptos"/>
        </w:rPr>
        <w:t>, e65733 (2013).</w:t>
      </w:r>
    </w:p>
    <w:p w14:paraId="79CE8796" w14:textId="77777777" w:rsidR="00FF013E" w:rsidRPr="00FF013E" w:rsidRDefault="00FF013E" w:rsidP="00FF013E">
      <w:pPr>
        <w:pStyle w:val="Bibliography"/>
        <w:rPr>
          <w:rFonts w:ascii="Aptos"/>
        </w:rPr>
      </w:pPr>
      <w:r w:rsidRPr="00FF013E">
        <w:rPr>
          <w:rFonts w:ascii="Aptos"/>
        </w:rPr>
        <w:t>11.</w:t>
      </w:r>
      <w:r w:rsidRPr="00FF013E">
        <w:rPr>
          <w:rFonts w:ascii="Aptos"/>
        </w:rPr>
        <w:tab/>
        <w:t xml:space="preserve">Ma, B. </w:t>
      </w:r>
      <w:r w:rsidRPr="00FF013E">
        <w:rPr>
          <w:rFonts w:ascii="Aptos"/>
          <w:i/>
          <w:iCs/>
        </w:rPr>
        <w:t>et al.</w:t>
      </w:r>
      <w:r w:rsidRPr="00FF013E">
        <w:rPr>
          <w:rFonts w:ascii="Aptos"/>
        </w:rPr>
        <w:t xml:space="preserve"> PEAKS: powerful software for peptide </w:t>
      </w:r>
      <w:r w:rsidRPr="00FF013E">
        <w:rPr>
          <w:rFonts w:ascii="Aptos"/>
          <w:i/>
          <w:iCs/>
        </w:rPr>
        <w:t>de novo</w:t>
      </w:r>
      <w:r w:rsidRPr="00FF013E">
        <w:rPr>
          <w:rFonts w:ascii="Aptos"/>
        </w:rPr>
        <w:t xml:space="preserve"> sequencing by tandem mass spectrometry. </w:t>
      </w:r>
      <w:r w:rsidRPr="00FF013E">
        <w:rPr>
          <w:rFonts w:ascii="Aptos"/>
          <w:i/>
          <w:iCs/>
        </w:rPr>
        <w:t>Rapid Comm Mass Spectrometry</w:t>
      </w:r>
      <w:r w:rsidRPr="00FF013E">
        <w:rPr>
          <w:rFonts w:ascii="Aptos"/>
        </w:rPr>
        <w:t xml:space="preserve"> </w:t>
      </w:r>
      <w:r w:rsidRPr="00FF013E">
        <w:rPr>
          <w:rFonts w:ascii="Aptos"/>
          <w:b/>
          <w:bCs/>
        </w:rPr>
        <w:t>17</w:t>
      </w:r>
      <w:r w:rsidRPr="00FF013E">
        <w:rPr>
          <w:rFonts w:ascii="Aptos"/>
        </w:rPr>
        <w:t>, 2337–2342 (2003).</w:t>
      </w:r>
    </w:p>
    <w:p w14:paraId="03348147" w14:textId="77777777" w:rsidR="00FF013E" w:rsidRPr="00FF013E" w:rsidRDefault="00FF013E" w:rsidP="00FF013E">
      <w:pPr>
        <w:pStyle w:val="Bibliography"/>
        <w:rPr>
          <w:rFonts w:ascii="Aptos"/>
        </w:rPr>
      </w:pPr>
      <w:r w:rsidRPr="00FF013E">
        <w:rPr>
          <w:rFonts w:ascii="Aptos"/>
        </w:rPr>
        <w:t>12.</w:t>
      </w:r>
      <w:r w:rsidRPr="00FF013E">
        <w:rPr>
          <w:rFonts w:ascii="Aptos"/>
        </w:rPr>
        <w:tab/>
        <w:t xml:space="preserve">Orsburn, B. C. Proteome Discoverer—A Community Enhanced Data Processing Suite for Protein Informatics. </w:t>
      </w:r>
      <w:r w:rsidRPr="00FF013E">
        <w:rPr>
          <w:rFonts w:ascii="Aptos"/>
          <w:i/>
          <w:iCs/>
        </w:rPr>
        <w:t>Proteomes</w:t>
      </w:r>
      <w:r w:rsidRPr="00FF013E">
        <w:rPr>
          <w:rFonts w:ascii="Aptos"/>
        </w:rPr>
        <w:t xml:space="preserve"> </w:t>
      </w:r>
      <w:r w:rsidRPr="00FF013E">
        <w:rPr>
          <w:rFonts w:ascii="Aptos"/>
          <w:b/>
          <w:bCs/>
        </w:rPr>
        <w:t>9</w:t>
      </w:r>
      <w:r w:rsidRPr="00FF013E">
        <w:rPr>
          <w:rFonts w:ascii="Aptos"/>
        </w:rPr>
        <w:t>, 15 (2021).</w:t>
      </w:r>
    </w:p>
    <w:p w14:paraId="105036F8" w14:textId="77777777" w:rsidR="00FF013E" w:rsidRPr="00FF013E" w:rsidRDefault="00FF013E" w:rsidP="00FF013E">
      <w:pPr>
        <w:pStyle w:val="Bibliography"/>
        <w:rPr>
          <w:rFonts w:ascii="Aptos"/>
        </w:rPr>
      </w:pPr>
      <w:r w:rsidRPr="00FF013E">
        <w:rPr>
          <w:rFonts w:ascii="Aptos"/>
        </w:rPr>
        <w:t>13.</w:t>
      </w:r>
      <w:r w:rsidRPr="00FF013E">
        <w:rPr>
          <w:rFonts w:ascii="Aptos"/>
        </w:rPr>
        <w:tab/>
        <w:t xml:space="preserve">Willforss, J., Chawade, A. &amp; Levander, F. NormalyzerDE: Online Tool for Improved Normalization of Omics Expression Data and High-Sensitivity Differential Expression Analysis. </w:t>
      </w:r>
      <w:r w:rsidRPr="00FF013E">
        <w:rPr>
          <w:rFonts w:ascii="Aptos"/>
          <w:i/>
          <w:iCs/>
        </w:rPr>
        <w:t>J. Proteome Res.</w:t>
      </w:r>
      <w:r w:rsidRPr="00FF013E">
        <w:rPr>
          <w:rFonts w:ascii="Aptos"/>
        </w:rPr>
        <w:t xml:space="preserve"> </w:t>
      </w:r>
      <w:r w:rsidRPr="00FF013E">
        <w:rPr>
          <w:rFonts w:ascii="Aptos"/>
          <w:b/>
          <w:bCs/>
        </w:rPr>
        <w:t>18</w:t>
      </w:r>
      <w:r w:rsidRPr="00FF013E">
        <w:rPr>
          <w:rFonts w:ascii="Aptos"/>
        </w:rPr>
        <w:t>, 732–740 (2019).</w:t>
      </w:r>
    </w:p>
    <w:p w14:paraId="70598815" w14:textId="77777777" w:rsidR="00FF013E" w:rsidRPr="007C07C8" w:rsidRDefault="00FF013E" w:rsidP="00FF013E">
      <w:pPr>
        <w:pStyle w:val="Bibliography"/>
        <w:rPr>
          <w:rFonts w:ascii="Aptos"/>
          <w:lang w:val="fr-FR"/>
          <w:rPrChange w:id="1006" w:author="O'Donoghue, Anthony" w:date="2024-08-17T12:48:00Z" w16du:dateUtc="2024-08-17T19:48:00Z">
            <w:rPr>
              <w:rFonts w:ascii="Aptos"/>
            </w:rPr>
          </w:rPrChange>
        </w:rPr>
      </w:pPr>
      <w:r w:rsidRPr="00FF013E">
        <w:rPr>
          <w:rFonts w:ascii="Aptos"/>
        </w:rPr>
        <w:t>14.</w:t>
      </w:r>
      <w:r w:rsidRPr="00FF013E">
        <w:rPr>
          <w:rFonts w:ascii="Aptos"/>
        </w:rPr>
        <w:tab/>
        <w:t xml:space="preserve">Dixon, W. J. Processing Data for Outliers. </w:t>
      </w:r>
      <w:r w:rsidRPr="007C07C8">
        <w:rPr>
          <w:rFonts w:ascii="Aptos"/>
          <w:i/>
          <w:iCs/>
          <w:lang w:val="fr-FR"/>
          <w:rPrChange w:id="1007" w:author="O'Donoghue, Anthony" w:date="2024-08-17T12:48:00Z" w16du:dateUtc="2024-08-17T19:48:00Z">
            <w:rPr>
              <w:rFonts w:ascii="Aptos"/>
              <w:i/>
              <w:iCs/>
            </w:rPr>
          </w:rPrChange>
        </w:rPr>
        <w:t>Biometrics</w:t>
      </w:r>
      <w:r w:rsidRPr="007C07C8">
        <w:rPr>
          <w:rFonts w:ascii="Aptos"/>
          <w:lang w:val="fr-FR"/>
          <w:rPrChange w:id="1008" w:author="O'Donoghue, Anthony" w:date="2024-08-17T12:48:00Z" w16du:dateUtc="2024-08-17T19:48:00Z">
            <w:rPr>
              <w:rFonts w:ascii="Aptos"/>
            </w:rPr>
          </w:rPrChange>
        </w:rPr>
        <w:t xml:space="preserve"> </w:t>
      </w:r>
      <w:r w:rsidRPr="007C07C8">
        <w:rPr>
          <w:rFonts w:ascii="Aptos"/>
          <w:b/>
          <w:bCs/>
          <w:lang w:val="fr-FR"/>
          <w:rPrChange w:id="1009" w:author="O'Donoghue, Anthony" w:date="2024-08-17T12:48:00Z" w16du:dateUtc="2024-08-17T19:48:00Z">
            <w:rPr>
              <w:rFonts w:ascii="Aptos"/>
              <w:b/>
              <w:bCs/>
            </w:rPr>
          </w:rPrChange>
        </w:rPr>
        <w:t>9</w:t>
      </w:r>
      <w:r w:rsidRPr="007C07C8">
        <w:rPr>
          <w:rFonts w:ascii="Aptos"/>
          <w:lang w:val="fr-FR"/>
          <w:rPrChange w:id="1010" w:author="O'Donoghue, Anthony" w:date="2024-08-17T12:48:00Z" w16du:dateUtc="2024-08-17T19:48:00Z">
            <w:rPr>
              <w:rFonts w:ascii="Aptos"/>
            </w:rPr>
          </w:rPrChange>
        </w:rPr>
        <w:t>, 74 (1953).</w:t>
      </w:r>
    </w:p>
    <w:p w14:paraId="35C6831E" w14:textId="77777777" w:rsidR="00FF013E" w:rsidRPr="00FF013E" w:rsidRDefault="00FF013E" w:rsidP="00FF013E">
      <w:pPr>
        <w:pStyle w:val="Bibliography"/>
        <w:rPr>
          <w:rFonts w:ascii="Aptos"/>
        </w:rPr>
      </w:pPr>
      <w:r w:rsidRPr="007C07C8">
        <w:rPr>
          <w:rFonts w:ascii="Aptos"/>
          <w:lang w:val="fr-FR"/>
          <w:rPrChange w:id="1011" w:author="O'Donoghue, Anthony" w:date="2024-08-17T12:48:00Z" w16du:dateUtc="2024-08-17T19:48:00Z">
            <w:rPr>
              <w:rFonts w:ascii="Aptos"/>
            </w:rPr>
          </w:rPrChange>
        </w:rPr>
        <w:t>15.</w:t>
      </w:r>
      <w:r w:rsidRPr="007C07C8">
        <w:rPr>
          <w:rFonts w:ascii="Aptos"/>
          <w:lang w:val="fr-FR"/>
          <w:rPrChange w:id="1012" w:author="O'Donoghue, Anthony" w:date="2024-08-17T12:48:00Z" w16du:dateUtc="2024-08-17T19:48:00Z">
            <w:rPr>
              <w:rFonts w:ascii="Aptos"/>
            </w:rPr>
          </w:rPrChange>
        </w:rPr>
        <w:tab/>
        <w:t xml:space="preserve">Ripley, B. </w:t>
      </w:r>
      <w:r w:rsidRPr="007C07C8">
        <w:rPr>
          <w:rFonts w:ascii="Aptos"/>
          <w:i/>
          <w:iCs/>
          <w:lang w:val="fr-FR"/>
          <w:rPrChange w:id="1013" w:author="O'Donoghue, Anthony" w:date="2024-08-17T12:48:00Z" w16du:dateUtc="2024-08-17T19:48:00Z">
            <w:rPr>
              <w:rFonts w:ascii="Aptos"/>
              <w:i/>
              <w:iCs/>
            </w:rPr>
          </w:rPrChange>
        </w:rPr>
        <w:t>et al.</w:t>
      </w:r>
      <w:r w:rsidRPr="007C07C8">
        <w:rPr>
          <w:rFonts w:ascii="Aptos"/>
          <w:lang w:val="fr-FR"/>
          <w:rPrChange w:id="1014" w:author="O'Donoghue, Anthony" w:date="2024-08-17T12:48:00Z" w16du:dateUtc="2024-08-17T19:48:00Z">
            <w:rPr>
              <w:rFonts w:ascii="Aptos"/>
            </w:rPr>
          </w:rPrChange>
        </w:rPr>
        <w:t xml:space="preserve"> </w:t>
      </w:r>
      <w:r w:rsidRPr="00FF013E">
        <w:rPr>
          <w:rFonts w:ascii="Aptos"/>
        </w:rPr>
        <w:t>MASS: Support Functions and Datasets for Venables and Ripley’s MASS. (2024).</w:t>
      </w:r>
    </w:p>
    <w:p w14:paraId="1BA0E88C" w14:textId="77777777" w:rsidR="00FF013E" w:rsidRPr="00FF013E" w:rsidRDefault="00FF013E" w:rsidP="00FF013E">
      <w:pPr>
        <w:pStyle w:val="Bibliography"/>
        <w:rPr>
          <w:rFonts w:ascii="Aptos"/>
        </w:rPr>
      </w:pPr>
      <w:r w:rsidRPr="00FF013E">
        <w:rPr>
          <w:rFonts w:ascii="Aptos"/>
        </w:rPr>
        <w:lastRenderedPageBreak/>
        <w:t>16.</w:t>
      </w:r>
      <w:r w:rsidRPr="00FF013E">
        <w:rPr>
          <w:rFonts w:ascii="Aptos"/>
        </w:rPr>
        <w:tab/>
        <w:t>Mersmann, O., Trautmann, H., Steuer, D. &amp; Bornkamp, B. truncnorm: Truncated Normal Distribution. (2023).</w:t>
      </w:r>
    </w:p>
    <w:p w14:paraId="070603C0" w14:textId="77777777" w:rsidR="00FF013E" w:rsidRPr="00FF013E" w:rsidRDefault="00FF013E" w:rsidP="00FF013E">
      <w:pPr>
        <w:pStyle w:val="Bibliography"/>
        <w:rPr>
          <w:rFonts w:ascii="Aptos"/>
        </w:rPr>
      </w:pPr>
      <w:r w:rsidRPr="00FF013E">
        <w:rPr>
          <w:rFonts w:ascii="Aptos"/>
        </w:rPr>
        <w:t>17.</w:t>
      </w:r>
      <w:r w:rsidRPr="00FF013E">
        <w:rPr>
          <w:rFonts w:ascii="Aptos"/>
        </w:rPr>
        <w:tab/>
        <w:t>Kassambara, A. rstatix: Pipe-Friendly Framework for Basic Statistical Tests. (2023).</w:t>
      </w:r>
    </w:p>
    <w:p w14:paraId="0CCA9BC5" w14:textId="77777777" w:rsidR="00FF013E" w:rsidRPr="00FF013E" w:rsidRDefault="00FF013E" w:rsidP="00FF013E">
      <w:pPr>
        <w:pStyle w:val="Bibliography"/>
        <w:rPr>
          <w:rFonts w:ascii="Aptos"/>
        </w:rPr>
      </w:pPr>
      <w:r w:rsidRPr="00FF013E">
        <w:rPr>
          <w:rFonts w:ascii="Aptos"/>
        </w:rPr>
        <w:t>18.</w:t>
      </w:r>
      <w:r w:rsidRPr="00FF013E">
        <w:rPr>
          <w:rFonts w:ascii="Aptos"/>
        </w:rPr>
        <w:tab/>
        <w:t xml:space="preserve">Colaert, N., Helsens, K., Martens, L., Vandekerckhove, J. &amp; Gevaert, K. Improved visualization of protein consensus sequences by iceLogo. </w:t>
      </w:r>
      <w:r w:rsidRPr="00FF013E">
        <w:rPr>
          <w:rFonts w:ascii="Aptos"/>
          <w:i/>
          <w:iCs/>
        </w:rPr>
        <w:t>Nat Methods</w:t>
      </w:r>
      <w:r w:rsidRPr="00FF013E">
        <w:rPr>
          <w:rFonts w:ascii="Aptos"/>
        </w:rPr>
        <w:t xml:space="preserve"> </w:t>
      </w:r>
      <w:r w:rsidRPr="00FF013E">
        <w:rPr>
          <w:rFonts w:ascii="Aptos"/>
          <w:b/>
          <w:bCs/>
        </w:rPr>
        <w:t>6</w:t>
      </w:r>
      <w:r w:rsidRPr="00FF013E">
        <w:rPr>
          <w:rFonts w:ascii="Aptos"/>
        </w:rPr>
        <w:t>, 786–787 (2009).</w:t>
      </w:r>
    </w:p>
    <w:p w14:paraId="53C67ED3" w14:textId="77777777" w:rsidR="00FF013E" w:rsidRPr="00FF013E" w:rsidRDefault="00FF013E" w:rsidP="00FF013E">
      <w:pPr>
        <w:pStyle w:val="Bibliography"/>
        <w:rPr>
          <w:rFonts w:ascii="Aptos"/>
        </w:rPr>
      </w:pPr>
      <w:r w:rsidRPr="00FF013E">
        <w:rPr>
          <w:rFonts w:ascii="Aptos"/>
        </w:rPr>
        <w:t>19.</w:t>
      </w:r>
      <w:r w:rsidRPr="00FF013E">
        <w:rPr>
          <w:rFonts w:ascii="Aptos"/>
        </w:rPr>
        <w:tab/>
        <w:t xml:space="preserve">Galili, T., O’Callaghan, A., Sidi, J. &amp; Sievert, C. heatmaply: an R package for creating interactive cluster heatmaps for online publishing. </w:t>
      </w:r>
      <w:r w:rsidRPr="00FF013E">
        <w:rPr>
          <w:rFonts w:ascii="Aptos"/>
          <w:i/>
          <w:iCs/>
        </w:rPr>
        <w:t>Bioinformatics</w:t>
      </w:r>
      <w:r w:rsidRPr="00FF013E">
        <w:rPr>
          <w:rFonts w:ascii="Aptos"/>
        </w:rPr>
        <w:t xml:space="preserve"> </w:t>
      </w:r>
      <w:r w:rsidRPr="00FF013E">
        <w:rPr>
          <w:rFonts w:ascii="Aptos"/>
          <w:b/>
          <w:bCs/>
        </w:rPr>
        <w:t>34</w:t>
      </w:r>
      <w:r w:rsidRPr="00FF013E">
        <w:rPr>
          <w:rFonts w:ascii="Aptos"/>
        </w:rPr>
        <w:t>, 1600–1602 (2018).</w:t>
      </w:r>
    </w:p>
    <w:p w14:paraId="00FC4F94" w14:textId="77777777" w:rsidR="00FF013E" w:rsidRPr="00FF013E" w:rsidRDefault="00FF013E" w:rsidP="00FF013E">
      <w:pPr>
        <w:pStyle w:val="Bibliography"/>
        <w:rPr>
          <w:rFonts w:ascii="Aptos"/>
        </w:rPr>
      </w:pPr>
      <w:r w:rsidRPr="00FF013E">
        <w:rPr>
          <w:rFonts w:ascii="Aptos"/>
        </w:rPr>
        <w:t>20.</w:t>
      </w:r>
      <w:r w:rsidRPr="00FF013E">
        <w:rPr>
          <w:rFonts w:ascii="Aptos"/>
        </w:rPr>
        <w:tab/>
        <w:t xml:space="preserve">Wickham, H. </w:t>
      </w:r>
      <w:r w:rsidRPr="00FF013E">
        <w:rPr>
          <w:rFonts w:ascii="Aptos"/>
          <w:i/>
          <w:iCs/>
        </w:rPr>
        <w:t>et al.</w:t>
      </w:r>
      <w:r w:rsidRPr="00FF013E">
        <w:rPr>
          <w:rFonts w:ascii="Aptos"/>
        </w:rPr>
        <w:t xml:space="preserve"> ggplot2: Create Elegant Data Visualisations Using the Grammar of Graphics. (2024).</w:t>
      </w:r>
    </w:p>
    <w:p w14:paraId="6A859BF5" w14:textId="77777777" w:rsidR="00FF013E" w:rsidRPr="00FF013E" w:rsidRDefault="00FF013E" w:rsidP="00FF013E">
      <w:pPr>
        <w:pStyle w:val="Bibliography"/>
        <w:rPr>
          <w:rFonts w:ascii="Aptos"/>
        </w:rPr>
      </w:pPr>
      <w:r w:rsidRPr="00FF013E">
        <w:rPr>
          <w:rFonts w:ascii="Aptos"/>
        </w:rPr>
        <w:t>21.</w:t>
      </w:r>
      <w:r w:rsidRPr="00FF013E">
        <w:rPr>
          <w:rFonts w:ascii="Aptos"/>
        </w:rPr>
        <w:tab/>
        <w:t xml:space="preserve">Wagih, O. ggseqlogo: a versatile R package for drawing sequence logos. </w:t>
      </w:r>
      <w:r w:rsidRPr="00FF013E">
        <w:rPr>
          <w:rFonts w:ascii="Aptos"/>
          <w:i/>
          <w:iCs/>
        </w:rPr>
        <w:t>Bioinformatics</w:t>
      </w:r>
      <w:r w:rsidRPr="00FF013E">
        <w:rPr>
          <w:rFonts w:ascii="Aptos"/>
        </w:rPr>
        <w:t xml:space="preserve"> </w:t>
      </w:r>
      <w:r w:rsidRPr="00FF013E">
        <w:rPr>
          <w:rFonts w:ascii="Aptos"/>
          <w:b/>
          <w:bCs/>
        </w:rPr>
        <w:t>33</w:t>
      </w:r>
      <w:r w:rsidRPr="00FF013E">
        <w:rPr>
          <w:rFonts w:ascii="Aptos"/>
        </w:rPr>
        <w:t>, 3645–3647 (2017).</w:t>
      </w:r>
    </w:p>
    <w:p w14:paraId="22BCF2E1" w14:textId="77777777" w:rsidR="00FF013E" w:rsidRPr="00FF013E" w:rsidRDefault="00FF013E" w:rsidP="00FF013E">
      <w:pPr>
        <w:pStyle w:val="Bibliography"/>
        <w:rPr>
          <w:rFonts w:ascii="Aptos"/>
        </w:rPr>
      </w:pPr>
      <w:r w:rsidRPr="00FF013E">
        <w:rPr>
          <w:rFonts w:ascii="Aptos"/>
        </w:rPr>
        <w:t>22.</w:t>
      </w:r>
      <w:r w:rsidRPr="00FF013E">
        <w:rPr>
          <w:rFonts w:ascii="Aptos"/>
        </w:rPr>
        <w:tab/>
        <w:t xml:space="preserve">Jiang, Z. </w:t>
      </w:r>
      <w:r w:rsidRPr="00FF013E">
        <w:rPr>
          <w:rFonts w:ascii="Aptos"/>
          <w:i/>
          <w:iCs/>
        </w:rPr>
        <w:t>et al.</w:t>
      </w:r>
      <w:r w:rsidRPr="00FF013E">
        <w:rPr>
          <w:rFonts w:ascii="Aptos"/>
        </w:rPr>
        <w:t xml:space="preserve"> Differential Neuropeptidomes of Dense Core Secretory Vesicles (DCSV) Produced at Intravesicular and Extracellular pH Conditions by Proteolytic Processing. </w:t>
      </w:r>
      <w:r w:rsidRPr="00FF013E">
        <w:rPr>
          <w:rFonts w:ascii="Aptos"/>
          <w:i/>
          <w:iCs/>
        </w:rPr>
        <w:t>ACS Chem. Neurosci.</w:t>
      </w:r>
      <w:r w:rsidRPr="00FF013E">
        <w:rPr>
          <w:rFonts w:ascii="Aptos"/>
        </w:rPr>
        <w:t xml:space="preserve"> </w:t>
      </w:r>
      <w:r w:rsidRPr="00FF013E">
        <w:rPr>
          <w:rFonts w:ascii="Aptos"/>
          <w:b/>
          <w:bCs/>
        </w:rPr>
        <w:t>12</w:t>
      </w:r>
      <w:r w:rsidRPr="00FF013E">
        <w:rPr>
          <w:rFonts w:ascii="Aptos"/>
        </w:rPr>
        <w:t>, 2385–2398 (2021).</w:t>
      </w:r>
    </w:p>
    <w:p w14:paraId="45BE5DC1" w14:textId="77777777" w:rsidR="00FF013E" w:rsidRPr="007C07C8" w:rsidRDefault="00FF013E" w:rsidP="00FF013E">
      <w:pPr>
        <w:pStyle w:val="Bibliography"/>
        <w:rPr>
          <w:rFonts w:ascii="Aptos"/>
          <w:lang w:val="fr-FR"/>
          <w:rPrChange w:id="1015" w:author="O'Donoghue, Anthony" w:date="2024-08-17T12:48:00Z" w16du:dateUtc="2024-08-17T19:48:00Z">
            <w:rPr>
              <w:rFonts w:ascii="Aptos"/>
            </w:rPr>
          </w:rPrChange>
        </w:rPr>
      </w:pPr>
      <w:r w:rsidRPr="00FF013E">
        <w:rPr>
          <w:rFonts w:ascii="Aptos"/>
        </w:rPr>
        <w:t>23.</w:t>
      </w:r>
      <w:r w:rsidRPr="00FF013E">
        <w:rPr>
          <w:rFonts w:ascii="Aptos"/>
        </w:rPr>
        <w:tab/>
        <w:t xml:space="preserve">Jolliffe, I. T. &amp; Cadima, J. Principal component analysis: a review and recent developments. </w:t>
      </w:r>
      <w:r w:rsidRPr="007C07C8">
        <w:rPr>
          <w:rFonts w:ascii="Aptos"/>
          <w:i/>
          <w:iCs/>
          <w:lang w:val="fr-FR"/>
          <w:rPrChange w:id="1016" w:author="O'Donoghue, Anthony" w:date="2024-08-17T12:48:00Z" w16du:dateUtc="2024-08-17T19:48:00Z">
            <w:rPr>
              <w:rFonts w:ascii="Aptos"/>
              <w:i/>
              <w:iCs/>
            </w:rPr>
          </w:rPrChange>
        </w:rPr>
        <w:t>Phil. Trans. R. Soc. A.</w:t>
      </w:r>
      <w:r w:rsidRPr="007C07C8">
        <w:rPr>
          <w:rFonts w:ascii="Aptos"/>
          <w:lang w:val="fr-FR"/>
          <w:rPrChange w:id="1017" w:author="O'Donoghue, Anthony" w:date="2024-08-17T12:48:00Z" w16du:dateUtc="2024-08-17T19:48:00Z">
            <w:rPr>
              <w:rFonts w:ascii="Aptos"/>
            </w:rPr>
          </w:rPrChange>
        </w:rPr>
        <w:t xml:space="preserve"> </w:t>
      </w:r>
      <w:r w:rsidRPr="007C07C8">
        <w:rPr>
          <w:rFonts w:ascii="Aptos"/>
          <w:b/>
          <w:bCs/>
          <w:lang w:val="fr-FR"/>
          <w:rPrChange w:id="1018" w:author="O'Donoghue, Anthony" w:date="2024-08-17T12:48:00Z" w16du:dateUtc="2024-08-17T19:48:00Z">
            <w:rPr>
              <w:rFonts w:ascii="Aptos"/>
              <w:b/>
              <w:bCs/>
            </w:rPr>
          </w:rPrChange>
        </w:rPr>
        <w:t>374</w:t>
      </w:r>
      <w:r w:rsidRPr="007C07C8">
        <w:rPr>
          <w:rFonts w:ascii="Aptos"/>
          <w:lang w:val="fr-FR"/>
          <w:rPrChange w:id="1019" w:author="O'Donoghue, Anthony" w:date="2024-08-17T12:48:00Z" w16du:dateUtc="2024-08-17T19:48:00Z">
            <w:rPr>
              <w:rFonts w:ascii="Aptos"/>
            </w:rPr>
          </w:rPrChange>
        </w:rPr>
        <w:t>, 20150202 (2016).</w:t>
      </w:r>
    </w:p>
    <w:p w14:paraId="331FA1E9" w14:textId="77777777" w:rsidR="00FF013E" w:rsidRPr="00FF013E" w:rsidRDefault="00FF013E" w:rsidP="00FF013E">
      <w:pPr>
        <w:pStyle w:val="Bibliography"/>
        <w:rPr>
          <w:rFonts w:ascii="Aptos"/>
        </w:rPr>
      </w:pPr>
      <w:r w:rsidRPr="007C07C8">
        <w:rPr>
          <w:rFonts w:ascii="Aptos"/>
          <w:lang w:val="fr-FR"/>
          <w:rPrChange w:id="1020" w:author="O'Donoghue, Anthony" w:date="2024-08-17T12:48:00Z" w16du:dateUtc="2024-08-17T19:48:00Z">
            <w:rPr>
              <w:rFonts w:ascii="Aptos"/>
            </w:rPr>
          </w:rPrChange>
        </w:rPr>
        <w:t>24.</w:t>
      </w:r>
      <w:r w:rsidRPr="007C07C8">
        <w:rPr>
          <w:rFonts w:ascii="Aptos"/>
          <w:lang w:val="fr-FR"/>
          <w:rPrChange w:id="1021" w:author="O'Donoghue, Anthony" w:date="2024-08-17T12:48:00Z" w16du:dateUtc="2024-08-17T19:48:00Z">
            <w:rPr>
              <w:rFonts w:ascii="Aptos"/>
            </w:rPr>
          </w:rPrChange>
        </w:rPr>
        <w:tab/>
        <w:t xml:space="preserve">Yoon, M. C. </w:t>
      </w:r>
      <w:r w:rsidRPr="007C07C8">
        <w:rPr>
          <w:rFonts w:ascii="Aptos"/>
          <w:i/>
          <w:iCs/>
          <w:lang w:val="fr-FR"/>
          <w:rPrChange w:id="1022" w:author="O'Donoghue, Anthony" w:date="2024-08-17T12:48:00Z" w16du:dateUtc="2024-08-17T19:48:00Z">
            <w:rPr>
              <w:rFonts w:ascii="Aptos"/>
              <w:i/>
              <w:iCs/>
            </w:rPr>
          </w:rPrChange>
        </w:rPr>
        <w:t>et al.</w:t>
      </w:r>
      <w:r w:rsidRPr="007C07C8">
        <w:rPr>
          <w:rFonts w:ascii="Aptos"/>
          <w:lang w:val="fr-FR"/>
          <w:rPrChange w:id="1023" w:author="O'Donoghue, Anthony" w:date="2024-08-17T12:48:00Z" w16du:dateUtc="2024-08-17T19:48:00Z">
            <w:rPr>
              <w:rFonts w:ascii="Aptos"/>
            </w:rPr>
          </w:rPrChange>
        </w:rPr>
        <w:t xml:space="preserve"> </w:t>
      </w:r>
      <w:r w:rsidRPr="00FF013E">
        <w:rPr>
          <w:rFonts w:ascii="Aptos"/>
        </w:rPr>
        <w:t xml:space="preserve">Selective Neutral pH Inhibitor of Cathepsin B Designed Based on Cleavage Preferences at Cytosolic and Lysosomal pH Conditions. </w:t>
      </w:r>
      <w:r w:rsidRPr="00FF013E">
        <w:rPr>
          <w:rFonts w:ascii="Aptos"/>
          <w:i/>
          <w:iCs/>
        </w:rPr>
        <w:t>ACS Chem. Biol.</w:t>
      </w:r>
      <w:r w:rsidRPr="00FF013E">
        <w:rPr>
          <w:rFonts w:ascii="Aptos"/>
        </w:rPr>
        <w:t xml:space="preserve"> </w:t>
      </w:r>
      <w:r w:rsidRPr="00FF013E">
        <w:rPr>
          <w:rFonts w:ascii="Aptos"/>
          <w:b/>
          <w:bCs/>
        </w:rPr>
        <w:t>16</w:t>
      </w:r>
      <w:r w:rsidRPr="00FF013E">
        <w:rPr>
          <w:rFonts w:ascii="Aptos"/>
        </w:rPr>
        <w:t>, 1628–1643 (2021).</w:t>
      </w:r>
    </w:p>
    <w:p w14:paraId="5D882F25" w14:textId="09769C3B" w:rsidR="00041BFE" w:rsidRPr="00041BFE" w:rsidRDefault="00041BFE" w:rsidP="00041BFE">
      <w:r w:rsidRPr="00041BFE">
        <w:fldChar w:fldCharType="end"/>
      </w:r>
    </w:p>
    <w:p w14:paraId="196B5787" w14:textId="77777777" w:rsidR="004B5992" w:rsidRPr="00041BFE" w:rsidRDefault="004B5992" w:rsidP="00041BFE">
      <w:pPr>
        <w:tabs>
          <w:tab w:val="left" w:pos="1488"/>
        </w:tabs>
      </w:pPr>
    </w:p>
    <w:sectPr w:rsidR="004B5992" w:rsidRPr="00041BF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58" w:author="O'Donoghue, Anthony" w:date="2024-08-17T12:59:00Z" w:initials="AO">
    <w:p w14:paraId="0CBA1ADA" w14:textId="77777777" w:rsidR="000E764F" w:rsidRDefault="000E764F" w:rsidP="000E764F">
      <w:pPr>
        <w:pStyle w:val="CommentText"/>
      </w:pPr>
      <w:r>
        <w:rPr>
          <w:rStyle w:val="CommentReference"/>
        </w:rPr>
        <w:annotationRef/>
      </w:r>
      <w:r>
        <w:t xml:space="preserve">Not sure if websites can be included in an abstract! </w:t>
      </w:r>
    </w:p>
  </w:comment>
  <w:comment w:id="309" w:author="Brianna M Hurysz" w:date="2024-06-27T14:31:00Z" w:initials="BH">
    <w:p w14:paraId="082F11DF" w14:textId="4175B08D" w:rsidR="00765049" w:rsidRDefault="00765049" w:rsidP="00765049">
      <w:r>
        <w:rPr>
          <w:rStyle w:val="CommentReference"/>
        </w:rPr>
        <w:annotationRef/>
      </w:r>
      <w:r>
        <w:rPr>
          <w:sz w:val="20"/>
          <w:szCs w:val="20"/>
        </w:rPr>
        <w:t>Idk what this means, is this coding lingo</w:t>
      </w:r>
    </w:p>
  </w:comment>
  <w:comment w:id="310" w:author="O'Donoghue, Anthony" w:date="2024-08-17T14:33:00Z" w:initials="AO">
    <w:p w14:paraId="0BCA3F98" w14:textId="77777777" w:rsidR="00F127AE" w:rsidRDefault="00F127AE" w:rsidP="00F127AE">
      <w:pPr>
        <w:pStyle w:val="CommentText"/>
      </w:pPr>
      <w:r>
        <w:rPr>
          <w:rStyle w:val="CommentReference"/>
        </w:rPr>
        <w:annotationRef/>
      </w:r>
      <w:r>
        <w:t>Agreed. This is not clear to me</w:t>
      </w:r>
    </w:p>
  </w:comment>
  <w:comment w:id="324" w:author="O'Donoghue, Anthony" w:date="2024-08-17T14:51:00Z" w:initials="AO">
    <w:p w14:paraId="5BD97108" w14:textId="77777777" w:rsidR="00B752EB" w:rsidRDefault="00B752EB" w:rsidP="00B752EB">
      <w:pPr>
        <w:pStyle w:val="CommentText"/>
      </w:pPr>
      <w:r>
        <w:rPr>
          <w:rStyle w:val="CommentReference"/>
        </w:rPr>
        <w:annotationRef/>
      </w:r>
      <w:r>
        <w:t>Unclear to me what the design matrix is</w:t>
      </w:r>
    </w:p>
  </w:comment>
  <w:comment w:id="377" w:author="Brianna M Hurysz" w:date="2024-06-27T14:48:00Z" w:initials="BH">
    <w:p w14:paraId="4FDDB9F2" w14:textId="2D8D2685" w:rsidR="007D06DD" w:rsidRDefault="007D06DD" w:rsidP="007D06DD">
      <w:r>
        <w:rPr>
          <w:rStyle w:val="CommentReference"/>
        </w:rPr>
        <w:annotationRef/>
      </w:r>
      <w:r>
        <w:rPr>
          <w:sz w:val="20"/>
          <w:szCs w:val="20"/>
        </w:rPr>
        <w:t>Should this section have example figures?</w:t>
      </w:r>
    </w:p>
  </w:comment>
  <w:comment w:id="378" w:author="O'Donoghue, Anthony" w:date="2024-08-17T15:07:00Z" w:initials="AO">
    <w:p w14:paraId="4F857F6F" w14:textId="77777777" w:rsidR="00C41B23" w:rsidRDefault="00C41B23" w:rsidP="00C41B23">
      <w:pPr>
        <w:pStyle w:val="CommentText"/>
      </w:pPr>
      <w:r>
        <w:rPr>
          <w:rStyle w:val="CommentReference"/>
        </w:rPr>
        <w:annotationRef/>
      </w:r>
      <w:r>
        <w:t>Can we define what the rows and columns correspond to?</w:t>
      </w:r>
    </w:p>
  </w:comment>
  <w:comment w:id="461" w:author="O'Donoghue, Anthony" w:date="2024-08-17T16:41:00Z" w:initials="AO">
    <w:p w14:paraId="08806A62" w14:textId="77777777" w:rsidR="006A3DA4" w:rsidRDefault="006A3DA4" w:rsidP="006A3DA4">
      <w:pPr>
        <w:pStyle w:val="CommentText"/>
      </w:pPr>
      <w:r>
        <w:rPr>
          <w:rStyle w:val="CommentReference"/>
        </w:rPr>
        <w:annotationRef/>
      </w:r>
      <w:r>
        <w:t>I don’t think we should highlight. It is unclear to me why all the T0 samples don’t cluster together</w:t>
      </w:r>
    </w:p>
  </w:comment>
  <w:comment w:id="556" w:author="O'Donoghue, Anthony" w:date="2024-08-17T17:14:00Z" w:initials="AO">
    <w:p w14:paraId="40DAD10D" w14:textId="77777777" w:rsidR="003602E9" w:rsidRDefault="003602E9" w:rsidP="003602E9">
      <w:pPr>
        <w:pStyle w:val="CommentText"/>
      </w:pPr>
      <w:r>
        <w:rPr>
          <w:rStyle w:val="CommentReference"/>
        </w:rPr>
        <w:annotationRef/>
      </w:r>
      <w:r>
        <w:t xml:space="preserve">Should always have a lowercase i and an upper case L. </w:t>
      </w:r>
    </w:p>
  </w:comment>
  <w:comment w:id="832" w:author="Brianna M Hurysz" w:date="2024-08-19T13:57:00Z" w:initials="BH">
    <w:p w14:paraId="7DC9E4D4" w14:textId="77777777" w:rsidR="00BA2EA3" w:rsidRDefault="00BA2EA3" w:rsidP="00BA2EA3">
      <w:r>
        <w:rPr>
          <w:rStyle w:val="CommentReference"/>
        </w:rPr>
        <w:annotationRef/>
      </w:r>
      <w:r>
        <w:rPr>
          <w:sz w:val="20"/>
          <w:szCs w:val="20"/>
        </w:rPr>
        <w:t>We usually use 6 or 8M, did the methods of the paper say 4M though? If so, then they set it up differently.</w:t>
      </w:r>
    </w:p>
  </w:comment>
  <w:comment w:id="833" w:author="O'Donoghue, Anthony" w:date="2024-08-18T17:09:00Z" w:initials="AO">
    <w:p w14:paraId="6BC79B0A" w14:textId="4D9F1064" w:rsidR="005C2A6D" w:rsidRDefault="005C2A6D" w:rsidP="005C2A6D">
      <w:pPr>
        <w:pStyle w:val="CommentText"/>
      </w:pPr>
      <w:r>
        <w:rPr>
          <w:rStyle w:val="CommentReference"/>
        </w:rPr>
        <w:annotationRef/>
      </w:r>
      <w:r>
        <w:t>Possible but unlikely!</w:t>
      </w:r>
    </w:p>
  </w:comment>
  <w:comment w:id="948" w:author="O'Donoghue, Anthony" w:date="2024-08-18T19:34:00Z" w:initials="AO">
    <w:p w14:paraId="049B281B" w14:textId="77777777" w:rsidR="00BF7F45" w:rsidRDefault="00BF7F45" w:rsidP="00BF7F45">
      <w:pPr>
        <w:pStyle w:val="CommentText"/>
      </w:pPr>
      <w:r>
        <w:rPr>
          <w:rStyle w:val="CommentReference"/>
        </w:rPr>
        <w:annotationRef/>
      </w:r>
      <w:r>
        <w:t>This express does not have R (for arginine)</w:t>
      </w:r>
    </w:p>
  </w:comment>
  <w:comment w:id="949" w:author="O'Donoghue, Anthony" w:date="2024-08-18T19:44:00Z" w:initials="AO">
    <w:p w14:paraId="447FEFEF" w14:textId="77777777" w:rsidR="005904FD" w:rsidRDefault="004C0CD4" w:rsidP="005904FD">
      <w:pPr>
        <w:pStyle w:val="CommentText"/>
      </w:pPr>
      <w:r>
        <w:rPr>
          <w:rStyle w:val="CommentReference"/>
        </w:rPr>
        <w:annotationRef/>
      </w:r>
      <w:r w:rsidR="005904FD">
        <w:t>Not sure why leucine (^L) is in this expression?</w:t>
      </w:r>
    </w:p>
  </w:comment>
  <w:comment w:id="985" w:author="O'Donoghue, Anthony" w:date="2024-08-17T15:36:00Z" w:initials="AO">
    <w:p w14:paraId="6FA9E58E" w14:textId="09FE70BB" w:rsidR="0005160D" w:rsidRDefault="0005160D" w:rsidP="0005160D">
      <w:pPr>
        <w:pStyle w:val="CommentText"/>
      </w:pPr>
      <w:r>
        <w:rPr>
          <w:rStyle w:val="CommentReference"/>
        </w:rPr>
        <w:annotationRef/>
      </w:r>
      <w:r>
        <w:t xml:space="preserve">The text may be too small for this type of flow chart. Could it be split into two, where the first three blocks are the top line and then the last two blocks are below. All of the text could then be increase by 150% </w:t>
      </w:r>
    </w:p>
  </w:comment>
  <w:comment w:id="986" w:author="O'Donoghue, Anthony" w:date="2024-08-17T16:44:00Z" w:initials="AO">
    <w:p w14:paraId="47ED7570" w14:textId="77777777" w:rsidR="00BA71DC" w:rsidRDefault="00BA71DC" w:rsidP="00BA71DC">
      <w:pPr>
        <w:pStyle w:val="CommentText"/>
      </w:pPr>
      <w:r>
        <w:rPr>
          <w:rStyle w:val="CommentReference"/>
        </w:rPr>
        <w:annotationRef/>
      </w:r>
      <w:r>
        <w:t xml:space="preserve">In the legend, the colors corresponding to each timepoint have a circle in the middle of the line. However, the circle is also indicated as being CatA. Can you make it so that there is a line beside each timepoint but no circle in the middle. </w:t>
      </w:r>
    </w:p>
  </w:comment>
  <w:comment w:id="987" w:author="O'Donoghue, Anthony" w:date="2024-08-18T22:33:00Z" w:initials="AO">
    <w:p w14:paraId="1EEDD5B1" w14:textId="77777777" w:rsidR="00A62B28" w:rsidRDefault="00A62B28" w:rsidP="00A62B28">
      <w:pPr>
        <w:pStyle w:val="CommentText"/>
      </w:pPr>
      <w:r>
        <w:rPr>
          <w:rStyle w:val="CommentReference"/>
        </w:rPr>
        <w:annotationRef/>
      </w:r>
      <w:r>
        <w:t>Also, most figures mention CatA, CatB etc while the main text is cathepsin A, cathepsin B. Can the names in the figures be changes to match the text? If not, then do the opposite.</w:t>
      </w:r>
    </w:p>
  </w:comment>
  <w:comment w:id="988" w:author="O'Donoghue, Anthony" w:date="2024-08-17T16:53:00Z" w:initials="AO">
    <w:p w14:paraId="490D817C" w14:textId="3C0A4BE1" w:rsidR="009647D0" w:rsidRDefault="009647D0" w:rsidP="009647D0">
      <w:pPr>
        <w:pStyle w:val="CommentText"/>
      </w:pPr>
      <w:r>
        <w:rPr>
          <w:rStyle w:val="CommentReference"/>
        </w:rPr>
        <w:annotationRef/>
      </w:r>
      <w:r>
        <w:t>Is it possible to include that intersects the Y-axis at 0. It may be easier to differenciate between amino acids that are increased in frequency (above this line) and those that are decreased in frequency (below line)</w:t>
      </w:r>
    </w:p>
  </w:comment>
  <w:comment w:id="989" w:author="Brianna M Hurysz" w:date="2024-08-19T14:01:00Z" w:initials="BH">
    <w:p w14:paraId="0BEFAF68" w14:textId="77777777" w:rsidR="00BA2EA3" w:rsidRDefault="00BA2EA3" w:rsidP="00BA2EA3">
      <w:r>
        <w:rPr>
          <w:rStyle w:val="CommentReference"/>
        </w:rPr>
        <w:annotationRef/>
      </w:r>
      <w:r>
        <w:rPr>
          <w:sz w:val="20"/>
          <w:szCs w:val="20"/>
        </w:rPr>
        <w:t>Edited this comment to: “include a line that intersects the Y-axis at 0.”</w:t>
      </w:r>
    </w:p>
  </w:comment>
  <w:comment w:id="990" w:author="O'Donoghue, Anthony" w:date="2024-08-17T15:46:00Z" w:initials="AO">
    <w:p w14:paraId="4E7356FD" w14:textId="08145232" w:rsidR="00634EAB" w:rsidRDefault="00634EAB" w:rsidP="00634EAB">
      <w:pPr>
        <w:pStyle w:val="CommentText"/>
      </w:pPr>
      <w:r>
        <w:rPr>
          <w:rStyle w:val="CommentReference"/>
        </w:rPr>
        <w:annotationRef/>
      </w:r>
      <w:r>
        <w:t>I think it would make more sense to have the X-axis go from 90 to 100%.</w:t>
      </w:r>
    </w:p>
  </w:comment>
  <w:comment w:id="991" w:author="O'Donoghue, Anthony" w:date="2024-08-17T15:46:00Z" w:initials="AO">
    <w:p w14:paraId="3D3247F6" w14:textId="77777777" w:rsidR="009D3C2D" w:rsidRDefault="009D3C2D" w:rsidP="009D3C2D">
      <w:pPr>
        <w:pStyle w:val="CommentText"/>
      </w:pPr>
      <w:r>
        <w:rPr>
          <w:rStyle w:val="CommentReference"/>
        </w:rPr>
        <w:annotationRef/>
      </w:r>
      <w:r>
        <w:t>Change X-axis to 95 to 100%</w:t>
      </w:r>
    </w:p>
  </w:comment>
  <w:comment w:id="993" w:author="O'Donoghue, Anthony" w:date="2024-08-17T15:49:00Z" w:initials="AO">
    <w:p w14:paraId="68BD664C" w14:textId="77777777" w:rsidR="00B3325F" w:rsidRDefault="00B3325F" w:rsidP="00B3325F">
      <w:pPr>
        <w:pStyle w:val="CommentText"/>
      </w:pPr>
      <w:r>
        <w:rPr>
          <w:rStyle w:val="CommentReference"/>
        </w:rPr>
        <w:annotationRef/>
      </w:r>
      <w:r>
        <w:t>This is missing?</w:t>
      </w:r>
    </w:p>
  </w:comment>
  <w:comment w:id="994" w:author="O'Donoghue, Anthony" w:date="2024-08-17T15:53:00Z" w:initials="AO">
    <w:p w14:paraId="5B15DBBA" w14:textId="77777777" w:rsidR="00B242FD" w:rsidRDefault="00B242FD" w:rsidP="00B242FD">
      <w:pPr>
        <w:pStyle w:val="CommentText"/>
      </w:pPr>
      <w:r>
        <w:rPr>
          <w:rStyle w:val="CommentReference"/>
        </w:rPr>
        <w:annotationRef/>
      </w:r>
      <w:r>
        <w:t xml:space="preserve">Also, for the naming of these peptides, the current names are clunkly. Can we edit them down to the primary name: e.g. TDP173, TDP112 etc. Note: TDP stands for </w:t>
      </w:r>
      <w:r>
        <w:rPr>
          <w:u w:val="single"/>
        </w:rPr>
        <w:t>t</w:t>
      </w:r>
      <w:r>
        <w:t xml:space="preserve">etra </w:t>
      </w:r>
      <w:r>
        <w:rPr>
          <w:u w:val="single"/>
        </w:rPr>
        <w:t>d</w:t>
      </w:r>
      <w:r>
        <w:t xml:space="preserve">eca </w:t>
      </w:r>
      <w:r>
        <w:rPr>
          <w:u w:val="single"/>
        </w:rPr>
        <w:t>p</w:t>
      </w:r>
      <w:r>
        <w:t xml:space="preserve">eptide. </w:t>
      </w:r>
    </w:p>
  </w:comment>
  <w:comment w:id="995" w:author="O'Donoghue, Anthony" w:date="2024-08-17T16:07:00Z" w:initials="AO">
    <w:p w14:paraId="5145EB98" w14:textId="77777777" w:rsidR="00FA491D" w:rsidRDefault="00FA491D" w:rsidP="00FA491D">
      <w:pPr>
        <w:pStyle w:val="CommentText"/>
      </w:pPr>
      <w:r>
        <w:rPr>
          <w:rStyle w:val="CommentReference"/>
        </w:rPr>
        <w:annotationRef/>
      </w:r>
      <w:r>
        <w:t>The data in panel C seems to be mostly sorted by high (100) to low (0) on the x-axis. However, there are clearly some peptides that are not sorted correctly. For example TDP166 in the left panel.</w:t>
      </w:r>
    </w:p>
  </w:comment>
  <w:comment w:id="999" w:author="O'Donoghue, Anthony" w:date="2024-08-17T15:53:00Z" w:initials="AO">
    <w:p w14:paraId="60F0FF7C" w14:textId="67F060E3" w:rsidR="003206C9" w:rsidRDefault="003206C9" w:rsidP="003206C9">
      <w:pPr>
        <w:pStyle w:val="CommentText"/>
      </w:pPr>
      <w:r>
        <w:rPr>
          <w:rStyle w:val="CommentReference"/>
        </w:rPr>
        <w:annotationRef/>
      </w:r>
      <w:r>
        <w:t>This is a really cool figure!! Love it</w:t>
      </w:r>
    </w:p>
  </w:comment>
  <w:comment w:id="1000" w:author="O'Donoghue, Anthony" w:date="2024-08-17T15:57:00Z" w:initials="AO">
    <w:p w14:paraId="78BC0959" w14:textId="77777777" w:rsidR="00261E5E" w:rsidRDefault="005D7A9E" w:rsidP="00261E5E">
      <w:pPr>
        <w:pStyle w:val="CommentText"/>
      </w:pPr>
      <w:r>
        <w:rPr>
          <w:rStyle w:val="CommentReference"/>
        </w:rPr>
        <w:annotationRef/>
      </w:r>
      <w:r w:rsidR="00261E5E">
        <w:t>I think that it is confusing that 30, 60 and 90 in both axis? Could the y-axis by marked 25, 50, 75, 100, 125.</w:t>
      </w:r>
    </w:p>
    <w:p w14:paraId="434C9CC7" w14:textId="77777777" w:rsidR="00261E5E" w:rsidRDefault="00261E5E" w:rsidP="00261E5E">
      <w:pPr>
        <w:pStyle w:val="CommentText"/>
      </w:pPr>
      <w:r>
        <w:t>Also the X axis should be labelled ‘time (minutes)’ and the Y axis should be labelled ‘number of peptides’</w:t>
      </w:r>
    </w:p>
  </w:comment>
  <w:comment w:id="1001" w:author="Brianna M Hurysz" w:date="2024-08-19T14:04:00Z" w:initials="BH">
    <w:p w14:paraId="5F322282" w14:textId="77777777" w:rsidR="00034B9D" w:rsidRDefault="00034B9D" w:rsidP="00034B9D">
      <w:r>
        <w:rPr>
          <w:rStyle w:val="CommentReference"/>
        </w:rPr>
        <w:annotationRef/>
      </w:r>
      <w:r>
        <w:rPr>
          <w:sz w:val="20"/>
          <w:szCs w:val="20"/>
        </w:rPr>
        <w:t>Also is CatD just a single point? Maybe switch the colors so we can at least see it better</w:t>
      </w:r>
    </w:p>
  </w:comment>
  <w:comment w:id="1002" w:author="O'Donoghue, Anthony" w:date="2024-08-18T22:35:00Z" w:initials="AO">
    <w:p w14:paraId="76D91BF9" w14:textId="3DD2600F" w:rsidR="00183A5C" w:rsidRDefault="00954C35" w:rsidP="00183A5C">
      <w:pPr>
        <w:pStyle w:val="CommentText"/>
      </w:pPr>
      <w:r>
        <w:rPr>
          <w:rStyle w:val="CommentReference"/>
        </w:rPr>
        <w:annotationRef/>
      </w:r>
      <w:r w:rsidR="00183A5C">
        <w:t>These images are very pixelated. Can they be improved?</w:t>
      </w:r>
    </w:p>
  </w:comment>
  <w:comment w:id="1003" w:author="Brianna M Hurysz" w:date="2024-08-19T14:05:00Z" w:initials="BH">
    <w:p w14:paraId="6EAF44F5" w14:textId="77777777" w:rsidR="00034B9D" w:rsidRDefault="00034B9D" w:rsidP="00034B9D">
      <w:r>
        <w:rPr>
          <w:rStyle w:val="CommentReference"/>
        </w:rPr>
        <w:annotationRef/>
      </w:r>
      <w:r>
        <w:rPr>
          <w:sz w:val="20"/>
          <w:szCs w:val="20"/>
        </w:rPr>
        <w:t>They don’t look very pixelated on my end, might just be something going on with Anthony’s word softwa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0CBA1ADA" w15:done="0"/>
  <w15:commentEx w15:paraId="082F11DF" w15:done="0"/>
  <w15:commentEx w15:paraId="0BCA3F98" w15:paraIdParent="082F11DF" w15:done="0"/>
  <w15:commentEx w15:paraId="5BD97108" w15:done="0"/>
  <w15:commentEx w15:paraId="4FDDB9F2" w15:done="0"/>
  <w15:commentEx w15:paraId="4F857F6F" w15:done="0"/>
  <w15:commentEx w15:paraId="08806A62" w15:done="0"/>
  <w15:commentEx w15:paraId="40DAD10D" w15:done="0"/>
  <w15:commentEx w15:paraId="7DC9E4D4" w15:done="0"/>
  <w15:commentEx w15:paraId="6BC79B0A" w15:done="0"/>
  <w15:commentEx w15:paraId="049B281B" w15:done="0"/>
  <w15:commentEx w15:paraId="447FEFEF" w15:paraIdParent="049B281B" w15:done="0"/>
  <w15:commentEx w15:paraId="6FA9E58E" w15:done="0"/>
  <w15:commentEx w15:paraId="47ED7570" w15:done="0"/>
  <w15:commentEx w15:paraId="1EEDD5B1" w15:paraIdParent="47ED7570" w15:done="0"/>
  <w15:commentEx w15:paraId="490D817C" w15:done="0"/>
  <w15:commentEx w15:paraId="0BEFAF68" w15:paraIdParent="490D817C" w15:done="0"/>
  <w15:commentEx w15:paraId="4E7356FD" w15:done="0"/>
  <w15:commentEx w15:paraId="3D3247F6" w15:done="0"/>
  <w15:commentEx w15:paraId="68BD664C" w15:done="0"/>
  <w15:commentEx w15:paraId="5B15DBBA" w15:paraIdParent="68BD664C" w15:done="0"/>
  <w15:commentEx w15:paraId="5145EB98" w15:paraIdParent="68BD664C" w15:done="0"/>
  <w15:commentEx w15:paraId="60F0FF7C" w15:done="0"/>
  <w15:commentEx w15:paraId="434C9CC7" w15:done="0"/>
  <w15:commentEx w15:paraId="5F322282" w15:paraIdParent="434C9CC7" w15:done="0"/>
  <w15:commentEx w15:paraId="76D91BF9" w15:done="0"/>
  <w15:commentEx w15:paraId="6EAF44F5" w15:paraIdParent="76D91BF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323360A" w16cex:dateUtc="2024-08-17T19:59:00Z"/>
  <w16cex:commentExtensible w16cex:durableId="5B476DB0" w16cex:dateUtc="2024-06-27T21:31:00Z"/>
  <w16cex:commentExtensible w16cex:durableId="4A1447CC" w16cex:dateUtc="2024-08-17T21:33:00Z"/>
  <w16cex:commentExtensible w16cex:durableId="55EF85D4" w16cex:dateUtc="2024-08-17T21:51:00Z"/>
  <w16cex:commentExtensible w16cex:durableId="6D2315B7" w16cex:dateUtc="2024-06-27T21:48:00Z"/>
  <w16cex:commentExtensible w16cex:durableId="0FC1577A" w16cex:dateUtc="2024-08-17T22:07:00Z"/>
  <w16cex:commentExtensible w16cex:durableId="77E829AF" w16cex:dateUtc="2024-08-17T23:41:00Z"/>
  <w16cex:commentExtensible w16cex:durableId="779D098D" w16cex:dateUtc="2024-08-18T00:14:00Z"/>
  <w16cex:commentExtensible w16cex:durableId="2D145891" w16cex:dateUtc="2024-08-19T20:57:00Z"/>
  <w16cex:commentExtensible w16cex:durableId="763D7311" w16cex:dateUtc="2024-08-19T00:09:00Z"/>
  <w16cex:commentExtensible w16cex:durableId="21E07A0E" w16cex:dateUtc="2024-08-19T02:34:00Z"/>
  <w16cex:commentExtensible w16cex:durableId="7FD38387" w16cex:dateUtc="2024-08-19T02:44:00Z"/>
  <w16cex:commentExtensible w16cex:durableId="3704F6B1" w16cex:dateUtc="2024-08-17T22:36:00Z"/>
  <w16cex:commentExtensible w16cex:durableId="33851778" w16cex:dateUtc="2024-08-17T23:44:00Z"/>
  <w16cex:commentExtensible w16cex:durableId="11C01464" w16cex:dateUtc="2024-08-19T05:33:00Z"/>
  <w16cex:commentExtensible w16cex:durableId="13E9914F" w16cex:dateUtc="2024-08-17T23:53:00Z"/>
  <w16cex:commentExtensible w16cex:durableId="6B279012" w16cex:dateUtc="2024-08-19T21:01:00Z"/>
  <w16cex:commentExtensible w16cex:durableId="6C006EA9" w16cex:dateUtc="2024-08-17T22:46:00Z"/>
  <w16cex:commentExtensible w16cex:durableId="514EE1C9" w16cex:dateUtc="2024-08-17T22:46:00Z"/>
  <w16cex:commentExtensible w16cex:durableId="57E20C22" w16cex:dateUtc="2024-08-17T22:49:00Z"/>
  <w16cex:commentExtensible w16cex:durableId="4156AAC3" w16cex:dateUtc="2024-08-17T22:53:00Z"/>
  <w16cex:commentExtensible w16cex:durableId="4F2FFE5F" w16cex:dateUtc="2024-08-17T23:07:00Z"/>
  <w16cex:commentExtensible w16cex:durableId="6B518E25" w16cex:dateUtc="2024-08-17T22:53:00Z"/>
  <w16cex:commentExtensible w16cex:durableId="1C43390A" w16cex:dateUtc="2024-08-17T22:57:00Z"/>
  <w16cex:commentExtensible w16cex:durableId="1D8F9C8B" w16cex:dateUtc="2024-08-19T21:04:00Z"/>
  <w16cex:commentExtensible w16cex:durableId="47247928" w16cex:dateUtc="2024-08-19T05:35:00Z"/>
  <w16cex:commentExtensible w16cex:durableId="190003B1" w16cex:dateUtc="2024-08-19T21: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CBA1ADA" w16cid:durableId="3323360A"/>
  <w16cid:commentId w16cid:paraId="082F11DF" w16cid:durableId="5B476DB0"/>
  <w16cid:commentId w16cid:paraId="0BCA3F98" w16cid:durableId="4A1447CC"/>
  <w16cid:commentId w16cid:paraId="5BD97108" w16cid:durableId="55EF85D4"/>
  <w16cid:commentId w16cid:paraId="4FDDB9F2" w16cid:durableId="6D2315B7"/>
  <w16cid:commentId w16cid:paraId="4F857F6F" w16cid:durableId="0FC1577A"/>
  <w16cid:commentId w16cid:paraId="08806A62" w16cid:durableId="77E829AF"/>
  <w16cid:commentId w16cid:paraId="40DAD10D" w16cid:durableId="779D098D"/>
  <w16cid:commentId w16cid:paraId="7DC9E4D4" w16cid:durableId="2D145891"/>
  <w16cid:commentId w16cid:paraId="6BC79B0A" w16cid:durableId="763D7311"/>
  <w16cid:commentId w16cid:paraId="049B281B" w16cid:durableId="21E07A0E"/>
  <w16cid:commentId w16cid:paraId="447FEFEF" w16cid:durableId="7FD38387"/>
  <w16cid:commentId w16cid:paraId="6FA9E58E" w16cid:durableId="3704F6B1"/>
  <w16cid:commentId w16cid:paraId="47ED7570" w16cid:durableId="33851778"/>
  <w16cid:commentId w16cid:paraId="1EEDD5B1" w16cid:durableId="11C01464"/>
  <w16cid:commentId w16cid:paraId="490D817C" w16cid:durableId="13E9914F"/>
  <w16cid:commentId w16cid:paraId="0BEFAF68" w16cid:durableId="6B279012"/>
  <w16cid:commentId w16cid:paraId="4E7356FD" w16cid:durableId="6C006EA9"/>
  <w16cid:commentId w16cid:paraId="3D3247F6" w16cid:durableId="514EE1C9"/>
  <w16cid:commentId w16cid:paraId="68BD664C" w16cid:durableId="57E20C22"/>
  <w16cid:commentId w16cid:paraId="5B15DBBA" w16cid:durableId="4156AAC3"/>
  <w16cid:commentId w16cid:paraId="5145EB98" w16cid:durableId="4F2FFE5F"/>
  <w16cid:commentId w16cid:paraId="60F0FF7C" w16cid:durableId="6B518E25"/>
  <w16cid:commentId w16cid:paraId="434C9CC7" w16cid:durableId="1C43390A"/>
  <w16cid:commentId w16cid:paraId="5F322282" w16cid:durableId="1D8F9C8B"/>
  <w16cid:commentId w16cid:paraId="76D91BF9" w16cid:durableId="47247928"/>
  <w16cid:commentId w16cid:paraId="6EAF44F5" w16cid:durableId="190003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FA57209" w14:textId="77777777" w:rsidR="00EE2269" w:rsidRDefault="00EE2269" w:rsidP="00DA61FA">
      <w:r>
        <w:separator/>
      </w:r>
    </w:p>
  </w:endnote>
  <w:endnote w:type="continuationSeparator" w:id="0">
    <w:p w14:paraId="797CAEA7" w14:textId="77777777" w:rsidR="00EE2269" w:rsidRDefault="00EE2269" w:rsidP="00DA61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48BAEBF" w14:textId="77777777" w:rsidR="00EE2269" w:rsidRDefault="00EE2269" w:rsidP="00DA61FA">
      <w:r>
        <w:separator/>
      </w:r>
    </w:p>
  </w:footnote>
  <w:footnote w:type="continuationSeparator" w:id="0">
    <w:p w14:paraId="730A8394" w14:textId="77777777" w:rsidR="00EE2269" w:rsidRDefault="00EE2269" w:rsidP="00DA61F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52371D4"/>
    <w:multiLevelType w:val="hybridMultilevel"/>
    <w:tmpl w:val="EA78BB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4DF08D1"/>
    <w:multiLevelType w:val="hybridMultilevel"/>
    <w:tmpl w:val="F2D2EB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70A2898"/>
    <w:multiLevelType w:val="hybridMultilevel"/>
    <w:tmpl w:val="110A2C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B3C3C3A"/>
    <w:multiLevelType w:val="hybridMultilevel"/>
    <w:tmpl w:val="6464D8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FAD46C5"/>
    <w:multiLevelType w:val="hybridMultilevel"/>
    <w:tmpl w:val="03704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6B1602A"/>
    <w:multiLevelType w:val="hybridMultilevel"/>
    <w:tmpl w:val="97B0D54E"/>
    <w:lvl w:ilvl="0" w:tplc="ED881854">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D0529B4"/>
    <w:multiLevelType w:val="hybridMultilevel"/>
    <w:tmpl w:val="DAC2EA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E2B2A82"/>
    <w:multiLevelType w:val="hybridMultilevel"/>
    <w:tmpl w:val="0366DD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EE46455"/>
    <w:multiLevelType w:val="hybridMultilevel"/>
    <w:tmpl w:val="478EA39E"/>
    <w:lvl w:ilvl="0" w:tplc="C2E0B1E6">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28F1EFD"/>
    <w:multiLevelType w:val="hybridMultilevel"/>
    <w:tmpl w:val="2EC83B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79085632">
    <w:abstractNumId w:val="3"/>
  </w:num>
  <w:num w:numId="2" w16cid:durableId="525409934">
    <w:abstractNumId w:val="5"/>
  </w:num>
  <w:num w:numId="3" w16cid:durableId="615604953">
    <w:abstractNumId w:val="0"/>
  </w:num>
  <w:num w:numId="4" w16cid:durableId="316885757">
    <w:abstractNumId w:val="4"/>
  </w:num>
  <w:num w:numId="5" w16cid:durableId="180096626">
    <w:abstractNumId w:val="6"/>
  </w:num>
  <w:num w:numId="6" w16cid:durableId="2041394605">
    <w:abstractNumId w:val="9"/>
  </w:num>
  <w:num w:numId="7" w16cid:durableId="1086153979">
    <w:abstractNumId w:val="1"/>
  </w:num>
  <w:num w:numId="8" w16cid:durableId="1034307659">
    <w:abstractNumId w:val="2"/>
  </w:num>
  <w:num w:numId="9" w16cid:durableId="241304441">
    <w:abstractNumId w:val="7"/>
  </w:num>
  <w:num w:numId="10" w16cid:durableId="1387726943">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O'Donoghue, Anthony">
    <w15:presenceInfo w15:providerId="AD" w15:userId="S::ajodonoghue@health.ucsd.edu::479948f9-762b-4608-a8e0-02927f81eb52"/>
  </w15:person>
  <w15:person w15:author="Brianna M Hurysz">
    <w15:presenceInfo w15:providerId="AD" w15:userId="S::bhurysz@health.ucsd.edu::82251eb9-ec51-4830-b34e-1e172807702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7"/>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55EF"/>
    <w:rsid w:val="00004A5C"/>
    <w:rsid w:val="00007980"/>
    <w:rsid w:val="0001347F"/>
    <w:rsid w:val="000175EC"/>
    <w:rsid w:val="00021170"/>
    <w:rsid w:val="00023132"/>
    <w:rsid w:val="00025E56"/>
    <w:rsid w:val="00034B9D"/>
    <w:rsid w:val="000354D1"/>
    <w:rsid w:val="00041027"/>
    <w:rsid w:val="00041BFE"/>
    <w:rsid w:val="00041DA9"/>
    <w:rsid w:val="0004574C"/>
    <w:rsid w:val="00047FCB"/>
    <w:rsid w:val="0005160D"/>
    <w:rsid w:val="000532E7"/>
    <w:rsid w:val="0006218D"/>
    <w:rsid w:val="000633B2"/>
    <w:rsid w:val="00064A08"/>
    <w:rsid w:val="000726EB"/>
    <w:rsid w:val="00072F6A"/>
    <w:rsid w:val="000760FC"/>
    <w:rsid w:val="00076E84"/>
    <w:rsid w:val="000842CC"/>
    <w:rsid w:val="000869D8"/>
    <w:rsid w:val="00094883"/>
    <w:rsid w:val="000A1753"/>
    <w:rsid w:val="000A3A5D"/>
    <w:rsid w:val="000B0B2C"/>
    <w:rsid w:val="000B653A"/>
    <w:rsid w:val="000C1745"/>
    <w:rsid w:val="000D2189"/>
    <w:rsid w:val="000E2341"/>
    <w:rsid w:val="000E463D"/>
    <w:rsid w:val="000E5197"/>
    <w:rsid w:val="000E6FA3"/>
    <w:rsid w:val="000E764F"/>
    <w:rsid w:val="000F18F7"/>
    <w:rsid w:val="000F5822"/>
    <w:rsid w:val="00113FB6"/>
    <w:rsid w:val="00123442"/>
    <w:rsid w:val="00124DAF"/>
    <w:rsid w:val="00127318"/>
    <w:rsid w:val="001333F8"/>
    <w:rsid w:val="00133E19"/>
    <w:rsid w:val="00134F26"/>
    <w:rsid w:val="00141CD9"/>
    <w:rsid w:val="00141F95"/>
    <w:rsid w:val="00142ECA"/>
    <w:rsid w:val="00145366"/>
    <w:rsid w:val="001470E0"/>
    <w:rsid w:val="001655EF"/>
    <w:rsid w:val="00167F7A"/>
    <w:rsid w:val="00171749"/>
    <w:rsid w:val="00173408"/>
    <w:rsid w:val="00180855"/>
    <w:rsid w:val="001827F5"/>
    <w:rsid w:val="00183761"/>
    <w:rsid w:val="00183A5C"/>
    <w:rsid w:val="00184F8E"/>
    <w:rsid w:val="0019031A"/>
    <w:rsid w:val="00190C83"/>
    <w:rsid w:val="001A1A4C"/>
    <w:rsid w:val="001A2D0F"/>
    <w:rsid w:val="001A6071"/>
    <w:rsid w:val="001B4418"/>
    <w:rsid w:val="001B456C"/>
    <w:rsid w:val="001B7A5F"/>
    <w:rsid w:val="001C612C"/>
    <w:rsid w:val="001D1E69"/>
    <w:rsid w:val="001D2646"/>
    <w:rsid w:val="001D28EB"/>
    <w:rsid w:val="001D3523"/>
    <w:rsid w:val="001E014C"/>
    <w:rsid w:val="001E22CA"/>
    <w:rsid w:val="001E2F98"/>
    <w:rsid w:val="001E3210"/>
    <w:rsid w:val="001E426F"/>
    <w:rsid w:val="001E550E"/>
    <w:rsid w:val="001F6A3B"/>
    <w:rsid w:val="00202EFE"/>
    <w:rsid w:val="00203808"/>
    <w:rsid w:val="00203F2F"/>
    <w:rsid w:val="00204CCD"/>
    <w:rsid w:val="002071E6"/>
    <w:rsid w:val="00213823"/>
    <w:rsid w:val="00215DF6"/>
    <w:rsid w:val="002224E3"/>
    <w:rsid w:val="002242B1"/>
    <w:rsid w:val="0022623F"/>
    <w:rsid w:val="00233DD4"/>
    <w:rsid w:val="00234580"/>
    <w:rsid w:val="002368D6"/>
    <w:rsid w:val="002429C3"/>
    <w:rsid w:val="00243C66"/>
    <w:rsid w:val="00244839"/>
    <w:rsid w:val="00244FBF"/>
    <w:rsid w:val="00245167"/>
    <w:rsid w:val="002453A8"/>
    <w:rsid w:val="00245698"/>
    <w:rsid w:val="00247559"/>
    <w:rsid w:val="0025347A"/>
    <w:rsid w:val="00253AC6"/>
    <w:rsid w:val="00261E5E"/>
    <w:rsid w:val="002639F3"/>
    <w:rsid w:val="00273727"/>
    <w:rsid w:val="002742E5"/>
    <w:rsid w:val="0027638E"/>
    <w:rsid w:val="00281BEC"/>
    <w:rsid w:val="00282357"/>
    <w:rsid w:val="002829B1"/>
    <w:rsid w:val="002855BB"/>
    <w:rsid w:val="002946BD"/>
    <w:rsid w:val="002A5CED"/>
    <w:rsid w:val="002A7104"/>
    <w:rsid w:val="002B50DB"/>
    <w:rsid w:val="002B55E4"/>
    <w:rsid w:val="002C2437"/>
    <w:rsid w:val="002C3B73"/>
    <w:rsid w:val="002C62AD"/>
    <w:rsid w:val="002D1DD3"/>
    <w:rsid w:val="002D4AA4"/>
    <w:rsid w:val="002E02B5"/>
    <w:rsid w:val="002E31AB"/>
    <w:rsid w:val="002F2E30"/>
    <w:rsid w:val="002F310F"/>
    <w:rsid w:val="002F4418"/>
    <w:rsid w:val="003019D7"/>
    <w:rsid w:val="00301C49"/>
    <w:rsid w:val="003129E4"/>
    <w:rsid w:val="00312B51"/>
    <w:rsid w:val="003130F0"/>
    <w:rsid w:val="00313C71"/>
    <w:rsid w:val="00315BCE"/>
    <w:rsid w:val="00315EB7"/>
    <w:rsid w:val="003206C9"/>
    <w:rsid w:val="00325251"/>
    <w:rsid w:val="0032684C"/>
    <w:rsid w:val="00327323"/>
    <w:rsid w:val="00327C2A"/>
    <w:rsid w:val="00342E35"/>
    <w:rsid w:val="00357470"/>
    <w:rsid w:val="00357C5F"/>
    <w:rsid w:val="003602E9"/>
    <w:rsid w:val="00362890"/>
    <w:rsid w:val="00363D50"/>
    <w:rsid w:val="003703F0"/>
    <w:rsid w:val="00370CC6"/>
    <w:rsid w:val="0037317E"/>
    <w:rsid w:val="0037723F"/>
    <w:rsid w:val="00382BFA"/>
    <w:rsid w:val="0038344E"/>
    <w:rsid w:val="00385798"/>
    <w:rsid w:val="00385D44"/>
    <w:rsid w:val="0039073E"/>
    <w:rsid w:val="00393B99"/>
    <w:rsid w:val="00394D10"/>
    <w:rsid w:val="00394F96"/>
    <w:rsid w:val="003971EB"/>
    <w:rsid w:val="003A4707"/>
    <w:rsid w:val="003A6A39"/>
    <w:rsid w:val="003B2AA6"/>
    <w:rsid w:val="003B38F8"/>
    <w:rsid w:val="003B3A97"/>
    <w:rsid w:val="003C1A89"/>
    <w:rsid w:val="003C584C"/>
    <w:rsid w:val="003C7099"/>
    <w:rsid w:val="003D5003"/>
    <w:rsid w:val="003D53C0"/>
    <w:rsid w:val="003D570F"/>
    <w:rsid w:val="003D7241"/>
    <w:rsid w:val="003E0C59"/>
    <w:rsid w:val="003E4F25"/>
    <w:rsid w:val="003F0C15"/>
    <w:rsid w:val="003F4813"/>
    <w:rsid w:val="004111DF"/>
    <w:rsid w:val="00411F1C"/>
    <w:rsid w:val="0042182F"/>
    <w:rsid w:val="00426092"/>
    <w:rsid w:val="00426824"/>
    <w:rsid w:val="00432203"/>
    <w:rsid w:val="004327D1"/>
    <w:rsid w:val="00440999"/>
    <w:rsid w:val="004415C4"/>
    <w:rsid w:val="004509E1"/>
    <w:rsid w:val="00456881"/>
    <w:rsid w:val="00464613"/>
    <w:rsid w:val="004659CC"/>
    <w:rsid w:val="00480E34"/>
    <w:rsid w:val="00490534"/>
    <w:rsid w:val="004952E4"/>
    <w:rsid w:val="004A5436"/>
    <w:rsid w:val="004B5992"/>
    <w:rsid w:val="004C0685"/>
    <w:rsid w:val="004C0CD4"/>
    <w:rsid w:val="004C5DE2"/>
    <w:rsid w:val="004D034A"/>
    <w:rsid w:val="004D5EE0"/>
    <w:rsid w:val="004E03C0"/>
    <w:rsid w:val="004E2235"/>
    <w:rsid w:val="004F26D8"/>
    <w:rsid w:val="004F46E7"/>
    <w:rsid w:val="004F54DB"/>
    <w:rsid w:val="005005CA"/>
    <w:rsid w:val="0050174A"/>
    <w:rsid w:val="00501E14"/>
    <w:rsid w:val="0051042F"/>
    <w:rsid w:val="0051085B"/>
    <w:rsid w:val="005130AC"/>
    <w:rsid w:val="0052222B"/>
    <w:rsid w:val="005237EB"/>
    <w:rsid w:val="0052442E"/>
    <w:rsid w:val="00525FEB"/>
    <w:rsid w:val="00531BD0"/>
    <w:rsid w:val="00532753"/>
    <w:rsid w:val="005341C9"/>
    <w:rsid w:val="005351BA"/>
    <w:rsid w:val="005408FE"/>
    <w:rsid w:val="00547201"/>
    <w:rsid w:val="005535C2"/>
    <w:rsid w:val="00556757"/>
    <w:rsid w:val="00562D02"/>
    <w:rsid w:val="0057133B"/>
    <w:rsid w:val="00572007"/>
    <w:rsid w:val="005753F8"/>
    <w:rsid w:val="0057643C"/>
    <w:rsid w:val="005904FD"/>
    <w:rsid w:val="00596302"/>
    <w:rsid w:val="005A0FAC"/>
    <w:rsid w:val="005A49F9"/>
    <w:rsid w:val="005B054A"/>
    <w:rsid w:val="005B1052"/>
    <w:rsid w:val="005C1D19"/>
    <w:rsid w:val="005C2A6D"/>
    <w:rsid w:val="005C7E3E"/>
    <w:rsid w:val="005D2CFE"/>
    <w:rsid w:val="005D3558"/>
    <w:rsid w:val="005D5CDA"/>
    <w:rsid w:val="005D5FD7"/>
    <w:rsid w:val="005D7A9E"/>
    <w:rsid w:val="005E021D"/>
    <w:rsid w:val="005E192E"/>
    <w:rsid w:val="005E4DE9"/>
    <w:rsid w:val="005E76FA"/>
    <w:rsid w:val="005F1D68"/>
    <w:rsid w:val="005F655F"/>
    <w:rsid w:val="005F7A1E"/>
    <w:rsid w:val="0060387C"/>
    <w:rsid w:val="00604AA4"/>
    <w:rsid w:val="00612BA9"/>
    <w:rsid w:val="0061465E"/>
    <w:rsid w:val="0061472B"/>
    <w:rsid w:val="00616263"/>
    <w:rsid w:val="006206C9"/>
    <w:rsid w:val="00620CB7"/>
    <w:rsid w:val="00621656"/>
    <w:rsid w:val="00634EAB"/>
    <w:rsid w:val="006359D7"/>
    <w:rsid w:val="0063688C"/>
    <w:rsid w:val="0064426F"/>
    <w:rsid w:val="0064512C"/>
    <w:rsid w:val="0065007F"/>
    <w:rsid w:val="006538EB"/>
    <w:rsid w:val="00654098"/>
    <w:rsid w:val="00656983"/>
    <w:rsid w:val="00656DD7"/>
    <w:rsid w:val="00657589"/>
    <w:rsid w:val="00665618"/>
    <w:rsid w:val="00667E83"/>
    <w:rsid w:val="00676B03"/>
    <w:rsid w:val="00682B71"/>
    <w:rsid w:val="00684EFE"/>
    <w:rsid w:val="006939C1"/>
    <w:rsid w:val="00694E3B"/>
    <w:rsid w:val="006961C6"/>
    <w:rsid w:val="006965D9"/>
    <w:rsid w:val="006A0DA1"/>
    <w:rsid w:val="006A264F"/>
    <w:rsid w:val="006A3DA4"/>
    <w:rsid w:val="006A6FDF"/>
    <w:rsid w:val="006C149C"/>
    <w:rsid w:val="006C63A4"/>
    <w:rsid w:val="006C7074"/>
    <w:rsid w:val="006D1828"/>
    <w:rsid w:val="006D1F23"/>
    <w:rsid w:val="006D5A6E"/>
    <w:rsid w:val="006D691F"/>
    <w:rsid w:val="006D75E6"/>
    <w:rsid w:val="006E1D3B"/>
    <w:rsid w:val="006E263E"/>
    <w:rsid w:val="006E355C"/>
    <w:rsid w:val="006E3A62"/>
    <w:rsid w:val="006E643B"/>
    <w:rsid w:val="006F0FA7"/>
    <w:rsid w:val="006F2B02"/>
    <w:rsid w:val="006F669F"/>
    <w:rsid w:val="006F6DCF"/>
    <w:rsid w:val="0070128B"/>
    <w:rsid w:val="00703CB6"/>
    <w:rsid w:val="00710803"/>
    <w:rsid w:val="007113B1"/>
    <w:rsid w:val="0071423A"/>
    <w:rsid w:val="00717ECB"/>
    <w:rsid w:val="0072721E"/>
    <w:rsid w:val="007350E2"/>
    <w:rsid w:val="00737108"/>
    <w:rsid w:val="0073715B"/>
    <w:rsid w:val="007408CF"/>
    <w:rsid w:val="00745457"/>
    <w:rsid w:val="0074744E"/>
    <w:rsid w:val="00751FFC"/>
    <w:rsid w:val="007527A3"/>
    <w:rsid w:val="00753EAF"/>
    <w:rsid w:val="00765049"/>
    <w:rsid w:val="00765912"/>
    <w:rsid w:val="00767B0C"/>
    <w:rsid w:val="0077475E"/>
    <w:rsid w:val="00775960"/>
    <w:rsid w:val="0078014F"/>
    <w:rsid w:val="007808E7"/>
    <w:rsid w:val="007818E1"/>
    <w:rsid w:val="007823FA"/>
    <w:rsid w:val="00783102"/>
    <w:rsid w:val="00783E42"/>
    <w:rsid w:val="00786FAD"/>
    <w:rsid w:val="007917A3"/>
    <w:rsid w:val="00791827"/>
    <w:rsid w:val="00794745"/>
    <w:rsid w:val="00795576"/>
    <w:rsid w:val="0079623A"/>
    <w:rsid w:val="007A6E4D"/>
    <w:rsid w:val="007A7E6B"/>
    <w:rsid w:val="007B139F"/>
    <w:rsid w:val="007B24BC"/>
    <w:rsid w:val="007B56F3"/>
    <w:rsid w:val="007B5744"/>
    <w:rsid w:val="007B7048"/>
    <w:rsid w:val="007B748F"/>
    <w:rsid w:val="007B7845"/>
    <w:rsid w:val="007C07C8"/>
    <w:rsid w:val="007C2821"/>
    <w:rsid w:val="007C6670"/>
    <w:rsid w:val="007D06DD"/>
    <w:rsid w:val="007D11E1"/>
    <w:rsid w:val="007E7F86"/>
    <w:rsid w:val="007F1262"/>
    <w:rsid w:val="007F6F00"/>
    <w:rsid w:val="00802900"/>
    <w:rsid w:val="00802A84"/>
    <w:rsid w:val="00804486"/>
    <w:rsid w:val="00813E74"/>
    <w:rsid w:val="00820411"/>
    <w:rsid w:val="00821BA1"/>
    <w:rsid w:val="00821EC8"/>
    <w:rsid w:val="00822278"/>
    <w:rsid w:val="00830E43"/>
    <w:rsid w:val="00832E7D"/>
    <w:rsid w:val="00835A99"/>
    <w:rsid w:val="00835ACA"/>
    <w:rsid w:val="00851252"/>
    <w:rsid w:val="00857AAF"/>
    <w:rsid w:val="008615A7"/>
    <w:rsid w:val="0087357A"/>
    <w:rsid w:val="00874533"/>
    <w:rsid w:val="00875029"/>
    <w:rsid w:val="00876312"/>
    <w:rsid w:val="00890AF4"/>
    <w:rsid w:val="00893312"/>
    <w:rsid w:val="00896BE5"/>
    <w:rsid w:val="008A1ED7"/>
    <w:rsid w:val="008A437F"/>
    <w:rsid w:val="008D48D7"/>
    <w:rsid w:val="008D6383"/>
    <w:rsid w:val="008D741C"/>
    <w:rsid w:val="008D7FFB"/>
    <w:rsid w:val="008E1E82"/>
    <w:rsid w:val="008E62CF"/>
    <w:rsid w:val="008E690B"/>
    <w:rsid w:val="008E6F40"/>
    <w:rsid w:val="008F0A0C"/>
    <w:rsid w:val="008F215D"/>
    <w:rsid w:val="008F593C"/>
    <w:rsid w:val="008F7014"/>
    <w:rsid w:val="00903063"/>
    <w:rsid w:val="00907517"/>
    <w:rsid w:val="009101EB"/>
    <w:rsid w:val="0091296A"/>
    <w:rsid w:val="00914238"/>
    <w:rsid w:val="00924B59"/>
    <w:rsid w:val="00926DEB"/>
    <w:rsid w:val="009319E3"/>
    <w:rsid w:val="00936CE1"/>
    <w:rsid w:val="00945DF5"/>
    <w:rsid w:val="00946E87"/>
    <w:rsid w:val="00947535"/>
    <w:rsid w:val="00954332"/>
    <w:rsid w:val="00954C35"/>
    <w:rsid w:val="00955E34"/>
    <w:rsid w:val="009623C1"/>
    <w:rsid w:val="009647D0"/>
    <w:rsid w:val="00965081"/>
    <w:rsid w:val="00967829"/>
    <w:rsid w:val="00981C6F"/>
    <w:rsid w:val="00984494"/>
    <w:rsid w:val="00991BF9"/>
    <w:rsid w:val="00992EC6"/>
    <w:rsid w:val="00995330"/>
    <w:rsid w:val="00995BD3"/>
    <w:rsid w:val="0099640E"/>
    <w:rsid w:val="00996773"/>
    <w:rsid w:val="009975B8"/>
    <w:rsid w:val="009A21B6"/>
    <w:rsid w:val="009A63A3"/>
    <w:rsid w:val="009A664F"/>
    <w:rsid w:val="009A74A3"/>
    <w:rsid w:val="009B01F4"/>
    <w:rsid w:val="009B2AC1"/>
    <w:rsid w:val="009B419E"/>
    <w:rsid w:val="009B4A5C"/>
    <w:rsid w:val="009B5256"/>
    <w:rsid w:val="009B5638"/>
    <w:rsid w:val="009B5EB0"/>
    <w:rsid w:val="009B5FE1"/>
    <w:rsid w:val="009B7615"/>
    <w:rsid w:val="009C02B1"/>
    <w:rsid w:val="009C034A"/>
    <w:rsid w:val="009C0F43"/>
    <w:rsid w:val="009C56D1"/>
    <w:rsid w:val="009C6097"/>
    <w:rsid w:val="009D3C2D"/>
    <w:rsid w:val="009D3ECD"/>
    <w:rsid w:val="009E5959"/>
    <w:rsid w:val="009E60CF"/>
    <w:rsid w:val="009F265E"/>
    <w:rsid w:val="009F2C5C"/>
    <w:rsid w:val="009F77F8"/>
    <w:rsid w:val="00A014AA"/>
    <w:rsid w:val="00A03918"/>
    <w:rsid w:val="00A03F44"/>
    <w:rsid w:val="00A043A6"/>
    <w:rsid w:val="00A07955"/>
    <w:rsid w:val="00A10EF5"/>
    <w:rsid w:val="00A15925"/>
    <w:rsid w:val="00A201A5"/>
    <w:rsid w:val="00A21F00"/>
    <w:rsid w:val="00A22C7F"/>
    <w:rsid w:val="00A25395"/>
    <w:rsid w:val="00A34F2E"/>
    <w:rsid w:val="00A352B2"/>
    <w:rsid w:val="00A40699"/>
    <w:rsid w:val="00A45C4E"/>
    <w:rsid w:val="00A523DA"/>
    <w:rsid w:val="00A528AF"/>
    <w:rsid w:val="00A55A4A"/>
    <w:rsid w:val="00A61877"/>
    <w:rsid w:val="00A62B28"/>
    <w:rsid w:val="00A676E3"/>
    <w:rsid w:val="00A67F53"/>
    <w:rsid w:val="00A70039"/>
    <w:rsid w:val="00A84EED"/>
    <w:rsid w:val="00A9248A"/>
    <w:rsid w:val="00AA6497"/>
    <w:rsid w:val="00AB0443"/>
    <w:rsid w:val="00AB1426"/>
    <w:rsid w:val="00AB1AE3"/>
    <w:rsid w:val="00AC1566"/>
    <w:rsid w:val="00AD2722"/>
    <w:rsid w:val="00AD3A78"/>
    <w:rsid w:val="00AE1B5F"/>
    <w:rsid w:val="00AE2C5C"/>
    <w:rsid w:val="00AF2135"/>
    <w:rsid w:val="00AF278C"/>
    <w:rsid w:val="00AF2AF6"/>
    <w:rsid w:val="00AF4975"/>
    <w:rsid w:val="00B023F0"/>
    <w:rsid w:val="00B02E0E"/>
    <w:rsid w:val="00B06663"/>
    <w:rsid w:val="00B22B0B"/>
    <w:rsid w:val="00B242FD"/>
    <w:rsid w:val="00B25957"/>
    <w:rsid w:val="00B26114"/>
    <w:rsid w:val="00B27B06"/>
    <w:rsid w:val="00B3325F"/>
    <w:rsid w:val="00B41E5F"/>
    <w:rsid w:val="00B43D47"/>
    <w:rsid w:val="00B47FC3"/>
    <w:rsid w:val="00B5349A"/>
    <w:rsid w:val="00B54647"/>
    <w:rsid w:val="00B60376"/>
    <w:rsid w:val="00B66921"/>
    <w:rsid w:val="00B722E8"/>
    <w:rsid w:val="00B73B3B"/>
    <w:rsid w:val="00B746D2"/>
    <w:rsid w:val="00B752EB"/>
    <w:rsid w:val="00B77314"/>
    <w:rsid w:val="00B81088"/>
    <w:rsid w:val="00B83030"/>
    <w:rsid w:val="00B91509"/>
    <w:rsid w:val="00B92DAE"/>
    <w:rsid w:val="00B938A0"/>
    <w:rsid w:val="00B96F00"/>
    <w:rsid w:val="00B974ED"/>
    <w:rsid w:val="00B97A99"/>
    <w:rsid w:val="00BA1B46"/>
    <w:rsid w:val="00BA2EA3"/>
    <w:rsid w:val="00BA4510"/>
    <w:rsid w:val="00BA71DC"/>
    <w:rsid w:val="00BA7C62"/>
    <w:rsid w:val="00BA7DF7"/>
    <w:rsid w:val="00BB1822"/>
    <w:rsid w:val="00BB6352"/>
    <w:rsid w:val="00BC1756"/>
    <w:rsid w:val="00BE6C78"/>
    <w:rsid w:val="00BF1298"/>
    <w:rsid w:val="00BF381A"/>
    <w:rsid w:val="00BF7F45"/>
    <w:rsid w:val="00C00172"/>
    <w:rsid w:val="00C020D9"/>
    <w:rsid w:val="00C04DA5"/>
    <w:rsid w:val="00C100CC"/>
    <w:rsid w:val="00C11F83"/>
    <w:rsid w:val="00C15E45"/>
    <w:rsid w:val="00C20B44"/>
    <w:rsid w:val="00C25D31"/>
    <w:rsid w:val="00C3069A"/>
    <w:rsid w:val="00C33F44"/>
    <w:rsid w:val="00C36497"/>
    <w:rsid w:val="00C40DD3"/>
    <w:rsid w:val="00C41B23"/>
    <w:rsid w:val="00C52FDC"/>
    <w:rsid w:val="00C543E4"/>
    <w:rsid w:val="00C553B4"/>
    <w:rsid w:val="00C55A8D"/>
    <w:rsid w:val="00C56BAC"/>
    <w:rsid w:val="00C636FD"/>
    <w:rsid w:val="00C63C37"/>
    <w:rsid w:val="00C7002C"/>
    <w:rsid w:val="00C702AB"/>
    <w:rsid w:val="00C723DF"/>
    <w:rsid w:val="00C75773"/>
    <w:rsid w:val="00C75D48"/>
    <w:rsid w:val="00C7652B"/>
    <w:rsid w:val="00C7777D"/>
    <w:rsid w:val="00C81CE8"/>
    <w:rsid w:val="00C86240"/>
    <w:rsid w:val="00C92A0B"/>
    <w:rsid w:val="00C92A8D"/>
    <w:rsid w:val="00C94F36"/>
    <w:rsid w:val="00C97CFD"/>
    <w:rsid w:val="00CA00A3"/>
    <w:rsid w:val="00CA695C"/>
    <w:rsid w:val="00CB1CBC"/>
    <w:rsid w:val="00CB25CF"/>
    <w:rsid w:val="00CD384E"/>
    <w:rsid w:val="00CE204C"/>
    <w:rsid w:val="00CE3393"/>
    <w:rsid w:val="00CE6A3E"/>
    <w:rsid w:val="00CF0D29"/>
    <w:rsid w:val="00CF12E5"/>
    <w:rsid w:val="00CF18B2"/>
    <w:rsid w:val="00D005AF"/>
    <w:rsid w:val="00D02AF5"/>
    <w:rsid w:val="00D136A9"/>
    <w:rsid w:val="00D20834"/>
    <w:rsid w:val="00D22578"/>
    <w:rsid w:val="00D40695"/>
    <w:rsid w:val="00D4092A"/>
    <w:rsid w:val="00D55916"/>
    <w:rsid w:val="00D7098F"/>
    <w:rsid w:val="00D71228"/>
    <w:rsid w:val="00D71EB8"/>
    <w:rsid w:val="00D75821"/>
    <w:rsid w:val="00D832C6"/>
    <w:rsid w:val="00D866B5"/>
    <w:rsid w:val="00DA3AF7"/>
    <w:rsid w:val="00DA61FA"/>
    <w:rsid w:val="00DB04E4"/>
    <w:rsid w:val="00DB0ED7"/>
    <w:rsid w:val="00DB38EC"/>
    <w:rsid w:val="00DC3DF2"/>
    <w:rsid w:val="00DC40D7"/>
    <w:rsid w:val="00DC4DFE"/>
    <w:rsid w:val="00DD58D3"/>
    <w:rsid w:val="00DD5FB1"/>
    <w:rsid w:val="00DE3FC0"/>
    <w:rsid w:val="00DE79C5"/>
    <w:rsid w:val="00DF0BF3"/>
    <w:rsid w:val="00DF1E9E"/>
    <w:rsid w:val="00DF21B3"/>
    <w:rsid w:val="00DF37E1"/>
    <w:rsid w:val="00DF5A84"/>
    <w:rsid w:val="00DF6965"/>
    <w:rsid w:val="00E00725"/>
    <w:rsid w:val="00E04EEF"/>
    <w:rsid w:val="00E13BDF"/>
    <w:rsid w:val="00E143F8"/>
    <w:rsid w:val="00E16F89"/>
    <w:rsid w:val="00E17BAA"/>
    <w:rsid w:val="00E220B8"/>
    <w:rsid w:val="00E258D8"/>
    <w:rsid w:val="00E2715B"/>
    <w:rsid w:val="00E27BCF"/>
    <w:rsid w:val="00E315D1"/>
    <w:rsid w:val="00E3167C"/>
    <w:rsid w:val="00E32B25"/>
    <w:rsid w:val="00E35CEA"/>
    <w:rsid w:val="00E40B9C"/>
    <w:rsid w:val="00E40C63"/>
    <w:rsid w:val="00E516D8"/>
    <w:rsid w:val="00E5209E"/>
    <w:rsid w:val="00E533B8"/>
    <w:rsid w:val="00E54B49"/>
    <w:rsid w:val="00E56009"/>
    <w:rsid w:val="00E663F0"/>
    <w:rsid w:val="00E673A2"/>
    <w:rsid w:val="00E6765A"/>
    <w:rsid w:val="00E73BCD"/>
    <w:rsid w:val="00E75891"/>
    <w:rsid w:val="00E81095"/>
    <w:rsid w:val="00E838BE"/>
    <w:rsid w:val="00E874C3"/>
    <w:rsid w:val="00E9158F"/>
    <w:rsid w:val="00E92335"/>
    <w:rsid w:val="00E94F3F"/>
    <w:rsid w:val="00EA36D4"/>
    <w:rsid w:val="00EB0E14"/>
    <w:rsid w:val="00EB1B55"/>
    <w:rsid w:val="00EB2BE3"/>
    <w:rsid w:val="00EB4F93"/>
    <w:rsid w:val="00EB547F"/>
    <w:rsid w:val="00EB58F7"/>
    <w:rsid w:val="00EC317F"/>
    <w:rsid w:val="00EC71F0"/>
    <w:rsid w:val="00ED1765"/>
    <w:rsid w:val="00ED36E3"/>
    <w:rsid w:val="00ED6662"/>
    <w:rsid w:val="00EE2269"/>
    <w:rsid w:val="00EF1465"/>
    <w:rsid w:val="00EF1F0E"/>
    <w:rsid w:val="00EF2CF4"/>
    <w:rsid w:val="00EF3632"/>
    <w:rsid w:val="00EF7FBF"/>
    <w:rsid w:val="00F015AE"/>
    <w:rsid w:val="00F127AE"/>
    <w:rsid w:val="00F1679E"/>
    <w:rsid w:val="00F27C85"/>
    <w:rsid w:val="00F40671"/>
    <w:rsid w:val="00F4397C"/>
    <w:rsid w:val="00F47255"/>
    <w:rsid w:val="00F5225F"/>
    <w:rsid w:val="00F5752C"/>
    <w:rsid w:val="00F63871"/>
    <w:rsid w:val="00F712C2"/>
    <w:rsid w:val="00F76498"/>
    <w:rsid w:val="00F7673D"/>
    <w:rsid w:val="00F80B91"/>
    <w:rsid w:val="00F854A8"/>
    <w:rsid w:val="00F87E71"/>
    <w:rsid w:val="00F87F42"/>
    <w:rsid w:val="00F87FE0"/>
    <w:rsid w:val="00F94A1B"/>
    <w:rsid w:val="00FA1771"/>
    <w:rsid w:val="00FA2236"/>
    <w:rsid w:val="00FA34C4"/>
    <w:rsid w:val="00FA491D"/>
    <w:rsid w:val="00FA5AA1"/>
    <w:rsid w:val="00FB471A"/>
    <w:rsid w:val="00FB58AD"/>
    <w:rsid w:val="00FB75C1"/>
    <w:rsid w:val="00FC3B59"/>
    <w:rsid w:val="00FC42E3"/>
    <w:rsid w:val="00FD38CB"/>
    <w:rsid w:val="00FF01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4D86F9"/>
  <w15:chartTrackingRefBased/>
  <w15:docId w15:val="{A7E6553A-61FA-CB4A-A49E-886ACF2F35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655E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655E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1655E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655E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655E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655EF"/>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655EF"/>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655EF"/>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655EF"/>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55E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655E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1655E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655E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655E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655E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655E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655E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655EF"/>
    <w:rPr>
      <w:rFonts w:eastAsiaTheme="majorEastAsia" w:cstheme="majorBidi"/>
      <w:color w:val="272727" w:themeColor="text1" w:themeTint="D8"/>
    </w:rPr>
  </w:style>
  <w:style w:type="paragraph" w:styleId="Title">
    <w:name w:val="Title"/>
    <w:basedOn w:val="Normal"/>
    <w:next w:val="Normal"/>
    <w:link w:val="TitleChar"/>
    <w:uiPriority w:val="10"/>
    <w:qFormat/>
    <w:rsid w:val="001655EF"/>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655E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655EF"/>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655E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655EF"/>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1655EF"/>
    <w:rPr>
      <w:i/>
      <w:iCs/>
      <w:color w:val="404040" w:themeColor="text1" w:themeTint="BF"/>
    </w:rPr>
  </w:style>
  <w:style w:type="paragraph" w:styleId="ListParagraph">
    <w:name w:val="List Paragraph"/>
    <w:basedOn w:val="Normal"/>
    <w:uiPriority w:val="34"/>
    <w:qFormat/>
    <w:rsid w:val="001655EF"/>
    <w:pPr>
      <w:ind w:left="720"/>
      <w:contextualSpacing/>
    </w:pPr>
  </w:style>
  <w:style w:type="character" w:styleId="IntenseEmphasis">
    <w:name w:val="Intense Emphasis"/>
    <w:basedOn w:val="DefaultParagraphFont"/>
    <w:uiPriority w:val="21"/>
    <w:qFormat/>
    <w:rsid w:val="001655EF"/>
    <w:rPr>
      <w:i/>
      <w:iCs/>
      <w:color w:val="0F4761" w:themeColor="accent1" w:themeShade="BF"/>
    </w:rPr>
  </w:style>
  <w:style w:type="paragraph" w:styleId="IntenseQuote">
    <w:name w:val="Intense Quote"/>
    <w:basedOn w:val="Normal"/>
    <w:next w:val="Normal"/>
    <w:link w:val="IntenseQuoteChar"/>
    <w:uiPriority w:val="30"/>
    <w:qFormat/>
    <w:rsid w:val="001655E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655EF"/>
    <w:rPr>
      <w:i/>
      <w:iCs/>
      <w:color w:val="0F4761" w:themeColor="accent1" w:themeShade="BF"/>
    </w:rPr>
  </w:style>
  <w:style w:type="character" w:styleId="IntenseReference">
    <w:name w:val="Intense Reference"/>
    <w:basedOn w:val="DefaultParagraphFont"/>
    <w:uiPriority w:val="32"/>
    <w:qFormat/>
    <w:rsid w:val="001655EF"/>
    <w:rPr>
      <w:b/>
      <w:bCs/>
      <w:smallCaps/>
      <w:color w:val="0F4761" w:themeColor="accent1" w:themeShade="BF"/>
      <w:spacing w:val="5"/>
    </w:rPr>
  </w:style>
  <w:style w:type="paragraph" w:styleId="Header">
    <w:name w:val="header"/>
    <w:basedOn w:val="Normal"/>
    <w:link w:val="HeaderChar"/>
    <w:uiPriority w:val="99"/>
    <w:unhideWhenUsed/>
    <w:rsid w:val="00DA61FA"/>
    <w:pPr>
      <w:tabs>
        <w:tab w:val="center" w:pos="4680"/>
        <w:tab w:val="right" w:pos="9360"/>
      </w:tabs>
    </w:pPr>
  </w:style>
  <w:style w:type="character" w:customStyle="1" w:styleId="HeaderChar">
    <w:name w:val="Header Char"/>
    <w:basedOn w:val="DefaultParagraphFont"/>
    <w:link w:val="Header"/>
    <w:uiPriority w:val="99"/>
    <w:rsid w:val="00DA61FA"/>
  </w:style>
  <w:style w:type="paragraph" w:styleId="Footer">
    <w:name w:val="footer"/>
    <w:basedOn w:val="Normal"/>
    <w:link w:val="FooterChar"/>
    <w:uiPriority w:val="99"/>
    <w:unhideWhenUsed/>
    <w:rsid w:val="00DA61FA"/>
    <w:pPr>
      <w:tabs>
        <w:tab w:val="center" w:pos="4680"/>
        <w:tab w:val="right" w:pos="9360"/>
      </w:tabs>
    </w:pPr>
  </w:style>
  <w:style w:type="character" w:customStyle="1" w:styleId="FooterChar">
    <w:name w:val="Footer Char"/>
    <w:basedOn w:val="DefaultParagraphFont"/>
    <w:link w:val="Footer"/>
    <w:uiPriority w:val="99"/>
    <w:rsid w:val="00DA61FA"/>
  </w:style>
  <w:style w:type="character" w:styleId="Hyperlink">
    <w:name w:val="Hyperlink"/>
    <w:basedOn w:val="DefaultParagraphFont"/>
    <w:uiPriority w:val="99"/>
    <w:unhideWhenUsed/>
    <w:rsid w:val="00EF2CF4"/>
    <w:rPr>
      <w:color w:val="467886" w:themeColor="hyperlink"/>
      <w:u w:val="single"/>
    </w:rPr>
  </w:style>
  <w:style w:type="character" w:styleId="UnresolvedMention">
    <w:name w:val="Unresolved Mention"/>
    <w:basedOn w:val="DefaultParagraphFont"/>
    <w:uiPriority w:val="99"/>
    <w:semiHidden/>
    <w:unhideWhenUsed/>
    <w:rsid w:val="00EF2CF4"/>
    <w:rPr>
      <w:color w:val="605E5C"/>
      <w:shd w:val="clear" w:color="auto" w:fill="E1DFDD"/>
    </w:rPr>
  </w:style>
  <w:style w:type="character" w:styleId="FollowedHyperlink">
    <w:name w:val="FollowedHyperlink"/>
    <w:basedOn w:val="DefaultParagraphFont"/>
    <w:uiPriority w:val="99"/>
    <w:semiHidden/>
    <w:unhideWhenUsed/>
    <w:rsid w:val="00EF2CF4"/>
    <w:rPr>
      <w:color w:val="96607D" w:themeColor="followedHyperlink"/>
      <w:u w:val="single"/>
    </w:rPr>
  </w:style>
  <w:style w:type="paragraph" w:styleId="NormalWeb">
    <w:name w:val="Normal (Web)"/>
    <w:basedOn w:val="Normal"/>
    <w:uiPriority w:val="99"/>
    <w:unhideWhenUsed/>
    <w:rsid w:val="00F87FE0"/>
    <w:pPr>
      <w:spacing w:before="100" w:beforeAutospacing="1" w:after="100" w:afterAutospacing="1"/>
    </w:pPr>
    <w:rPr>
      <w:rFonts w:ascii="Times New Roman" w:eastAsia="Times New Roman" w:hAnsi="Times New Roman" w:cs="Times New Roman"/>
    </w:rPr>
  </w:style>
  <w:style w:type="paragraph" w:styleId="Bibliography">
    <w:name w:val="Bibliography"/>
    <w:basedOn w:val="Normal"/>
    <w:next w:val="Normal"/>
    <w:uiPriority w:val="37"/>
    <w:unhideWhenUsed/>
    <w:rsid w:val="00041BFE"/>
    <w:pPr>
      <w:tabs>
        <w:tab w:val="left" w:pos="380"/>
      </w:tabs>
      <w:spacing w:line="480" w:lineRule="auto"/>
      <w:ind w:left="384" w:hanging="384"/>
    </w:pPr>
  </w:style>
  <w:style w:type="paragraph" w:styleId="Revision">
    <w:name w:val="Revision"/>
    <w:hidden/>
    <w:uiPriority w:val="99"/>
    <w:semiHidden/>
    <w:rsid w:val="00AE2C5C"/>
  </w:style>
  <w:style w:type="character" w:styleId="CommentReference">
    <w:name w:val="annotation reference"/>
    <w:basedOn w:val="DefaultParagraphFont"/>
    <w:uiPriority w:val="99"/>
    <w:semiHidden/>
    <w:unhideWhenUsed/>
    <w:rsid w:val="00765049"/>
    <w:rPr>
      <w:sz w:val="16"/>
      <w:szCs w:val="16"/>
    </w:rPr>
  </w:style>
  <w:style w:type="paragraph" w:styleId="CommentText">
    <w:name w:val="annotation text"/>
    <w:basedOn w:val="Normal"/>
    <w:link w:val="CommentTextChar"/>
    <w:uiPriority w:val="99"/>
    <w:unhideWhenUsed/>
    <w:rsid w:val="00765049"/>
    <w:rPr>
      <w:sz w:val="20"/>
      <w:szCs w:val="20"/>
    </w:rPr>
  </w:style>
  <w:style w:type="character" w:customStyle="1" w:styleId="CommentTextChar">
    <w:name w:val="Comment Text Char"/>
    <w:basedOn w:val="DefaultParagraphFont"/>
    <w:link w:val="CommentText"/>
    <w:uiPriority w:val="99"/>
    <w:rsid w:val="00765049"/>
    <w:rPr>
      <w:sz w:val="20"/>
      <w:szCs w:val="20"/>
    </w:rPr>
  </w:style>
  <w:style w:type="paragraph" w:styleId="CommentSubject">
    <w:name w:val="annotation subject"/>
    <w:basedOn w:val="CommentText"/>
    <w:next w:val="CommentText"/>
    <w:link w:val="CommentSubjectChar"/>
    <w:uiPriority w:val="99"/>
    <w:semiHidden/>
    <w:unhideWhenUsed/>
    <w:rsid w:val="00765049"/>
    <w:rPr>
      <w:b/>
      <w:bCs/>
    </w:rPr>
  </w:style>
  <w:style w:type="character" w:customStyle="1" w:styleId="CommentSubjectChar">
    <w:name w:val="Comment Subject Char"/>
    <w:basedOn w:val="CommentTextChar"/>
    <w:link w:val="CommentSubject"/>
    <w:uiPriority w:val="99"/>
    <w:semiHidden/>
    <w:rsid w:val="00765049"/>
    <w:rPr>
      <w:b/>
      <w:bCs/>
      <w:sz w:val="20"/>
      <w:szCs w:val="20"/>
    </w:rPr>
  </w:style>
  <w:style w:type="paragraph" w:styleId="HTMLPreformatted">
    <w:name w:val="HTML Preformatted"/>
    <w:basedOn w:val="Normal"/>
    <w:link w:val="HTMLPreformattedChar"/>
    <w:uiPriority w:val="99"/>
    <w:semiHidden/>
    <w:unhideWhenUsed/>
    <w:rsid w:val="00AD3A78"/>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AD3A78"/>
    <w:rPr>
      <w:rFonts w:ascii="Consolas" w:hAnsi="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09119243">
      <w:bodyDiv w:val="1"/>
      <w:marLeft w:val="0"/>
      <w:marRight w:val="0"/>
      <w:marTop w:val="0"/>
      <w:marBottom w:val="0"/>
      <w:divBdr>
        <w:top w:val="none" w:sz="0" w:space="0" w:color="auto"/>
        <w:left w:val="none" w:sz="0" w:space="0" w:color="auto"/>
        <w:bottom w:val="none" w:sz="0" w:space="0" w:color="auto"/>
        <w:right w:val="none" w:sz="0" w:space="0" w:color="auto"/>
      </w:divBdr>
    </w:div>
    <w:div w:id="731267900">
      <w:bodyDiv w:val="1"/>
      <w:marLeft w:val="0"/>
      <w:marRight w:val="0"/>
      <w:marTop w:val="0"/>
      <w:marBottom w:val="0"/>
      <w:divBdr>
        <w:top w:val="none" w:sz="0" w:space="0" w:color="auto"/>
        <w:left w:val="none" w:sz="0" w:space="0" w:color="auto"/>
        <w:bottom w:val="none" w:sz="0" w:space="0" w:color="auto"/>
        <w:right w:val="none" w:sz="0" w:space="0" w:color="auto"/>
      </w:divBdr>
    </w:div>
    <w:div w:id="1092816521">
      <w:bodyDiv w:val="1"/>
      <w:marLeft w:val="0"/>
      <w:marRight w:val="0"/>
      <w:marTop w:val="0"/>
      <w:marBottom w:val="0"/>
      <w:divBdr>
        <w:top w:val="none" w:sz="0" w:space="0" w:color="auto"/>
        <w:left w:val="none" w:sz="0" w:space="0" w:color="auto"/>
        <w:bottom w:val="none" w:sz="0" w:space="0" w:color="auto"/>
        <w:right w:val="none" w:sz="0" w:space="0" w:color="auto"/>
      </w:divBdr>
      <w:divsChild>
        <w:div w:id="591743443">
          <w:marLeft w:val="0"/>
          <w:marRight w:val="0"/>
          <w:marTop w:val="0"/>
          <w:marBottom w:val="0"/>
          <w:divBdr>
            <w:top w:val="none" w:sz="0" w:space="0" w:color="auto"/>
            <w:left w:val="none" w:sz="0" w:space="0" w:color="auto"/>
            <w:bottom w:val="none" w:sz="0" w:space="0" w:color="auto"/>
            <w:right w:val="none" w:sz="0" w:space="0" w:color="auto"/>
          </w:divBdr>
          <w:divsChild>
            <w:div w:id="478156225">
              <w:marLeft w:val="0"/>
              <w:marRight w:val="0"/>
              <w:marTop w:val="0"/>
              <w:marBottom w:val="0"/>
              <w:divBdr>
                <w:top w:val="none" w:sz="0" w:space="0" w:color="auto"/>
                <w:left w:val="none" w:sz="0" w:space="0" w:color="auto"/>
                <w:bottom w:val="none" w:sz="0" w:space="0" w:color="auto"/>
                <w:right w:val="none" w:sz="0" w:space="0" w:color="auto"/>
              </w:divBdr>
              <w:divsChild>
                <w:div w:id="2048866685">
                  <w:marLeft w:val="0"/>
                  <w:marRight w:val="0"/>
                  <w:marTop w:val="0"/>
                  <w:marBottom w:val="0"/>
                  <w:divBdr>
                    <w:top w:val="none" w:sz="0" w:space="0" w:color="auto"/>
                    <w:left w:val="none" w:sz="0" w:space="0" w:color="auto"/>
                    <w:bottom w:val="none" w:sz="0" w:space="0" w:color="auto"/>
                    <w:right w:val="none" w:sz="0" w:space="0" w:color="auto"/>
                  </w:divBdr>
                  <w:divsChild>
                    <w:div w:id="1684087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5753859">
      <w:bodyDiv w:val="1"/>
      <w:marLeft w:val="0"/>
      <w:marRight w:val="0"/>
      <w:marTop w:val="0"/>
      <w:marBottom w:val="0"/>
      <w:divBdr>
        <w:top w:val="none" w:sz="0" w:space="0" w:color="auto"/>
        <w:left w:val="none" w:sz="0" w:space="0" w:color="auto"/>
        <w:bottom w:val="none" w:sz="0" w:space="0" w:color="auto"/>
        <w:right w:val="none" w:sz="0" w:space="0" w:color="auto"/>
      </w:divBdr>
    </w:div>
    <w:div w:id="1468277729">
      <w:bodyDiv w:val="1"/>
      <w:marLeft w:val="0"/>
      <w:marRight w:val="0"/>
      <w:marTop w:val="0"/>
      <w:marBottom w:val="0"/>
      <w:divBdr>
        <w:top w:val="none" w:sz="0" w:space="0" w:color="auto"/>
        <w:left w:val="none" w:sz="0" w:space="0" w:color="auto"/>
        <w:bottom w:val="none" w:sz="0" w:space="0" w:color="auto"/>
        <w:right w:val="none" w:sz="0" w:space="0" w:color="auto"/>
      </w:divBdr>
    </w:div>
    <w:div w:id="1508010777">
      <w:bodyDiv w:val="1"/>
      <w:marLeft w:val="0"/>
      <w:marRight w:val="0"/>
      <w:marTop w:val="0"/>
      <w:marBottom w:val="0"/>
      <w:divBdr>
        <w:top w:val="none" w:sz="0" w:space="0" w:color="auto"/>
        <w:left w:val="none" w:sz="0" w:space="0" w:color="auto"/>
        <w:bottom w:val="none" w:sz="0" w:space="0" w:color="auto"/>
        <w:right w:val="none" w:sz="0" w:space="0" w:color="auto"/>
      </w:divBdr>
    </w:div>
    <w:div w:id="1625382162">
      <w:bodyDiv w:val="1"/>
      <w:marLeft w:val="0"/>
      <w:marRight w:val="0"/>
      <w:marTop w:val="0"/>
      <w:marBottom w:val="0"/>
      <w:divBdr>
        <w:top w:val="none" w:sz="0" w:space="0" w:color="auto"/>
        <w:left w:val="none" w:sz="0" w:space="0" w:color="auto"/>
        <w:bottom w:val="none" w:sz="0" w:space="0" w:color="auto"/>
        <w:right w:val="none" w:sz="0" w:space="0" w:color="auto"/>
      </w:divBdr>
    </w:div>
    <w:div w:id="18331773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onzalezlab.shinyapps.io/mspms_shiny/" TargetMode="External"/><Relationship Id="rId18" Type="http://schemas.openxmlformats.org/officeDocument/2006/relationships/image" Target="media/image3.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6.emf"/><Relationship Id="rId7" Type="http://schemas.openxmlformats.org/officeDocument/2006/relationships/endnotes" Target="endnotes.xml"/><Relationship Id="rId12" Type="http://schemas.openxmlformats.org/officeDocument/2006/relationships/hyperlink" Target="https://github.com/baynec2/mspms" TargetMode="External"/><Relationship Id="rId17" Type="http://schemas.openxmlformats.org/officeDocument/2006/relationships/image" Target="media/image2.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github.com/baynec2/mspms-manuscript" TargetMode="External"/><Relationship Id="rId23" Type="http://schemas.openxmlformats.org/officeDocument/2006/relationships/image" Target="media/image8.emf"/><Relationship Id="rId10" Type="http://schemas.microsoft.com/office/2016/09/relationships/commentsIds" Target="commentsIds.xml"/><Relationship Id="rId19" Type="http://schemas.openxmlformats.org/officeDocument/2006/relationships/image" Target="media/image4.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github.com/baynec2/mspms-shiny" TargetMode="External"/><Relationship Id="rId22" Type="http://schemas.openxmlformats.org/officeDocument/2006/relationships/image" Target="media/image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F4316F-FCA5-944E-BE5E-6E1BBC7B8F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40</Pages>
  <Words>18382</Words>
  <Characters>104778</Characters>
  <Application>Microsoft Office Word</Application>
  <DocSecurity>0</DocSecurity>
  <Lines>873</Lines>
  <Paragraphs>2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9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ie Bayne</dc:creator>
  <cp:keywords/>
  <dc:description/>
  <cp:lastModifiedBy>Brianna M Hurysz</cp:lastModifiedBy>
  <cp:revision>2</cp:revision>
  <dcterms:created xsi:type="dcterms:W3CDTF">2024-08-19T21:05:00Z</dcterms:created>
  <dcterms:modified xsi:type="dcterms:W3CDTF">2024-08-19T2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eAan4Sg0"/&gt;&lt;style id="http://www.zotero.org/styles/nature" hasBibliography="1" bibliographyStyleHasBeenSet="1"/&gt;&lt;prefs&gt;&lt;pref name="fieldType" value="Field"/&gt;&lt;/prefs&gt;&lt;/data&gt;</vt:lpwstr>
  </property>
</Properties>
</file>